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34E7F" w14:textId="77777777" w:rsidR="00620120" w:rsidRDefault="00620120" w:rsidP="00200720">
      <w:pPr>
        <w:jc w:val="center"/>
        <w:rPr>
          <w:sz w:val="36"/>
          <w:szCs w:val="36"/>
        </w:rPr>
      </w:pPr>
    </w:p>
    <w:p w14:paraId="027891BA" w14:textId="797E027C" w:rsidR="005D72E3" w:rsidRPr="002E49A7" w:rsidRDefault="0814B80A" w:rsidP="44A1E69B">
      <w:pPr>
        <w:jc w:val="center"/>
        <w:rPr>
          <w:sz w:val="36"/>
          <w:szCs w:val="36"/>
        </w:rPr>
      </w:pPr>
      <w:r w:rsidRPr="0814B80A">
        <w:rPr>
          <w:sz w:val="36"/>
          <w:szCs w:val="36"/>
        </w:rPr>
        <w:t>Predictiveness and Drivers of Avian Influenza Outbreaks in Europe</w:t>
      </w:r>
    </w:p>
    <w:p w14:paraId="1E909940" w14:textId="34F04942" w:rsidR="00AB3168" w:rsidRPr="00372B7D" w:rsidRDefault="44A1E69B" w:rsidP="00372B7D">
      <w:pPr>
        <w:rPr>
          <w:rFonts w:ascii="Arial" w:hAnsi="Arial" w:cs="Arial"/>
          <w:i/>
          <w:iCs/>
          <w:sz w:val="22"/>
          <w:szCs w:val="22"/>
        </w:rPr>
      </w:pPr>
      <w:r w:rsidRPr="44A1E69B">
        <w:rPr>
          <w:i/>
          <w:iCs/>
        </w:rPr>
        <w:t xml:space="preserve">Michael </w:t>
      </w:r>
      <w:proofErr w:type="spellStart"/>
      <w:r w:rsidRPr="44A1E69B">
        <w:rPr>
          <w:i/>
          <w:iCs/>
        </w:rPr>
        <w:t>Rogo</w:t>
      </w:r>
      <w:proofErr w:type="spellEnd"/>
      <w:r w:rsidRPr="44A1E69B">
        <w:rPr>
          <w:i/>
          <w:iCs/>
        </w:rPr>
        <w:t xml:space="preserve"> Opa</w:t>
      </w:r>
      <w:r w:rsidR="0048683C">
        <w:rPr>
          <w:i/>
          <w:iCs/>
        </w:rPr>
        <w:t>t</w:t>
      </w:r>
      <w:r w:rsidR="00D44A91">
        <w:rPr>
          <w:i/>
          <w:iCs/>
        </w:rPr>
        <w:t>a</w:t>
      </w:r>
      <w:r w:rsidR="00D44A91">
        <w:rPr>
          <w:i/>
          <w:iCs/>
          <w:vertAlign w:val="superscript"/>
        </w:rPr>
        <w:t>1,2</w:t>
      </w:r>
      <w:r w:rsidRPr="44A1E69B">
        <w:rPr>
          <w:i/>
          <w:iCs/>
        </w:rPr>
        <w:t xml:space="preserve"> Andrea </w:t>
      </w:r>
      <w:proofErr w:type="spellStart"/>
      <w:r w:rsidRPr="44A1E69B">
        <w:rPr>
          <w:i/>
          <w:iCs/>
        </w:rPr>
        <w:t>Lavarello</w:t>
      </w:r>
      <w:proofErr w:type="spellEnd"/>
      <w:r w:rsidRPr="44A1E69B">
        <w:rPr>
          <w:i/>
          <w:iCs/>
        </w:rPr>
        <w:t xml:space="preserve"> Schettin</w:t>
      </w:r>
      <w:r w:rsidR="00D44A91">
        <w:rPr>
          <w:i/>
          <w:iCs/>
        </w:rPr>
        <w:t>i</w:t>
      </w:r>
      <w:r w:rsidR="00D44A91">
        <w:rPr>
          <w:i/>
          <w:iCs/>
          <w:vertAlign w:val="superscript"/>
        </w:rPr>
        <w:t>1</w:t>
      </w:r>
      <w:r w:rsidRPr="44A1E69B">
        <w:rPr>
          <w:i/>
          <w:iCs/>
        </w:rPr>
        <w:t>, Jan C. Semenz</w:t>
      </w:r>
      <w:r w:rsidR="002A0D1A">
        <w:rPr>
          <w:i/>
          <w:iCs/>
        </w:rPr>
        <w:t>a</w:t>
      </w:r>
      <w:r w:rsidR="002A0D1A">
        <w:rPr>
          <w:i/>
          <w:iCs/>
          <w:vertAlign w:val="superscript"/>
        </w:rPr>
        <w:t>1</w:t>
      </w:r>
      <w:r w:rsidRPr="44A1E69B">
        <w:rPr>
          <w:i/>
          <w:iCs/>
        </w:rPr>
        <w:t xml:space="preserve">, </w:t>
      </w:r>
      <w:proofErr w:type="spellStart"/>
      <w:r w:rsidRPr="44A1E69B">
        <w:rPr>
          <w:i/>
          <w:iCs/>
        </w:rPr>
        <w:t>Joacim</w:t>
      </w:r>
      <w:proofErr w:type="spellEnd"/>
      <w:r w:rsidRPr="44A1E69B">
        <w:rPr>
          <w:i/>
          <w:iCs/>
        </w:rPr>
        <w:t xml:space="preserve"> Rocklöv</w:t>
      </w:r>
      <w:r w:rsidR="002A0D1A">
        <w:rPr>
          <w:i/>
          <w:iCs/>
          <w:vertAlign w:val="superscript"/>
        </w:rPr>
        <w:t>1,2,3</w:t>
      </w:r>
      <w:r w:rsidRPr="44A1E69B">
        <w:rPr>
          <w:i/>
          <w:iCs/>
        </w:rPr>
        <w:t>*</w:t>
      </w:r>
    </w:p>
    <w:p w14:paraId="153D9566" w14:textId="2C53E87E" w:rsidR="0096006A" w:rsidRPr="00372B7D" w:rsidRDefault="0096006A" w:rsidP="14707071">
      <w:pPr>
        <w:rPr>
          <w:rFonts w:ascii="Arial" w:hAnsi="Arial" w:cs="Arial"/>
          <w:i/>
          <w:iCs/>
          <w:sz w:val="22"/>
          <w:szCs w:val="22"/>
        </w:rPr>
      </w:pPr>
    </w:p>
    <w:p w14:paraId="3BC7E7E1" w14:textId="291D1B6C" w:rsidR="001D5057" w:rsidRDefault="00D44A91" w:rsidP="14707071">
      <w:pPr>
        <w:rPr>
          <w:rFonts w:ascii="Arial" w:hAnsi="Arial" w:cs="Arial"/>
          <w:i/>
          <w:iCs/>
          <w:sz w:val="22"/>
          <w:szCs w:val="22"/>
          <w:lang w:val="fr-FR"/>
        </w:rPr>
      </w:pPr>
      <w:r>
        <w:rPr>
          <w:rFonts w:ascii="Arial" w:hAnsi="Arial" w:cs="Arial"/>
          <w:i/>
          <w:iCs/>
          <w:sz w:val="22"/>
          <w:szCs w:val="22"/>
          <w:lang w:val="fr-FR"/>
        </w:rPr>
        <w:t>1</w:t>
      </w:r>
      <w:r w:rsidR="14707071" w:rsidRPr="14707071">
        <w:rPr>
          <w:rFonts w:ascii="Arial" w:hAnsi="Arial" w:cs="Arial"/>
          <w:i/>
          <w:iCs/>
          <w:sz w:val="22"/>
          <w:szCs w:val="22"/>
          <w:lang w:val="fr-FR"/>
        </w:rPr>
        <w:t xml:space="preserve">. Heidelberg Institute of Global </w:t>
      </w:r>
      <w:proofErr w:type="spellStart"/>
      <w:r w:rsidR="14707071" w:rsidRPr="14707071">
        <w:rPr>
          <w:rFonts w:ascii="Arial" w:hAnsi="Arial" w:cs="Arial"/>
          <w:i/>
          <w:iCs/>
          <w:sz w:val="22"/>
          <w:szCs w:val="22"/>
          <w:lang w:val="fr-FR"/>
        </w:rPr>
        <w:t>Health</w:t>
      </w:r>
      <w:proofErr w:type="spellEnd"/>
      <w:r w:rsidR="14707071" w:rsidRPr="14707071">
        <w:rPr>
          <w:rFonts w:ascii="Arial" w:hAnsi="Arial" w:cs="Arial"/>
          <w:i/>
          <w:iCs/>
          <w:sz w:val="22"/>
          <w:szCs w:val="22"/>
          <w:lang w:val="fr-FR"/>
        </w:rPr>
        <w:t xml:space="preserve">, Heidelberg </w:t>
      </w:r>
      <w:proofErr w:type="spellStart"/>
      <w:r w:rsidR="14707071" w:rsidRPr="14707071">
        <w:rPr>
          <w:rFonts w:ascii="Arial" w:hAnsi="Arial" w:cs="Arial"/>
          <w:i/>
          <w:iCs/>
          <w:sz w:val="22"/>
          <w:szCs w:val="22"/>
          <w:lang w:val="fr-FR"/>
        </w:rPr>
        <w:t>University</w:t>
      </w:r>
      <w:proofErr w:type="spellEnd"/>
      <w:r w:rsidR="14707071" w:rsidRPr="14707071">
        <w:rPr>
          <w:rFonts w:ascii="Arial" w:hAnsi="Arial" w:cs="Arial"/>
          <w:i/>
          <w:iCs/>
          <w:sz w:val="22"/>
          <w:szCs w:val="22"/>
          <w:lang w:val="fr-FR"/>
        </w:rPr>
        <w:t>, Heidelberg, Germany</w:t>
      </w:r>
    </w:p>
    <w:p w14:paraId="6BC06CC6" w14:textId="2B961B47" w:rsidR="00B35FC8" w:rsidRDefault="00D44A91" w:rsidP="14707071">
      <w:pPr>
        <w:rPr>
          <w:rFonts w:ascii="Arial" w:hAnsi="Arial" w:cs="Arial"/>
          <w:i/>
          <w:iCs/>
          <w:sz w:val="22"/>
          <w:szCs w:val="22"/>
          <w:lang w:val="fr-FR"/>
        </w:rPr>
      </w:pPr>
      <w:r>
        <w:rPr>
          <w:rFonts w:ascii="Arial" w:hAnsi="Arial" w:cs="Arial"/>
          <w:i/>
          <w:iCs/>
          <w:sz w:val="22"/>
          <w:szCs w:val="22"/>
          <w:lang w:val="fr-FR"/>
        </w:rPr>
        <w:t>2</w:t>
      </w:r>
      <w:r w:rsidR="14707071" w:rsidRPr="14707071">
        <w:rPr>
          <w:rFonts w:ascii="Arial" w:hAnsi="Arial" w:cs="Arial"/>
          <w:i/>
          <w:iCs/>
          <w:sz w:val="22"/>
          <w:szCs w:val="22"/>
          <w:lang w:val="fr-FR"/>
        </w:rPr>
        <w:t xml:space="preserve">. </w:t>
      </w:r>
      <w:proofErr w:type="spellStart"/>
      <w:r w:rsidR="14707071" w:rsidRPr="14707071">
        <w:rPr>
          <w:rFonts w:ascii="Arial" w:hAnsi="Arial" w:cs="Arial"/>
          <w:i/>
          <w:iCs/>
          <w:sz w:val="22"/>
          <w:szCs w:val="22"/>
          <w:lang w:val="fr-FR"/>
        </w:rPr>
        <w:t>Interdisciplinary</w:t>
      </w:r>
      <w:proofErr w:type="spellEnd"/>
      <w:r w:rsidR="14707071" w:rsidRPr="14707071">
        <w:rPr>
          <w:rFonts w:ascii="Arial" w:hAnsi="Arial" w:cs="Arial"/>
          <w:i/>
          <w:iCs/>
          <w:sz w:val="22"/>
          <w:szCs w:val="22"/>
          <w:lang w:val="fr-FR"/>
        </w:rPr>
        <w:t xml:space="preserve"> Centre for Scientific </w:t>
      </w:r>
      <w:proofErr w:type="spellStart"/>
      <w:r w:rsidR="14707071" w:rsidRPr="14707071">
        <w:rPr>
          <w:rFonts w:ascii="Arial" w:hAnsi="Arial" w:cs="Arial"/>
          <w:i/>
          <w:iCs/>
          <w:sz w:val="22"/>
          <w:szCs w:val="22"/>
          <w:lang w:val="fr-FR"/>
        </w:rPr>
        <w:t>Computing</w:t>
      </w:r>
      <w:proofErr w:type="spellEnd"/>
      <w:r w:rsidR="14707071" w:rsidRPr="14707071">
        <w:rPr>
          <w:rFonts w:ascii="Arial" w:hAnsi="Arial" w:cs="Arial"/>
          <w:i/>
          <w:iCs/>
          <w:sz w:val="22"/>
          <w:szCs w:val="22"/>
          <w:lang w:val="fr-FR"/>
        </w:rPr>
        <w:t xml:space="preserve">, Heidelberg </w:t>
      </w:r>
      <w:proofErr w:type="spellStart"/>
      <w:r w:rsidR="14707071" w:rsidRPr="14707071">
        <w:rPr>
          <w:rFonts w:ascii="Arial" w:hAnsi="Arial" w:cs="Arial"/>
          <w:i/>
          <w:iCs/>
          <w:sz w:val="22"/>
          <w:szCs w:val="22"/>
          <w:lang w:val="fr-FR"/>
        </w:rPr>
        <w:t>University</w:t>
      </w:r>
      <w:proofErr w:type="spellEnd"/>
      <w:r w:rsidR="14707071" w:rsidRPr="14707071">
        <w:rPr>
          <w:rFonts w:ascii="Arial" w:hAnsi="Arial" w:cs="Arial"/>
          <w:i/>
          <w:iCs/>
          <w:sz w:val="22"/>
          <w:szCs w:val="22"/>
          <w:lang w:val="fr-FR"/>
        </w:rPr>
        <w:t>, Heidelberg, Germany</w:t>
      </w:r>
    </w:p>
    <w:p w14:paraId="5858415B" w14:textId="1C2E753F" w:rsidR="00046977" w:rsidRDefault="00D44A91" w:rsidP="44A1E69B">
      <w:pPr>
        <w:rPr>
          <w:rFonts w:ascii="Arial" w:hAnsi="Arial" w:cs="Arial"/>
          <w:i/>
          <w:iCs/>
          <w:sz w:val="22"/>
          <w:szCs w:val="22"/>
          <w:lang w:val="fr-FR"/>
        </w:rPr>
      </w:pPr>
      <w:r>
        <w:rPr>
          <w:rFonts w:ascii="Arial" w:hAnsi="Arial" w:cs="Arial"/>
          <w:i/>
          <w:iCs/>
          <w:sz w:val="22"/>
          <w:szCs w:val="22"/>
          <w:lang w:val="fr-FR"/>
        </w:rPr>
        <w:t>3</w:t>
      </w:r>
      <w:r w:rsidR="44A1E69B" w:rsidRPr="44A1E69B">
        <w:rPr>
          <w:rFonts w:ascii="Arial" w:hAnsi="Arial" w:cs="Arial"/>
          <w:i/>
          <w:iCs/>
          <w:sz w:val="22"/>
          <w:szCs w:val="22"/>
          <w:lang w:val="fr-FR"/>
        </w:rPr>
        <w:t xml:space="preserve">. </w:t>
      </w:r>
      <w:proofErr w:type="spellStart"/>
      <w:r w:rsidR="44A1E69B" w:rsidRPr="44A1E69B">
        <w:rPr>
          <w:rFonts w:ascii="Arial" w:hAnsi="Arial" w:cs="Arial"/>
          <w:i/>
          <w:iCs/>
          <w:sz w:val="22"/>
          <w:szCs w:val="22"/>
          <w:lang w:val="fr-FR"/>
        </w:rPr>
        <w:t>Department</w:t>
      </w:r>
      <w:proofErr w:type="spellEnd"/>
      <w:r w:rsidR="44A1E69B" w:rsidRPr="44A1E69B">
        <w:rPr>
          <w:rFonts w:ascii="Arial" w:hAnsi="Arial" w:cs="Arial"/>
          <w:i/>
          <w:iCs/>
          <w:sz w:val="22"/>
          <w:szCs w:val="22"/>
          <w:lang w:val="fr-FR"/>
        </w:rPr>
        <w:t xml:space="preserve"> of Public </w:t>
      </w:r>
      <w:proofErr w:type="spellStart"/>
      <w:r w:rsidR="44A1E69B" w:rsidRPr="44A1E69B">
        <w:rPr>
          <w:rFonts w:ascii="Arial" w:hAnsi="Arial" w:cs="Arial"/>
          <w:i/>
          <w:iCs/>
          <w:sz w:val="22"/>
          <w:szCs w:val="22"/>
          <w:lang w:val="fr-FR"/>
        </w:rPr>
        <w:t>Health</w:t>
      </w:r>
      <w:proofErr w:type="spellEnd"/>
      <w:r w:rsidR="44A1E69B" w:rsidRPr="44A1E69B">
        <w:rPr>
          <w:rFonts w:ascii="Arial" w:hAnsi="Arial" w:cs="Arial"/>
          <w:i/>
          <w:iCs/>
          <w:sz w:val="22"/>
          <w:szCs w:val="22"/>
          <w:lang w:val="fr-FR"/>
        </w:rPr>
        <w:t xml:space="preserve"> and </w:t>
      </w:r>
      <w:proofErr w:type="spellStart"/>
      <w:r w:rsidR="44A1E69B" w:rsidRPr="44A1E69B">
        <w:rPr>
          <w:rFonts w:ascii="Arial" w:hAnsi="Arial" w:cs="Arial"/>
          <w:i/>
          <w:iCs/>
          <w:sz w:val="22"/>
          <w:szCs w:val="22"/>
          <w:lang w:val="fr-FR"/>
        </w:rPr>
        <w:t>Clinical</w:t>
      </w:r>
      <w:proofErr w:type="spellEnd"/>
      <w:r w:rsidR="44A1E69B" w:rsidRPr="44A1E69B">
        <w:rPr>
          <w:rFonts w:ascii="Arial" w:hAnsi="Arial" w:cs="Arial"/>
          <w:i/>
          <w:iCs/>
          <w:sz w:val="22"/>
          <w:szCs w:val="22"/>
          <w:lang w:val="fr-FR"/>
        </w:rPr>
        <w:t xml:space="preserve"> </w:t>
      </w:r>
      <w:proofErr w:type="spellStart"/>
      <w:r w:rsidR="44A1E69B" w:rsidRPr="44A1E69B">
        <w:rPr>
          <w:rFonts w:ascii="Arial" w:hAnsi="Arial" w:cs="Arial"/>
          <w:i/>
          <w:iCs/>
          <w:sz w:val="22"/>
          <w:szCs w:val="22"/>
          <w:lang w:val="fr-FR"/>
        </w:rPr>
        <w:t>Medicine</w:t>
      </w:r>
      <w:proofErr w:type="spellEnd"/>
      <w:r w:rsidR="44A1E69B" w:rsidRPr="44A1E69B">
        <w:rPr>
          <w:rFonts w:ascii="Arial" w:hAnsi="Arial" w:cs="Arial"/>
          <w:i/>
          <w:iCs/>
          <w:sz w:val="22"/>
          <w:szCs w:val="22"/>
          <w:lang w:val="fr-FR"/>
        </w:rPr>
        <w:t xml:space="preserve">, Section of </w:t>
      </w:r>
      <w:proofErr w:type="spellStart"/>
      <w:r w:rsidR="44A1E69B" w:rsidRPr="44A1E69B">
        <w:rPr>
          <w:rFonts w:ascii="Arial" w:hAnsi="Arial" w:cs="Arial"/>
          <w:i/>
          <w:iCs/>
          <w:sz w:val="22"/>
          <w:szCs w:val="22"/>
          <w:lang w:val="fr-FR"/>
        </w:rPr>
        <w:t>Sustainable</w:t>
      </w:r>
      <w:proofErr w:type="spellEnd"/>
      <w:r w:rsidR="44A1E69B" w:rsidRPr="44A1E69B">
        <w:rPr>
          <w:rFonts w:ascii="Arial" w:hAnsi="Arial" w:cs="Arial"/>
          <w:i/>
          <w:iCs/>
          <w:sz w:val="22"/>
          <w:szCs w:val="22"/>
          <w:lang w:val="fr-FR"/>
        </w:rPr>
        <w:t xml:space="preserve"> </w:t>
      </w:r>
      <w:proofErr w:type="spellStart"/>
      <w:r w:rsidR="44A1E69B" w:rsidRPr="44A1E69B">
        <w:rPr>
          <w:rFonts w:ascii="Arial" w:hAnsi="Arial" w:cs="Arial"/>
          <w:i/>
          <w:iCs/>
          <w:sz w:val="22"/>
          <w:szCs w:val="22"/>
          <w:lang w:val="fr-FR"/>
        </w:rPr>
        <w:t>Health</w:t>
      </w:r>
      <w:proofErr w:type="spellEnd"/>
      <w:r w:rsidR="44A1E69B" w:rsidRPr="44A1E69B">
        <w:rPr>
          <w:rFonts w:ascii="Arial" w:hAnsi="Arial" w:cs="Arial"/>
          <w:i/>
          <w:iCs/>
          <w:sz w:val="22"/>
          <w:szCs w:val="22"/>
          <w:lang w:val="fr-FR"/>
        </w:rPr>
        <w:t xml:space="preserve">, </w:t>
      </w:r>
      <w:proofErr w:type="spellStart"/>
      <w:r w:rsidR="44A1E69B" w:rsidRPr="44A1E69B">
        <w:rPr>
          <w:rFonts w:ascii="Arial" w:hAnsi="Arial" w:cs="Arial"/>
          <w:i/>
          <w:iCs/>
          <w:sz w:val="22"/>
          <w:szCs w:val="22"/>
          <w:lang w:val="fr-FR"/>
        </w:rPr>
        <w:t>Ume</w:t>
      </w:r>
      <w:proofErr w:type="spellEnd"/>
      <w:r w:rsidR="44A1E69B" w:rsidRPr="44A1E69B">
        <w:rPr>
          <w:rFonts w:ascii="Arial" w:hAnsi="Arial" w:cs="Arial"/>
          <w:i/>
          <w:iCs/>
          <w:sz w:val="22"/>
          <w:szCs w:val="22"/>
        </w:rPr>
        <w:t>å University, Sweden</w:t>
      </w:r>
      <w:r w:rsidR="44A1E69B" w:rsidRPr="44A1E69B">
        <w:rPr>
          <w:rFonts w:ascii="Arial" w:hAnsi="Arial" w:cs="Arial"/>
          <w:i/>
          <w:iCs/>
          <w:sz w:val="22"/>
          <w:szCs w:val="22"/>
          <w:lang w:val="fr-FR"/>
        </w:rPr>
        <w:t xml:space="preserve"> </w:t>
      </w:r>
    </w:p>
    <w:p w14:paraId="3F0E28FB" w14:textId="77777777" w:rsidR="00372B7D" w:rsidRDefault="00372B7D" w:rsidP="44A1E69B">
      <w:pPr>
        <w:rPr>
          <w:rFonts w:ascii="Arial" w:hAnsi="Arial" w:cs="Arial"/>
          <w:i/>
          <w:iCs/>
          <w:sz w:val="22"/>
          <w:szCs w:val="22"/>
          <w:lang w:val="fr-FR"/>
        </w:rPr>
      </w:pPr>
    </w:p>
    <w:p w14:paraId="14B96CDA" w14:textId="77777777" w:rsidR="00372B7D" w:rsidRPr="00372B7D" w:rsidRDefault="00372B7D" w:rsidP="00372B7D">
      <w:pPr>
        <w:rPr>
          <w:i/>
          <w:iCs/>
          <w:lang w:val="fr-FR"/>
        </w:rPr>
      </w:pPr>
      <w:r>
        <w:rPr>
          <w:rFonts w:ascii="Arial" w:hAnsi="Arial" w:cs="Arial"/>
          <w:i/>
          <w:iCs/>
          <w:sz w:val="22"/>
          <w:szCs w:val="22"/>
          <w:lang w:val="fr-FR"/>
        </w:rPr>
        <w:t>*</w:t>
      </w:r>
      <w:proofErr w:type="spellStart"/>
      <w:r>
        <w:rPr>
          <w:rFonts w:ascii="Arial" w:hAnsi="Arial" w:cs="Arial"/>
          <w:i/>
          <w:iCs/>
          <w:sz w:val="22"/>
          <w:szCs w:val="22"/>
          <w:lang w:val="fr-FR"/>
        </w:rPr>
        <w:t>Corresponding</w:t>
      </w:r>
      <w:proofErr w:type="spellEnd"/>
      <w:r>
        <w:rPr>
          <w:rFonts w:ascii="Arial" w:hAnsi="Arial" w:cs="Arial"/>
          <w:i/>
          <w:iCs/>
          <w:sz w:val="22"/>
          <w:szCs w:val="22"/>
          <w:lang w:val="fr-FR"/>
        </w:rPr>
        <w:t xml:space="preserve"> </w:t>
      </w:r>
      <w:proofErr w:type="spellStart"/>
      <w:r>
        <w:rPr>
          <w:rFonts w:ascii="Arial" w:hAnsi="Arial" w:cs="Arial"/>
          <w:i/>
          <w:iCs/>
          <w:sz w:val="22"/>
          <w:szCs w:val="22"/>
          <w:lang w:val="fr-FR"/>
        </w:rPr>
        <w:t>author</w:t>
      </w:r>
      <w:proofErr w:type="spellEnd"/>
      <w:r>
        <w:rPr>
          <w:rFonts w:ascii="Arial" w:hAnsi="Arial" w:cs="Arial"/>
          <w:i/>
          <w:iCs/>
          <w:sz w:val="22"/>
          <w:szCs w:val="22"/>
          <w:lang w:val="fr-FR"/>
        </w:rPr>
        <w:t xml:space="preserve"> : </w:t>
      </w:r>
      <w:proofErr w:type="spellStart"/>
      <w:r w:rsidRPr="00372B7D">
        <w:rPr>
          <w:i/>
          <w:iCs/>
          <w:lang w:val="fr-FR"/>
        </w:rPr>
        <w:t>Interdisciplinary</w:t>
      </w:r>
      <w:proofErr w:type="spellEnd"/>
      <w:r w:rsidRPr="00372B7D">
        <w:rPr>
          <w:i/>
          <w:iCs/>
          <w:lang w:val="fr-FR"/>
        </w:rPr>
        <w:t xml:space="preserve"> Center for Scientific </w:t>
      </w:r>
      <w:proofErr w:type="spellStart"/>
      <w:r w:rsidRPr="00372B7D">
        <w:rPr>
          <w:i/>
          <w:iCs/>
          <w:lang w:val="fr-FR"/>
        </w:rPr>
        <w:t>Computing</w:t>
      </w:r>
      <w:proofErr w:type="spellEnd"/>
      <w:r w:rsidRPr="00372B7D">
        <w:rPr>
          <w:i/>
          <w:iCs/>
          <w:lang w:val="fr-FR"/>
        </w:rPr>
        <w:t xml:space="preserve">, Heidelberg </w:t>
      </w:r>
      <w:proofErr w:type="spellStart"/>
      <w:r w:rsidRPr="00372B7D">
        <w:rPr>
          <w:i/>
          <w:iCs/>
          <w:lang w:val="fr-FR"/>
        </w:rPr>
        <w:t>University</w:t>
      </w:r>
      <w:proofErr w:type="spellEnd"/>
      <w:r w:rsidRPr="00372B7D">
        <w:rPr>
          <w:i/>
          <w:iCs/>
          <w:lang w:val="fr-FR"/>
        </w:rPr>
        <w:t xml:space="preserve">, Im </w:t>
      </w:r>
      <w:proofErr w:type="spellStart"/>
      <w:r w:rsidRPr="00372B7D">
        <w:rPr>
          <w:i/>
          <w:iCs/>
          <w:lang w:val="fr-FR"/>
        </w:rPr>
        <w:t>Neuenheimer</w:t>
      </w:r>
      <w:proofErr w:type="spellEnd"/>
      <w:r w:rsidRPr="00372B7D">
        <w:rPr>
          <w:i/>
          <w:iCs/>
          <w:lang w:val="fr-FR"/>
        </w:rPr>
        <w:t xml:space="preserve"> </w:t>
      </w:r>
      <w:proofErr w:type="spellStart"/>
      <w:r w:rsidRPr="00372B7D">
        <w:rPr>
          <w:i/>
          <w:iCs/>
          <w:lang w:val="fr-FR"/>
        </w:rPr>
        <w:t>Feld</w:t>
      </w:r>
      <w:proofErr w:type="spellEnd"/>
      <w:r w:rsidRPr="00372B7D">
        <w:rPr>
          <w:i/>
          <w:iCs/>
          <w:lang w:val="fr-FR"/>
        </w:rPr>
        <w:t xml:space="preserve"> 205, D-69120 Heidelberg, Germany.</w:t>
      </w:r>
    </w:p>
    <w:p w14:paraId="2891B50C" w14:textId="77777777" w:rsidR="00372B7D" w:rsidRPr="00372B7D" w:rsidRDefault="00372B7D" w:rsidP="00372B7D">
      <w:pPr>
        <w:rPr>
          <w:rFonts w:ascii="Arial" w:hAnsi="Arial" w:cs="Arial"/>
          <w:i/>
          <w:iCs/>
          <w:sz w:val="22"/>
          <w:szCs w:val="22"/>
          <w:lang w:val="fr-FR"/>
        </w:rPr>
      </w:pPr>
      <w:proofErr w:type="gramStart"/>
      <w:r w:rsidRPr="0814B80A">
        <w:rPr>
          <w:rFonts w:ascii="Arial" w:hAnsi="Arial" w:cs="Arial"/>
          <w:i/>
          <w:iCs/>
          <w:sz w:val="22"/>
          <w:szCs w:val="22"/>
          <w:lang w:val="fr-FR"/>
        </w:rPr>
        <w:t>E-mail</w:t>
      </w:r>
      <w:proofErr w:type="gramEnd"/>
      <w:r w:rsidRPr="0814B80A">
        <w:rPr>
          <w:rFonts w:ascii="Arial" w:hAnsi="Arial" w:cs="Arial"/>
          <w:i/>
          <w:iCs/>
          <w:sz w:val="22"/>
          <w:szCs w:val="22"/>
          <w:lang w:val="fr-FR"/>
        </w:rPr>
        <w:t xml:space="preserve"> : </w:t>
      </w:r>
      <w:hyperlink r:id="rId8" w:history="1">
        <w:r w:rsidRPr="0814B80A">
          <w:rPr>
            <w:rStyle w:val="Hyperlink"/>
            <w:rFonts w:ascii="Arial" w:hAnsi="Arial" w:cs="Arial"/>
            <w:i/>
            <w:iCs/>
            <w:sz w:val="22"/>
            <w:szCs w:val="22"/>
            <w:lang w:val="fr-FR"/>
          </w:rPr>
          <w:t>joacim.rockloev@iwr.uni-heidelberg.de</w:t>
        </w:r>
      </w:hyperlink>
      <w:r w:rsidRPr="0814B80A">
        <w:rPr>
          <w:rFonts w:ascii="Arial" w:hAnsi="Arial" w:cs="Arial"/>
          <w:i/>
          <w:iCs/>
          <w:sz w:val="22"/>
          <w:szCs w:val="22"/>
          <w:lang w:val="fr-FR"/>
        </w:rPr>
        <w:t xml:space="preserve">, Heidelberg </w:t>
      </w:r>
      <w:proofErr w:type="spellStart"/>
      <w:r w:rsidRPr="0814B80A">
        <w:rPr>
          <w:rFonts w:ascii="Arial" w:hAnsi="Arial" w:cs="Arial"/>
          <w:i/>
          <w:iCs/>
          <w:sz w:val="22"/>
          <w:szCs w:val="22"/>
          <w:lang w:val="fr-FR"/>
        </w:rPr>
        <w:t>University</w:t>
      </w:r>
      <w:proofErr w:type="spellEnd"/>
      <w:r w:rsidRPr="0814B80A">
        <w:rPr>
          <w:rFonts w:ascii="Arial" w:hAnsi="Arial" w:cs="Arial"/>
          <w:i/>
          <w:iCs/>
          <w:sz w:val="22"/>
          <w:szCs w:val="22"/>
          <w:lang w:val="fr-FR"/>
        </w:rPr>
        <w:t xml:space="preserve">, </w:t>
      </w:r>
      <w:r w:rsidRPr="00372B7D">
        <w:rPr>
          <w:rFonts w:ascii="Arial" w:hAnsi="Arial" w:cs="Arial"/>
          <w:i/>
          <w:iCs/>
          <w:sz w:val="22"/>
          <w:szCs w:val="22"/>
          <w:lang w:val="fr-FR"/>
        </w:rPr>
        <w:t xml:space="preserve">Im </w:t>
      </w:r>
      <w:proofErr w:type="spellStart"/>
      <w:r w:rsidRPr="00372B7D">
        <w:rPr>
          <w:rFonts w:ascii="Arial" w:hAnsi="Arial" w:cs="Arial"/>
          <w:i/>
          <w:iCs/>
          <w:sz w:val="22"/>
          <w:szCs w:val="22"/>
          <w:lang w:val="fr-FR"/>
        </w:rPr>
        <w:t>Neuenheimer</w:t>
      </w:r>
      <w:proofErr w:type="spellEnd"/>
      <w:r w:rsidRPr="00372B7D">
        <w:rPr>
          <w:rFonts w:ascii="Arial" w:hAnsi="Arial" w:cs="Arial"/>
          <w:i/>
          <w:iCs/>
          <w:sz w:val="22"/>
          <w:szCs w:val="22"/>
          <w:lang w:val="fr-FR"/>
        </w:rPr>
        <w:t xml:space="preserve"> </w:t>
      </w:r>
      <w:proofErr w:type="spellStart"/>
      <w:r w:rsidRPr="00372B7D">
        <w:rPr>
          <w:rFonts w:ascii="Arial" w:hAnsi="Arial" w:cs="Arial"/>
          <w:i/>
          <w:iCs/>
          <w:sz w:val="22"/>
          <w:szCs w:val="22"/>
          <w:lang w:val="fr-FR"/>
        </w:rPr>
        <w:t>Feld</w:t>
      </w:r>
      <w:proofErr w:type="spellEnd"/>
      <w:r w:rsidRPr="00372B7D">
        <w:rPr>
          <w:rFonts w:ascii="Arial" w:hAnsi="Arial" w:cs="Arial"/>
          <w:i/>
          <w:iCs/>
          <w:sz w:val="22"/>
          <w:szCs w:val="22"/>
          <w:lang w:val="fr-FR"/>
        </w:rPr>
        <w:t xml:space="preserve"> 205, 69120 Heidelberg, Germany</w:t>
      </w:r>
    </w:p>
    <w:p w14:paraId="447C4B4E" w14:textId="78DB5CA1" w:rsidR="00372B7D" w:rsidRDefault="00372B7D" w:rsidP="44A1E69B">
      <w:pPr>
        <w:rPr>
          <w:rFonts w:ascii="Arial" w:hAnsi="Arial" w:cs="Arial"/>
          <w:i/>
          <w:iCs/>
          <w:sz w:val="22"/>
          <w:szCs w:val="22"/>
          <w:lang w:val="fr-FR"/>
        </w:rPr>
      </w:pPr>
    </w:p>
    <w:p w14:paraId="71533FAB" w14:textId="77777777" w:rsidR="001D5057" w:rsidRPr="00BA7A0A" w:rsidRDefault="001D5057" w:rsidP="0096006A">
      <w:pPr>
        <w:rPr>
          <w:rFonts w:ascii="Arial" w:hAnsi="Arial" w:cs="Arial"/>
          <w:i/>
          <w:sz w:val="22"/>
          <w:szCs w:val="22"/>
          <w:lang w:val="fr-FR"/>
        </w:rPr>
      </w:pPr>
    </w:p>
    <w:p w14:paraId="1D70589A" w14:textId="77777777" w:rsidR="00285DF2" w:rsidRPr="00BA7A0A" w:rsidRDefault="00285DF2" w:rsidP="00316630">
      <w:pPr>
        <w:rPr>
          <w:rFonts w:cstheme="minorHAnsi"/>
          <w:iCs/>
          <w:sz w:val="22"/>
          <w:szCs w:val="22"/>
          <w:lang w:val="fr-FR"/>
        </w:rPr>
      </w:pPr>
    </w:p>
    <w:p w14:paraId="03565A5E" w14:textId="27A58FD0" w:rsidR="00F87149" w:rsidRPr="00C91879" w:rsidRDefault="14707071" w:rsidP="00C91879">
      <w:pPr>
        <w:pStyle w:val="Heading1"/>
        <w:rPr>
          <w:b/>
          <w:bCs/>
        </w:rPr>
      </w:pPr>
      <w:r w:rsidRPr="00C91879">
        <w:rPr>
          <w:b/>
          <w:bCs/>
        </w:rPr>
        <w:t xml:space="preserve">Abstract </w:t>
      </w:r>
    </w:p>
    <w:p w14:paraId="30D92893" w14:textId="594C6EA7" w:rsidR="009359AA" w:rsidRPr="006F56F5" w:rsidRDefault="44A1E69B" w:rsidP="00C91879">
      <w:pPr>
        <w:jc w:val="both"/>
      </w:pPr>
      <w:r w:rsidRPr="44A1E69B">
        <w:t xml:space="preserve">Avian Influenza virus (AIV) outbreaks are </w:t>
      </w:r>
      <w:r w:rsidR="006F56F5">
        <w:t>on an increasing trajectory</w:t>
      </w:r>
      <w:r w:rsidRPr="44A1E69B">
        <w:t xml:space="preserve">. These outbreaks carry a substantial economic burden, resulting in considerable losses to farmers with profound impacts on economies. As the outbreaks continue in birds and other unusual host species, further virus evolution and spillover to humans’ risk is anticipated to grow and potentially involve into new pandemics. Despite this, the underlying drivers of </w:t>
      </w:r>
      <w:r w:rsidR="00322362">
        <w:t>the</w:t>
      </w:r>
      <w:r w:rsidRPr="44A1E69B">
        <w:t xml:space="preserve"> outbreaks remain elusive</w:t>
      </w:r>
      <w:r w:rsidR="006F56F5">
        <w:t xml:space="preserve">. </w:t>
      </w:r>
      <w:r w:rsidR="00986142">
        <w:rPr>
          <w:rFonts w:cstheme="minorHAnsi"/>
        </w:rPr>
        <w:t>W</w:t>
      </w:r>
      <w:r w:rsidR="00A66ED2">
        <w:rPr>
          <w:rFonts w:cstheme="minorHAnsi"/>
        </w:rPr>
        <w:t xml:space="preserve">e </w:t>
      </w:r>
      <w:r w:rsidR="00322362">
        <w:rPr>
          <w:rFonts w:cstheme="minorHAnsi"/>
        </w:rPr>
        <w:t>develop</w:t>
      </w:r>
      <w:r w:rsidR="006F56F5">
        <w:rPr>
          <w:rFonts w:cstheme="minorHAnsi"/>
        </w:rPr>
        <w:t xml:space="preserve"> machine learning</w:t>
      </w:r>
      <w:r w:rsidR="00A66ED2">
        <w:rPr>
          <w:rFonts w:cstheme="minorHAnsi"/>
        </w:rPr>
        <w:t xml:space="preserve"> models capable of predicting AIV events in Europe</w:t>
      </w:r>
      <w:r w:rsidR="00986142" w:rsidRPr="00986142">
        <w:rPr>
          <w:rFonts w:cstheme="minorHAnsi"/>
        </w:rPr>
        <w:t xml:space="preserve"> dynamically uncover</w:t>
      </w:r>
      <w:r w:rsidR="00322362">
        <w:rPr>
          <w:rFonts w:cstheme="minorHAnsi"/>
        </w:rPr>
        <w:t>ing</w:t>
      </w:r>
      <w:r w:rsidR="00986142" w:rsidRPr="00986142">
        <w:rPr>
          <w:rFonts w:cstheme="minorHAnsi"/>
        </w:rPr>
        <w:t xml:space="preserve"> the critical determinants </w:t>
      </w:r>
      <w:r w:rsidR="006F56F5">
        <w:rPr>
          <w:rFonts w:cstheme="minorHAnsi"/>
        </w:rPr>
        <w:t>of</w:t>
      </w:r>
      <w:r w:rsidR="00986142" w:rsidRPr="00986142">
        <w:rPr>
          <w:rFonts w:cstheme="minorHAnsi"/>
        </w:rPr>
        <w:t xml:space="preserve"> </w:t>
      </w:r>
      <w:r w:rsidR="006F56F5">
        <w:rPr>
          <w:rFonts w:cstheme="minorHAnsi"/>
        </w:rPr>
        <w:t xml:space="preserve">the </w:t>
      </w:r>
      <w:r w:rsidR="00986142" w:rsidRPr="00986142">
        <w:rPr>
          <w:rFonts w:cstheme="minorHAnsi"/>
        </w:rPr>
        <w:t>outbreak</w:t>
      </w:r>
      <w:r w:rsidR="00986142">
        <w:rPr>
          <w:rFonts w:cstheme="minorHAnsi"/>
        </w:rPr>
        <w:t>s</w:t>
      </w:r>
      <w:r w:rsidR="00986142" w:rsidRPr="00986142">
        <w:rPr>
          <w:rFonts w:cstheme="minorHAnsi"/>
        </w:rPr>
        <w:t xml:space="preserve">. </w:t>
      </w:r>
      <w:r w:rsidR="006F56F5">
        <w:t>Te</w:t>
      </w:r>
      <w:r w:rsidR="00FA033B" w:rsidRPr="28417D81">
        <w:t xml:space="preserve">mperature, </w:t>
      </w:r>
      <w:r w:rsidR="00A83BA7" w:rsidRPr="28417D81">
        <w:t>water index, and vegetation index</w:t>
      </w:r>
      <w:r w:rsidR="00322362">
        <w:t>, and infected wild birds</w:t>
      </w:r>
      <w:r w:rsidR="00A83BA7" w:rsidRPr="28417D81">
        <w:t xml:space="preserve"> play </w:t>
      </w:r>
      <w:r w:rsidR="003C5916" w:rsidRPr="28417D81">
        <w:t xml:space="preserve">pivotal </w:t>
      </w:r>
      <w:r w:rsidR="00A83BA7" w:rsidRPr="28417D81">
        <w:t>role</w:t>
      </w:r>
      <w:r w:rsidR="00AB17F0" w:rsidRPr="28417D81">
        <w:t>s</w:t>
      </w:r>
      <w:r w:rsidR="00A843D5" w:rsidRPr="28417D81">
        <w:t>, with the importance coming</w:t>
      </w:r>
      <w:r w:rsidR="00FA033B" w:rsidRPr="28417D81">
        <w:t xml:space="preserve"> into</w:t>
      </w:r>
      <w:r w:rsidR="00A843D5" w:rsidRPr="28417D81">
        <w:t xml:space="preserve"> play</w:t>
      </w:r>
      <w:r w:rsidR="00FA033B" w:rsidRPr="28417D81">
        <w:t xml:space="preserve"> at different times of the year. </w:t>
      </w:r>
      <w:r w:rsidR="00322362">
        <w:t>Combining these drivers, the outbreak pattern is</w:t>
      </w:r>
      <w:r w:rsidR="006F56F5">
        <w:t xml:space="preserve"> </w:t>
      </w:r>
      <w:r w:rsidR="00A84B8E" w:rsidRPr="28417D81">
        <w:t>predict</w:t>
      </w:r>
      <w:r w:rsidR="00322362">
        <w:t>ed</w:t>
      </w:r>
      <w:r w:rsidR="00A84B8E" w:rsidRPr="28417D81">
        <w:t xml:space="preserve"> with an accuracy of </w:t>
      </w:r>
      <w:r w:rsidR="006C7F87" w:rsidRPr="28417D81">
        <w:t>94</w:t>
      </w:r>
      <w:r w:rsidR="00560BEA" w:rsidRPr="28417D81">
        <w:t>%</w:t>
      </w:r>
      <w:r w:rsidR="006F56F5">
        <w:t xml:space="preserve">. </w:t>
      </w:r>
      <w:r w:rsidR="007252ED" w:rsidRPr="44F0FB8E">
        <w:t>The</w:t>
      </w:r>
      <w:r w:rsidR="009866BF">
        <w:t>se</w:t>
      </w:r>
      <w:r w:rsidR="007252ED" w:rsidRPr="44F0FB8E">
        <w:t xml:space="preserve"> insights lay a robust foundation for elucidating the intricate landscape of AIV outbreaks, offering valuable insights for proactive</w:t>
      </w:r>
      <w:r w:rsidR="00334646" w:rsidRPr="44F0FB8E">
        <w:t xml:space="preserve"> preventive</w:t>
      </w:r>
      <w:r w:rsidR="007252ED" w:rsidRPr="44F0FB8E">
        <w:t xml:space="preserve"> intervention</w:t>
      </w:r>
      <w:r w:rsidR="00334646" w:rsidRPr="44F0FB8E">
        <w:t>s to mitigate spillover</w:t>
      </w:r>
      <w:r w:rsidR="00A84B8E" w:rsidRPr="44F0FB8E">
        <w:t xml:space="preserve">. </w:t>
      </w:r>
    </w:p>
    <w:p w14:paraId="01BFE42A" w14:textId="4464B1D2" w:rsidR="00FF330C" w:rsidRPr="00C91879" w:rsidRDefault="00901ACC" w:rsidP="00C91879">
      <w:pPr>
        <w:pStyle w:val="Heading1"/>
        <w:rPr>
          <w:b/>
          <w:bCs/>
        </w:rPr>
      </w:pPr>
      <w:r w:rsidRPr="00C91879">
        <w:rPr>
          <w:b/>
          <w:bCs/>
        </w:rPr>
        <w:t>Introduction</w:t>
      </w:r>
    </w:p>
    <w:p w14:paraId="39A0C339" w14:textId="45AA2D8B" w:rsidR="00206C45" w:rsidRPr="00A743C9" w:rsidRDefault="5D7AAB4F" w:rsidP="5D7AAB4F">
      <w:pPr>
        <w:jc w:val="both"/>
      </w:pPr>
      <w:r w:rsidRPr="5D7AAB4F">
        <w:t>The contribution of eco-climatic drivers to human disease has been known since time immemorial.</w:t>
      </w:r>
      <w:r w:rsidR="00022F5B" w:rsidRPr="5D7AAB4F">
        <w:fldChar w:fldCharType="begin"/>
      </w:r>
      <w:r w:rsidR="00781CFF">
        <w:instrText xml:space="preserve"> ADDIN ZOTERO_ITEM CSL_CITATION {"citationID":"ksDBL2yv","properties":{"formattedCitation":"\\super 1\\nosupersub{}","plainCitation":"1","noteIndex":0},"citationItems":[{"id":2948,"uris":["http://zotero.org/users/1998367/items/WR9ITZLK"],"itemData":{"id":2948,"type":"book","abstract":"Greek, Latin, French and English texts arranged in parallel columns, two columns to each page; \"The Greek text [is that] of Littré, ... the Latin translation is that given by Van der Linden, but is really that of Janus Cornarius ... the French translation is that by Littré ... the English translation is that by Dr. Adams, done for the Sydenham society (1849)\"--Note; Includes bibliographical references; This material has been provided by Royal College of Physicians, London. The original may be consulted at Royal College of Physicians, London; Royal College of Physicians, London","language":"eng","license":"&lt;a href=\"http://creativecommons.org/publicdomain/mark/1.0/\" rel=\"nofollow\"&gt;This work is available under the Creative Commons, Public Domain Mark&lt;/a&gt;","number-of-pages":"124","publisher":"London : Wyman &amp; Sons","source":"Internet Archive","title":"Hippocrates on airs, waters and places","URL":"http://archive.org/details/b23983139","author":[{"literal":"Hippocrates"},{"family":"Burnell","given":"A. C."},{"family":"Littré","given":"Emile"},{"family":"Linden","given":"Johannes Antonides","dropping-particle":"van der"},{"family":"Cornarius","given":"Janus"},{"family":"Adams","given":"Francis"},{"literal":"Royal College of Physicians of London"}],"contributor":[{"family":"Royal College of Physicians","given":"London"}],"accessed":{"date-parts":[["2023",8,31]]},"issued":{"date-parts":[["1881"]]}}}],"schema":"https://github.com/citation-style-language/schema/raw/master/csl-citation.json"} </w:instrText>
      </w:r>
      <w:r w:rsidR="00022F5B" w:rsidRPr="5D7AAB4F">
        <w:fldChar w:fldCharType="separate"/>
      </w:r>
      <w:r w:rsidRPr="5D7AAB4F">
        <w:rPr>
          <w:rFonts w:ascii="Calibri" w:cs="Calibri"/>
          <w:vertAlign w:val="superscript"/>
        </w:rPr>
        <w:t>1</w:t>
      </w:r>
      <w:r w:rsidR="00022F5B" w:rsidRPr="5D7AAB4F">
        <w:fldChar w:fldCharType="end"/>
      </w:r>
      <w:r w:rsidRPr="5D7AAB4F">
        <w:t xml:space="preserve"> This concept also holds true for animal diseases and is fundamental for the understanding of disease emergence and spread.  It has become even more apparent in the wake of the recent COVID 19 pandemic which involved the emergence and dispersion of SARS-CoV-2.</w:t>
      </w:r>
      <w:r w:rsidR="00022F5B" w:rsidRPr="5D7AAB4F">
        <w:fldChar w:fldCharType="begin"/>
      </w:r>
      <w:r w:rsidR="00781CFF">
        <w:instrText xml:space="preserve"> ADDIN ZOTERO_ITEM CSL_CITATION {"citationID":"mIQv9hWz","properties":{"formattedCitation":"\\super 2\\nosupersub{}","plainCitation":"2","noteIndex":0},"citationItems":[{"id":3003,"uris":["http://zotero.org/users/1998367/items/DCTBBG4T"],"itemData":{"id":3003,"type":"article-journal","abstract":"Since the first cases of COVID-19 were documented in Wuhan, China in 2019, the world has witnessed a devastating global pandemic, with more than 238 million cases, nearly 5 million fatalities and the daily number of people infected increasing rapidly. Here we describe the currently available data on the emergence of the SARS-CoV-2 virus, the causative agent of COVID-19, outline the early viral spread in Wuhan and its transmission patterns in China and across the rest of the world, and highlight how genomic surveillance, together with other data such as those on human mobility, has helped to trace the spread and genetic variation of the virus and has also comprised a key element for the control of the pandemic. We pay particular attention to characterizing and describing the international spread of the major variants of concern of SARS-CoV-2 that were first identified in late 2020 and demonstrate that virus evolution has entered a new phase. More broadly, we highlight our currently limited understanding of coronavirus diversity in nature, the rapid spread of the virus and its variants in such an increasingly connected world, the reduced protection of vaccines, and the urgent need for coordinated global surveillance using genomic techniques. In summary, we provide important information for the prevention and control of both the ongoing COVID-19 pandemic and any new diseases that will inevitably emerge in the human population in future generations.","container-title":"Nature","DOI":"10.1038/s41586-021-04188-6","ISSN":"1476-4687","issue":"7889","language":"en","license":"2021 The Author(s), under exclusive licence to Springer Nature Limited","note":"number: 7889\npublisher: Nature Publishing Group","page":"408-418","source":"www.nature.com","title":"The emergence, genomic diversity and global spread of SARS-CoV-2","volume":"600","author":[{"family":"Li","given":"Juan"},{"family":"Lai","given":"Shengjie"},{"family":"Gao","given":"George F."},{"family":"Shi","given":"Weifeng"}],"issued":{"date-parts":[["2021",12]]}}}],"schema":"https://github.com/citation-style-language/schema/raw/master/csl-citation.json"} </w:instrText>
      </w:r>
      <w:r w:rsidR="00022F5B" w:rsidRPr="5D7AAB4F">
        <w:fldChar w:fldCharType="separate"/>
      </w:r>
      <w:r w:rsidRPr="5D7AAB4F">
        <w:rPr>
          <w:rFonts w:ascii="Calibri" w:cs="Calibri"/>
          <w:vertAlign w:val="superscript"/>
        </w:rPr>
        <w:t>2</w:t>
      </w:r>
      <w:r w:rsidR="00022F5B" w:rsidRPr="5D7AAB4F">
        <w:fldChar w:fldCharType="end"/>
      </w:r>
      <w:r w:rsidRPr="5D7AAB4F">
        <w:t xml:space="preserve"> </w:t>
      </w:r>
      <w:r w:rsidR="360539A4">
        <w:t>Other</w:t>
      </w:r>
      <w:r w:rsidRPr="5D7AAB4F">
        <w:t xml:space="preserve"> respiratory diseases which </w:t>
      </w:r>
      <w:r w:rsidR="360539A4">
        <w:t>pose</w:t>
      </w:r>
      <w:r w:rsidRPr="5D7AAB4F">
        <w:t xml:space="preserve"> potential risk of spill-over and spread among human beings are </w:t>
      </w:r>
      <w:r w:rsidR="360539A4">
        <w:t xml:space="preserve">those caused by </w:t>
      </w:r>
      <w:r w:rsidRPr="5D7AAB4F">
        <w:t xml:space="preserve">avian influenza viruses (AIVs) via subtypes </w:t>
      </w:r>
      <w:r w:rsidR="051B5E6F">
        <w:t>H7N7 virus transmitted through contact with infected poultry.</w:t>
      </w:r>
      <w:r w:rsidR="00022F5B" w:rsidRPr="5D7AAB4F">
        <w:fldChar w:fldCharType="begin"/>
      </w:r>
      <w:r w:rsidR="004E692D">
        <w:instrText xml:space="preserve"> ADDIN ZOTERO_ITEM CSL_CITATION {"citationID":"ESarw6xR","properties":{"formattedCitation":"\\super 3\\nosupersub{}","plainCitation":"3","noteIndex":0},"citationItems":[{"id":3046,"uris":["http://zotero.org/users/1998367/items/7D9DZL5T"],"itemData":{"id":3046,"type":"article-journal","abstract":"Background\nAn outbreak of highly pathogenic avian influenza A virus subtype H7N7 started at the end of February, 2003, in commercial poultry farms in the Netherlands. Although the risk of transmission of these viruses to humans was initially thought to be low, an outbreak investigation was launched to assess the extent of transmission of influenza A virus subtype H7N7 from chickens to humans.\nMethods\nAll workers in poultry farms, poultry farmers, and their families were asked to report signs of conjunctivitis or influenza-like illness. People with complaints were tested for influenza virus type A subtype H7 (A/H7) infection and completed a health questionnaire about type of symptoms, duration of illness, and possible exposures to infected poultry.\nFindings\n453 people had health complaints—349 reported conjunctivitis, 90 had influenza-like illness, and 67 had other complaints. We detected A/H7 in conjunctival samples from 78 (26·4%) people with conjunctivitis only, in five (9·4%) with influenza-like illness and conjunctivitis, in two (5·4%) with influenza-like illness only, and in four (6%) who reported other symptoms. Most positive samples had been collected within 5 days of symptom onset. A/H7 infection was confirmed in three contacts (of 83 tested), one of whom developed influenza-like illness. Six people had influenza A/H3N2 infection. After 19 people had been diagnosed with the infection, all workers received mandatory influenza virus vaccination and prophylactic treatment with oseltamivir. More than half (56%) of A/H7 infections reported here arose before the vaccination and treatment programme.\nInterpretation\nWe noted an unexpectedly high number of transmissions of avian influenza A virus subtype H7N7 to people directly involved in handling infected poultry, and we noted evidence for person-to-person transmission. Our data emphasise the importance of adequate surveillance, outbreak preparedness, and pandemic planning.","container-title":"The Lancet","DOI":"10.1016/S0140-6736(04)15589-X","ISSN":"0140-6736","issue":"9409","journalAbbreviation":"The Lancet","page":"587-593","source":"ScienceDirect","title":"Transmission of H7N7 avian influenza A virus to human beings during a large outbreak in commercial poultry farms in the Netherlands","volume":"363","author":[{"family":"Koopmans","given":"Marion"},{"family":"Wilbrink","given":"Berry"},{"family":"Conyn","given":"Marina"},{"family":"Natrop","given":"Gerard"},{"family":"Nat","given":"Hans","non-dropping-particle":"van der"},{"family":"Vennema","given":"Harry"},{"family":"Meijer","given":"Adam"},{"family":"Steenbergen","given":"Jim","non-dropping-particle":"van"},{"family":"Fouchier","given":"Ron"},{"family":"Osterhaus","given":"Albert"},{"family":"Bosman","given":"Arnold"}],"issued":{"date-parts":[["2004",2,21]]}}}],"schema":"https://github.com/citation-style-language/schema/raw/master/csl-citation.json"} </w:instrText>
      </w:r>
      <w:r w:rsidR="00022F5B" w:rsidRPr="5D7AAB4F">
        <w:fldChar w:fldCharType="separate"/>
      </w:r>
      <w:r w:rsidR="004E692D" w:rsidRPr="004E692D">
        <w:rPr>
          <w:rFonts w:ascii="Calibri" w:hAnsi="Calibri" w:cs="Calibri"/>
          <w:vertAlign w:val="superscript"/>
        </w:rPr>
        <w:t>3</w:t>
      </w:r>
      <w:r w:rsidR="00022F5B" w:rsidRPr="5D7AAB4F">
        <w:fldChar w:fldCharType="end"/>
      </w:r>
      <w:r w:rsidRPr="5D7AAB4F">
        <w:t xml:space="preserve"> There is an increasing concern of such events expanding into a pandemic; therefore, attention has shifted to active surveillance and detection of these outbreaks in several parts of the world</w:t>
      </w:r>
      <w:r w:rsidR="360539A4">
        <w:t xml:space="preserve"> involving</w:t>
      </w:r>
      <w:r w:rsidRPr="5D7AAB4F">
        <w:t xml:space="preserve"> not only wild and domestic birds, but also increasingly other mammalian hosts. </w:t>
      </w:r>
      <w:r w:rsidR="00022F5B" w:rsidRPr="5D7AAB4F">
        <w:fldChar w:fldCharType="begin"/>
      </w:r>
      <w:r w:rsidR="00781CFF">
        <w:instrText xml:space="preserve"> ADDIN ZOTERO_ITEM CSL_CITATION {"citationID":"sfjVLFJv","properties":{"formattedCitation":"\\super 4\\uc0\\u8211{}8\\nosupersub{}","plainCitation":"4–8","noteIndex":0},"citationItems":[{"id":2957,"uris":["http://zotero.org/users/1998367/items/DBW9M4BZ"],"itemData":{"id":2957,"type":"article-journal","abstract":"Since mid-July 2023, an outbreak caused by highly pathogenic avian influenza A(H5N1) virus clade 2.3.4.4b genotype BB is ongoing among farmed animals in South and Central Ostrobothnia, Finland. Infections in foxes, American minks and raccoon dogs have been confirmed on 20 farms. Genetic analysis suggests introductions from wild birds scavenging for food in farm areas. Investigations point to direct transmission between animals. While no human infections have been detected, control measures are being implemented to limit spread and human exposure.","container-title":"Euro Surveillance: Bulletin Europeen Sur Les Maladies Transmissibles = European Communicable Disease Bulletin","DOI":"10.2807/1560-7917.ES.2023.28.31.2300400","ISSN":"1560-7917","issue":"31","journalAbbreviation":"Euro Surveill","language":"eng","note":"PMID: 37535475\nPMCID: PMC10401912","page":"2300400","source":"PubMed","title":"Highly pathogenic avian influenza A(H5N1) virus infection on multiple fur farms in the South and Central Ostrobothnia regions of Finland, July 2023","volume":"28","author":[{"family":"Lindh","given":"Erika"},{"family":"Lounela","given":"Hanna"},{"family":"Ikonen","given":"Niina"},{"family":"Kantala","given":"Tuija"},{"family":"Savolainen-Kopra","given":"Carita"},{"family":"Kauppinen","given":"Ari"},{"family":"Österlund","given":"Pamela"},{"family":"Kareinen","given":"Lauri"},{"family":"Katz","given":"Anna"},{"family":"Nokireki","given":"Tiina"},{"family":"Jalava","given":"Jari"},{"family":"London","given":"Laura"},{"family":"Pitkäpaasi","given":"Marjaana"},{"family":"Vuolle","given":"Jaana"},{"family":"Punto-Luoma","given":"Anna-Liisa"},{"family":"Kaarto","given":"Riikka"},{"family":"Voutilainen","given":"Liina"},{"family":"Holopainen","given":"Riikka"},{"family":"Kalin-Mänttäri","given":"Laura"},{"family":"Laaksonen","given":"Terhi"},{"family":"Kiviranta","given":"Hannu"},{"family":"Pennanen","given":"Aino"},{"family":"Helve","given":"Otto"},{"family":"Laamanen","given":"Ilona"},{"family":"Melin","given":"Merit"},{"family":"Tammiranta","given":"Niina"},{"family":"Rimhanen-Finne","given":"Ruska"},{"family":"Gadd","given":"Tuija"},{"family":"Salminen","given":"Mika"}],"issued":{"date-parts":[["2023",8]]}}},{"id":2954,"uris":["http://zotero.org/users/1998367/items/865VW892"],"itemData":{"id":2954,"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 Surveillance: Bulletin Europeen Sur Les Maladies Transmissibles = European Communicable Disease Bulletin","DOI":"10.2807/1560-7917.ES.2023.28.3.2300001","ISSN":"1560-7917","issue":"3","journalAbbreviation":"Euro Surveill","language":"eng","note":"PMID: 36695488\nPMCID: PMC9853945","page":"2300001","source":"PubMed","title":"Highly pathogenic avian influenza A(H5N1) virus infection in farmed minks, Spain, October 2022","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issued":{"date-parts":[["2023",1]]}}},{"id":2951,"uris":["http://zotero.org/users/1998367/items/SEIDK888"],"itemData":{"id":2951,"type":"article-journal","abstract":"Highly pathogenic avian H5N1 influenza A viruses occasionally infect humans, but currently do not transmit efficiently among humans. The viral haemagglutinin (HA) protein is a known host range determinant since it mediates virus binding to host-specific cellular receptors–. Here, we therefore assessed the molecular changes in HA that would allow an H5 HA-possessing virus to transmit among mammals. We identified a reassortant virus with H5 HA possessing four mutations in a 2009 pandemic H1N1 virus backbone capable of droplet transmission in a ferret model. The transmissible H5 reassortant virus preferentially recognized human-type receptors, replicated efficiently in ferrets, caused lung lesions and weight loss, but it was not highly pathogenic and did not cause mortality. These results suggest that H5 HA can convert to an HA that supports efficient viral transmission in mammals. However, we do not know whether the four mutations in the H5 HA identified in this study would render a wholly avian H5N1 virus transmissible. The genetic origin of the remaining seven viral genes may also critically contribute to transmissibility in mammals. Nevertheless, as H5N1 viruses continue to evolve and infect humans, receptor-binding variants of H5N1 viruses with pandemic potential, including avian-human reassortant viruses as tested here, may emerge. Our findings emphasize the need for pandemic preparedness for H5 HA-possessing viruses and will help individuals conducting surveillance in regions with circulating H5N1 viruses to recognize key residues that predict the pandemic potential of isolates, which will inform the development, production, and distribution of effective countermeasures.","container-title":"Nature","DOI":"10.1038/nature10831","ISSN":"0028-0836","issue":"7403","journalAbbreviation":"Nature","note":"PMID: 22722205\nPMCID: PMC3388103","page":"420-428","source":"PubMed Central","title":"Experimental adaptation of an influenza H5 haemagglutinin (HA) confers respiratory droplet transmission to a reassortant H5 HA/H1N1 virus in ferrets","volume":"486","author":[{"family":"Imai","given":"Masaki"},{"family":"Watanabe","given":"Tokiko"},{"family":"Hatta","given":"Masato"},{"family":"Das","given":"Subash C."},{"family":"Ozawa","given":"Makoto"},{"family":"Shinya","given":"Kyoko"},{"family":"Zhong","given":"Gongxun"},{"family":"Hanson","given":"Anthony"},{"family":"Katsura","given":"Hiroaki"},{"family":"Watanabe","given":"Shinji"},{"family":"Li","given":"Chengjun"},{"family":"Kawakami","given":"Eiryo"},{"family":"Yamada","given":"Shinya"},{"family":"Kiso","given":"Maki"},{"family":"Suzuki","given":"Yasuo"},{"family":"Maher","given":"Eileen A."},{"family":"Neumann","given":"Gabriele"},{"family":"Kawaoka","given":"Yoshihiro"}],"issued":{"date-parts":[["2012",5,2]]}}},{"id":2960,"uris":["http://zotero.org/users/1998367/items/M5J63R4S"],"itemData":{"id":2960,"type":"article-journal","container-title":"Science","DOI":"10.1126/science.1096898","issue":"5673","note":"publisher: American Association for the Advancement of Science","page":"968-969","source":"science.org (Atypon)","title":"Public Health Risk from the Avian H5N1 Influenza Epidemic","volume":"304","author":[{"family":"Ferguson","given":"Neil M."},{"family":"Fraser","given":"Christophe"},{"family":"Donnelly","given":"Christl A."},{"family":"Ghani","given":"Azra C."},{"family":"Anderson","given":"Roy M."}],"issued":{"date-parts":[["2004",5,14]]}}},{"id":2996,"uris":["http://zotero.org/users/1998367/items/ADQITQBP"],"itemData":{"id":2996,"type":"article-journal","abstract":"Spillover events of avian influenza A viruses (IAVs) to humans could represent the first step in a future pandemic1. Several factors that limit the transmission and replication of avian IAVs in mammals have been identified. There are several gaps in our understanding to predict which virus lineages are more likely to cross the species barrier and cause disease in humans1. Here, we identified human BTN3A3 (butyrophilin subfamily 3 member A3)2 as a potent inhibitor of avian IAVs but not human IAVs. We determined that BTN3A3 is expressed in human airways and its antiviral activity evolved in primates. We show that BTN3A3 restriction acts primarily at the early stages of the virus life cycle by inhibiting avian IAV RNA replication. We identified residue 313 in the viral nucleoprotein (NP) as the genetic determinant of BTN3A3 sensitivity (313F or, rarely, 313L in avian viruses) or evasion (313Y or 313V in human viruses). However, avian IAV serotypes, such as H7 and H9, that spilled over into humans also evade BTN3A3 restriction. In these cases, BTN3A3 evasion is due to substitutions (N, H or Q) in NP residue 52 that is adjacent to residue 313 in the NP structure3. Thus, sensitivity or resistance to BTN3A3 is another factor to consider in the risk assessment of the zoonotic potential of avian influenza viruses.","container-title":"Nature","DOI":"10.1038/s41586-023-06261-8","ISSN":"1476-4687","issue":"7969","journalAbbreviation":"Nature","language":"eng","note":"PMID: 37380775","page":"338-347","source":"PubMed","title":"BTN3A3 evasion promotes the zoonotic potential of influenza A viruses","volume":"619","author":[{"family":"Pinto","given":"Rute Maria"},{"family":"Bakshi","given":"Siddharth"},{"family":"Lytras","given":"Spyros"},{"family":"Zakaria","given":"Mohammad Khalid"},{"family":"Swingler","given":"Simon"},{"family":"Worrell","given":"Julie C."},{"family":"Herder","given":"Vanessa"},{"family":"Hargrave","given":"Kerrie E."},{"family":"Varjak","given":"Margus"},{"family":"Cameron-Ruiz","given":"Natalia"},{"family":"Collados Rodriguez","given":"Mila"},{"family":"Varela","given":"Mariana"},{"family":"Wickenhagen","given":"Arthur"},{"family":"Loney","given":"Colin"},{"family":"Pei","given":"Yanlong"},{"family":"Hughes","given":"Joseph"},{"family":"Valette","given":"Elise"},{"family":"Turnbull","given":"Matthew L."},{"family":"Furnon","given":"Wilhelm"},{"family":"Gu","given":"Quan"},{"family":"Orr","given":"Lauren"},{"family":"Taggart","given":"Aislynn"},{"family":"Diebold","given":"Ola"},{"family":"Davis","given":"Chris"},{"family":"Boutell","given":"Chris"},{"family":"Grey","given":"Finn"},{"family":"Hutchinson","given":"Edward"},{"family":"Digard","given":"Paul"},{"family":"Monne","given":"Isabella"},{"family":"Wootton","given":"Sarah K."},{"family":"MacLeod","given":"Megan K. L."},{"family":"Wilson","given":"Sam J."},{"family":"Palmarini","given":"Massimo"}],"issued":{"date-parts":[["2023",7]]}}}],"schema":"https://github.com/citation-style-language/schema/raw/master/csl-citation.json"} </w:instrText>
      </w:r>
      <w:r w:rsidR="00022F5B" w:rsidRPr="5D7AAB4F">
        <w:fldChar w:fldCharType="separate"/>
      </w:r>
      <w:r w:rsidRPr="5D7AAB4F">
        <w:rPr>
          <w:rFonts w:ascii="Calibri" w:cs="Calibri"/>
          <w:vertAlign w:val="superscript"/>
        </w:rPr>
        <w:t>4–8</w:t>
      </w:r>
      <w:r w:rsidR="00022F5B" w:rsidRPr="5D7AAB4F">
        <w:fldChar w:fldCharType="end"/>
      </w:r>
      <w:r w:rsidRPr="5D7AAB4F">
        <w:t xml:space="preserve"> The latest major poultry outbreak occurred between January 2022 and early 2023 with most events reported from the </w:t>
      </w:r>
      <w:r w:rsidR="360539A4">
        <w:t>Global</w:t>
      </w:r>
      <w:r w:rsidRPr="5D7AAB4F">
        <w:t xml:space="preserve"> North.</w:t>
      </w:r>
      <w:r w:rsidR="00022F5B" w:rsidRPr="5D7AAB4F">
        <w:fldChar w:fldCharType="begin"/>
      </w:r>
      <w:r w:rsidR="00781CFF">
        <w:instrText xml:space="preserve"> ADDIN ZOTERO_ITEM CSL_CITATION {"citationID":"AC4pwy84","properties":{"formattedCitation":"\\super 9\\nosupersub{}","plainCitation":"9","noteIndex":0},"citationItems":[{"id":2925,"uris":["http://zotero.org/users/1998367/items/7UR7RKI3"],"itemData":{"id":2925,"type":"webpage","abstract":"This report provides a review of current outbreaks of influenza A(H5N1) viruses in animals and a discussion of risk for public health.","container-title":"Centers for Disease Control and Prevention","language":"en-us","title":"Technical Report: Highly Pathogenic Avian Influenza A(H5N1) Viruses","title-short":"Technical Report","URL":"https://www.cdc.gov/flu/avianflu/spotlights/2022-2023/h5n1-technical-report_june.htm","author":[{"family":"cdc","given":""}],"accessed":{"date-parts":[["2023",8,10]]},"issued":{"date-parts":[["2023",7,7]]}}}],"schema":"https://github.com/citation-style-language/schema/raw/master/csl-citation.json"} </w:instrText>
      </w:r>
      <w:r w:rsidR="00022F5B" w:rsidRPr="5D7AAB4F">
        <w:fldChar w:fldCharType="separate"/>
      </w:r>
      <w:r w:rsidRPr="5D7AAB4F">
        <w:rPr>
          <w:rFonts w:ascii="Calibri" w:cs="Calibri"/>
          <w:vertAlign w:val="superscript"/>
        </w:rPr>
        <w:t>9</w:t>
      </w:r>
      <w:r w:rsidR="00022F5B" w:rsidRPr="5D7AAB4F">
        <w:fldChar w:fldCharType="end"/>
      </w:r>
      <w:r w:rsidRPr="5D7AAB4F">
        <w:t xml:space="preserve"> </w:t>
      </w:r>
    </w:p>
    <w:p w14:paraId="676E42BD" w14:textId="7E0DF1C8" w:rsidR="003E78A1" w:rsidRPr="00A743C9" w:rsidRDefault="00206C45" w:rsidP="009A6187">
      <w:pPr>
        <w:jc w:val="both"/>
      </w:pPr>
      <w:r w:rsidRPr="66771B89">
        <w:lastRenderedPageBreak/>
        <w:t xml:space="preserve">There are </w:t>
      </w:r>
      <w:r w:rsidR="360539A4">
        <w:t>four</w:t>
      </w:r>
      <w:r w:rsidRPr="66771B89">
        <w:t xml:space="preserve"> types of </w:t>
      </w:r>
      <w:r w:rsidR="00681434" w:rsidRPr="66771B89">
        <w:t>AIVs</w:t>
      </w:r>
      <w:r w:rsidR="00A6676D" w:rsidRPr="66771B89">
        <w:t xml:space="preserve"> namely</w:t>
      </w:r>
      <w:r w:rsidRPr="66771B89">
        <w:t xml:space="preserve">, type </w:t>
      </w:r>
      <w:r w:rsidRPr="66771B89">
        <w:rPr>
          <w:i/>
        </w:rPr>
        <w:t>A</w:t>
      </w:r>
      <w:r w:rsidR="360539A4" w:rsidRPr="360539A4">
        <w:rPr>
          <w:i/>
          <w:iCs/>
        </w:rPr>
        <w:t>, B, C</w:t>
      </w:r>
      <w:r w:rsidRPr="66771B89">
        <w:t xml:space="preserve"> and </w:t>
      </w:r>
      <w:r w:rsidR="360539A4">
        <w:t>D</w:t>
      </w:r>
      <w:r w:rsidRPr="66771B89">
        <w:t xml:space="preserve">. </w:t>
      </w:r>
      <w:r w:rsidR="000E7210" w:rsidRPr="66771B89">
        <w:t xml:space="preserve">The H5N1 </w:t>
      </w:r>
      <w:r w:rsidR="004676A1" w:rsidRPr="66771B89">
        <w:t>subtype belong</w:t>
      </w:r>
      <w:r w:rsidR="00313FC2" w:rsidRPr="66771B89">
        <w:t>ing</w:t>
      </w:r>
      <w:r w:rsidR="004676A1" w:rsidRPr="66771B89">
        <w:t xml:space="preserve"> to type A </w:t>
      </w:r>
      <w:r w:rsidR="009D2AD8" w:rsidRPr="66771B89">
        <w:rPr>
          <w:i/>
        </w:rPr>
        <w:t>I</w:t>
      </w:r>
      <w:r w:rsidR="004676A1" w:rsidRPr="66771B89">
        <w:rPr>
          <w:i/>
        </w:rPr>
        <w:t>nfluenza</w:t>
      </w:r>
      <w:r w:rsidR="00A301F1" w:rsidRPr="66771B89">
        <w:rPr>
          <w:i/>
        </w:rPr>
        <w:t xml:space="preserve"> </w:t>
      </w:r>
      <w:r w:rsidR="004676A1" w:rsidRPr="66771B89">
        <w:rPr>
          <w:i/>
        </w:rPr>
        <w:t>virus</w:t>
      </w:r>
      <w:r w:rsidR="004676A1" w:rsidRPr="66771B89">
        <w:t xml:space="preserve"> </w:t>
      </w:r>
      <w:r w:rsidR="000E7210" w:rsidRPr="66771B89">
        <w:t xml:space="preserve">is the highly pathogenic variant of the </w:t>
      </w:r>
      <w:r w:rsidR="004676A1" w:rsidRPr="66771B89">
        <w:t xml:space="preserve">existing types of </w:t>
      </w:r>
      <w:r w:rsidR="00681434" w:rsidRPr="66771B89">
        <w:t>AIVs</w:t>
      </w:r>
      <w:r w:rsidR="000E7210" w:rsidRPr="66771B89">
        <w:t xml:space="preserve"> </w:t>
      </w:r>
      <w:r w:rsidR="004676A1" w:rsidRPr="66771B89">
        <w:t>and</w:t>
      </w:r>
      <w:r w:rsidR="000E7210" w:rsidRPr="66771B89">
        <w:t xml:space="preserve"> is commonly hosted in </w:t>
      </w:r>
      <w:r w:rsidR="00C676FE" w:rsidRPr="004F21C4">
        <w:t xml:space="preserve">Ducks, shorebirds, gulls and other </w:t>
      </w:r>
      <w:r w:rsidR="000E7210" w:rsidRPr="66771B89">
        <w:t>waterbirds</w:t>
      </w:r>
      <w:r w:rsidR="00C74022" w:rsidRPr="66771B89">
        <w:t xml:space="preserve">, naturally </w:t>
      </w:r>
      <w:r w:rsidR="00C74022" w:rsidRPr="66771B89">
        <w:rPr>
          <w:i/>
        </w:rPr>
        <w:t xml:space="preserve">Anseriformes </w:t>
      </w:r>
      <w:r w:rsidR="00C74022" w:rsidRPr="66771B89">
        <w:t xml:space="preserve">and </w:t>
      </w:r>
      <w:r w:rsidR="00C74022" w:rsidRPr="66771B89">
        <w:rPr>
          <w:i/>
        </w:rPr>
        <w:t>Chadriiformes</w:t>
      </w:r>
      <w:r w:rsidR="000E7210" w:rsidRPr="66771B89">
        <w:t>.</w:t>
      </w:r>
      <w:r w:rsidR="00B47F94" w:rsidRPr="66771B89">
        <w:fldChar w:fldCharType="begin"/>
      </w:r>
      <w:r w:rsidR="00781CFF">
        <w:instrText xml:space="preserve"> ADDIN ZOTERO_ITEM CSL_CITATION {"citationID":"OJt20nMA","properties":{"formattedCitation":"\\super 10\\nosupersub{}","plainCitation":"10","noteIndex":0},"citationItems":[{"id":3002,"uris":["http://zotero.org/users/1998367/items/6VQSEHIS"],"itemData":{"id":3002,"type":"article-journal","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container-title":"Nature Reviews Disease Primers","DOI":"10.1038/s41572-018-0002-y","ISSN":"2056-676X","issue":"1","journalAbbreviation":"Nat Rev Dis Primers","language":"en","license":"2018 Macmillan Publishers Ltd., part of Springer Nature","note":"number: 1\npublisher: Nature Publishing Group","page":"1-21","source":"www.nature.com","title":"Influenza","volume":"4","author":[{"family":"Krammer","given":"Florian"},{"family":"Smith","given":"Gavin J. D."},{"family":"Fouchier","given":"Ron A. M."},{"family":"Peiris","given":"Malik"},{"family":"Kedzierska","given":"Katherine"},{"family":"Doherty","given":"Peter C."},{"family":"Palese","given":"Peter"},{"family":"Shaw","given":"Megan L."},{"family":"Treanor","given":"John"},{"family":"Webster","given":"Robert G."},{"family":"García-Sastre","given":"Adolfo"}],"issued":{"date-parts":[["2018",6,28]]}}}],"schema":"https://github.com/citation-style-language/schema/raw/master/csl-citation.json"} </w:instrText>
      </w:r>
      <w:r w:rsidR="00B47F94" w:rsidRPr="66771B89">
        <w:fldChar w:fldCharType="separate"/>
      </w:r>
      <w:r w:rsidR="000818B0" w:rsidRPr="000818B0">
        <w:rPr>
          <w:rFonts w:ascii="Calibri" w:cs="Calibri"/>
          <w:vertAlign w:val="superscript"/>
        </w:rPr>
        <w:t>10</w:t>
      </w:r>
      <w:r w:rsidR="00B47F94" w:rsidRPr="66771B89">
        <w:fldChar w:fldCharType="end"/>
      </w:r>
      <w:r w:rsidR="00463C3C">
        <w:t xml:space="preserve"> </w:t>
      </w:r>
      <w:r w:rsidR="00FF7354" w:rsidRPr="66771B89">
        <w:t>The relationship between the</w:t>
      </w:r>
      <w:r w:rsidR="00CA6C8C" w:rsidRPr="66771B89">
        <w:t>se</w:t>
      </w:r>
      <w:r w:rsidR="00FF7354" w:rsidRPr="66771B89">
        <w:t xml:space="preserve"> </w:t>
      </w:r>
      <w:r w:rsidR="00313FC2" w:rsidRPr="66771B89">
        <w:t xml:space="preserve">bird </w:t>
      </w:r>
      <w:r w:rsidR="00FF7354" w:rsidRPr="66771B89">
        <w:t xml:space="preserve">hosts </w:t>
      </w:r>
      <w:r w:rsidR="00CD4DD5" w:rsidRPr="66771B89">
        <w:t xml:space="preserve">and their surrounding ecology </w:t>
      </w:r>
      <w:r w:rsidR="1085BC31" w:rsidRPr="1085BC31">
        <w:t>plays</w:t>
      </w:r>
      <w:r w:rsidR="00FF7354" w:rsidRPr="66771B89">
        <w:t xml:space="preserve"> a critical role in the biology of the disease. </w:t>
      </w:r>
      <w:r w:rsidR="008030BF" w:rsidRPr="66771B89">
        <w:t>E</w:t>
      </w:r>
      <w:r w:rsidR="00313FC2" w:rsidRPr="66771B89">
        <w:t>xisting e</w:t>
      </w:r>
      <w:r w:rsidR="003C7460" w:rsidRPr="66771B89">
        <w:t xml:space="preserve">vidence </w:t>
      </w:r>
      <w:r w:rsidR="008030BF" w:rsidRPr="66771B89">
        <w:t xml:space="preserve">alludes to the fact </w:t>
      </w:r>
      <w:r w:rsidR="003C7460" w:rsidRPr="66771B89">
        <w:t xml:space="preserve">that </w:t>
      </w:r>
      <w:r w:rsidR="00313FC2" w:rsidRPr="66771B89">
        <w:t xml:space="preserve">pathogenic </w:t>
      </w:r>
      <w:r w:rsidR="00FF7354" w:rsidRPr="66771B89">
        <w:t>strains</w:t>
      </w:r>
      <w:r w:rsidR="003C7460" w:rsidRPr="66771B89">
        <w:t xml:space="preserve"> are</w:t>
      </w:r>
      <w:r w:rsidR="00FF7354" w:rsidRPr="66771B89">
        <w:t xml:space="preserve"> </w:t>
      </w:r>
      <w:r w:rsidR="00640BA7" w:rsidRPr="66771B89">
        <w:t xml:space="preserve">primarily </w:t>
      </w:r>
      <w:r w:rsidR="00FF7354" w:rsidRPr="66771B89">
        <w:t xml:space="preserve">perpetuated through </w:t>
      </w:r>
      <w:r w:rsidR="00315E24" w:rsidRPr="66771B89">
        <w:t>host-to-host</w:t>
      </w:r>
      <w:r w:rsidR="00FF7354" w:rsidRPr="66771B89">
        <w:t xml:space="preserve"> transmission during fledging and nesting at water sites.</w:t>
      </w:r>
      <w:r w:rsidR="00013BF9" w:rsidRPr="66771B89">
        <w:fldChar w:fldCharType="begin"/>
      </w:r>
      <w:r w:rsidR="00781CFF">
        <w:instrText xml:space="preserve"> ADDIN ZOTERO_ITEM CSL_CITATION {"citationID":"qXYUDnR2","properties":{"formattedCitation":"\\super 11\\nosupersub{}","plainCitation":"11","noteIndex":0},"citationItems":[{"id":2895,"uris":["http://zotero.org/users/1998367/items/UJZ4IE99"],"itemData":{"id":2895,"type":"article-journal","abstract":"Between 2 March and 28 April 2023, highly pathogenic avian influenza (HPAI) A(H5Nx) virus, clade 2.3.4.4b, outbreaks were reported in domestic (106) and wild (610) birds across 24 countries in Europe. Poultry outbreaks occurred less frequently compared to the previous reporting period and compared to spring 2022. Most of these outbreaks were classified as primary outbreaks without secondary spread and some of them associated with atypical disease presentation, in particular low mortality. In wild birds, black-headed gulls continued to be heavily affected, while also other threatened wild bird species, such as the peregrine falcon, showed increased mortality. The ongoing epidemic in black-headed gulls, many of which breed inland, may increase the risk for poultry, especially in July–August, when first-year birds disperse from the breeding colonies. HPAI A(H5N1) virus also continued to expand in the Americas, including in mammalian species, and is expected to reach the Antarctic in the near future. HPAI virus infections were detected in six mammal species, particularly in marine mammals and mustelids, for the first time, while the viruses currently circulating in Europe retain a preferential binding for avian-like receptors. Since 13 March 2022 and as of 10 May 2023, two A(H5N1) clade 2.3.4.4b virus detections in humans were reported from China (1), and Chile (1), as well as three A(H9N2) and one A(H3N8) human infections in China. The risk of infection with currently circulating avian H5 influenza viruses of clade 2.3.4.4b in Europe remains low for the general population in the EU/EEA, and low to moderate for occupationally or otherwise exposed people.","container-title":"EFSA Journal","DOI":"10.2903/j.efsa.2023.8039","ISSN":"1831-4732","issue":"6","language":"en","note":"_eprint: https://onlinelibrary.wiley.com/doi/pdf/10.2903/j.efsa.2023.8039","page":"e08039","source":"Wiley Online Library","title":"Avian influenza overview March – April 2023","volume":"21","author":[{"literal":"European Food Safety Authority, European Centre for Disease Prevention and Control, European Union Reference Laboratory for Avian Influenza"},{"family":"Adlhoch","given":"Cornelia"},{"family":"Fusaro","given":"Alice"},{"family":"Gonzales","given":"José L"},{"family":"Kuiken","given":"Thijs"},{"family":"Mirinaviciute","given":"Grazina"},{"family":"Niqueux","given":"Éric"},{"family":"Stahl","given":"Karl"},{"family":"Staubach","given":"Christoph"},{"family":"Terregino","given":"Calogero"},{"family":"Broglia","given":"Alessandro"},{"family":"Kohnle","given":"Lisa"},{"family":"Baldinelli","given":"Francesca"}],"issued":{"date-parts":[["2023"]]}}}],"schema":"https://github.com/citation-style-language/schema/raw/master/csl-citation.json"} </w:instrText>
      </w:r>
      <w:r w:rsidR="00013BF9" w:rsidRPr="66771B89">
        <w:fldChar w:fldCharType="separate"/>
      </w:r>
      <w:r w:rsidR="000818B0" w:rsidRPr="000818B0">
        <w:rPr>
          <w:rFonts w:ascii="Calibri" w:cs="Calibri"/>
          <w:vertAlign w:val="superscript"/>
        </w:rPr>
        <w:t>11</w:t>
      </w:r>
      <w:r w:rsidR="00013BF9" w:rsidRPr="66771B89">
        <w:fldChar w:fldCharType="end"/>
      </w:r>
      <w:r w:rsidR="003E78A1" w:rsidRPr="66771B89">
        <w:t xml:space="preserve"> A long-term debate has also existed on how migratory birds contribute to the spread of the viruses across regions especially between the Eurasia and Europe.</w:t>
      </w:r>
      <w:r w:rsidR="00AC125B" w:rsidRPr="66771B89">
        <w:fldChar w:fldCharType="begin"/>
      </w:r>
      <w:r w:rsidR="00781CFF">
        <w:instrText xml:space="preserve"> ADDIN ZOTERO_ITEM CSL_CITATION {"citationID":"T3vaFMOH","properties":{"formattedCitation":"\\super 12\\nosupersub{}","plainCitation":"12","noteIndex":0},"citationItems":[{"id":2817,"uris":["http://zotero.org/users/1998367/items/E282KKXQ"],"itemData":{"id":2817,"type":"article-journal","container-title":"Science","DOI":"10.1126/science.312.5775.845c","issue":"5775","note":"publisher: American Association for the Advancement of Science","page":"845-846","source":"science.org (Atypon)","title":"Migratory Birds and Avian Flu","volume":"312","author":[{"family":"Fergus","given":"Rob"},{"family":"Fry","given":"Michael"},{"family":"Karesh","given":"William B."},{"family":"Marra","given":"Peter P."},{"family":"Newman","given":"Scott"},{"family":"Paul","given":"Ellen"}],"issued":{"date-parts":[["2006",5,12]]}}}],"schema":"https://github.com/citation-style-language/schema/raw/master/csl-citation.json"} </w:instrText>
      </w:r>
      <w:r w:rsidR="00AC125B" w:rsidRPr="66771B89">
        <w:fldChar w:fldCharType="separate"/>
      </w:r>
      <w:r w:rsidR="000818B0" w:rsidRPr="000818B0">
        <w:rPr>
          <w:rFonts w:ascii="Calibri" w:cs="Calibri"/>
          <w:vertAlign w:val="superscript"/>
        </w:rPr>
        <w:t>12</w:t>
      </w:r>
      <w:r w:rsidR="00AC125B" w:rsidRPr="66771B89">
        <w:fldChar w:fldCharType="end"/>
      </w:r>
      <w:r w:rsidR="00AC125B" w:rsidRPr="66771B89">
        <w:t xml:space="preserve"> </w:t>
      </w:r>
      <w:r w:rsidR="003E78A1" w:rsidRPr="66771B89">
        <w:t xml:space="preserve"> </w:t>
      </w:r>
    </w:p>
    <w:p w14:paraId="4A1CFA2E" w14:textId="048036F8" w:rsidR="009863F8" w:rsidRDefault="009863F8" w:rsidP="009A6187">
      <w:pPr>
        <w:jc w:val="both"/>
      </w:pPr>
      <w:r w:rsidRPr="360539A4">
        <w:t>Sporadic AIV infections between mammals have</w:t>
      </w:r>
      <w:r w:rsidR="00A86008" w:rsidRPr="360539A4">
        <w:t xml:space="preserve"> also</w:t>
      </w:r>
      <w:r w:rsidRPr="360539A4">
        <w:t xml:space="preserve"> been reported since 2003</w:t>
      </w:r>
      <w:r w:rsidRPr="360539A4">
        <w:fldChar w:fldCharType="begin"/>
      </w:r>
      <w:r w:rsidR="00781CFF">
        <w:instrText xml:space="preserve"> ADDIN ZOTERO_ITEM CSL_CITATION {"citationID":"6CDGS6Mn","properties":{"formattedCitation":"\\super 9\\nosupersub{}","plainCitation":"9","noteIndex":0},"citationItems":[{"id":2925,"uris":["http://zotero.org/users/1998367/items/7UR7RKI3"],"itemData":{"id":2925,"type":"webpage","abstract":"This report provides a review of current outbreaks of influenza A(H5N1) viruses in animals and a discussion of risk for public health.","container-title":"Centers for Disease Control and Prevention","language":"en-us","title":"Technical Report: Highly Pathogenic Avian Influenza A(H5N1) Viruses","title-short":"Technical Report","URL":"https://www.cdc.gov/flu/avianflu/spotlights/2022-2023/h5n1-technical-report_june.htm","author":[{"family":"cdc","given":""}],"accessed":{"date-parts":[["2023",8,10]]},"issued":{"date-parts":[["2023",7,7]]}}}],"schema":"https://github.com/citation-style-language/schema/raw/master/csl-citation.json"} </w:instrText>
      </w:r>
      <w:r w:rsidRPr="360539A4">
        <w:fldChar w:fldCharType="separate"/>
      </w:r>
      <w:r w:rsidR="000818B0" w:rsidRPr="000818B0">
        <w:rPr>
          <w:rFonts w:ascii="Calibri" w:cs="Calibri"/>
          <w:vertAlign w:val="superscript"/>
        </w:rPr>
        <w:t>9</w:t>
      </w:r>
      <w:r w:rsidRPr="360539A4">
        <w:fldChar w:fldCharType="end"/>
      </w:r>
      <w:r w:rsidRPr="360539A4">
        <w:t xml:space="preserve"> </w:t>
      </w:r>
      <w:r w:rsidR="009552F9" w:rsidRPr="360539A4">
        <w:t xml:space="preserve">and have been increasingly reported during the latest epidemic wave in wild terrestrial and aquatic </w:t>
      </w:r>
      <w:r w:rsidR="360539A4" w:rsidRPr="360539A4">
        <w:t>mammals</w:t>
      </w:r>
      <w:r w:rsidR="009552F9" w:rsidRPr="360539A4">
        <w:t>, and more recently, in domestic animals, including pets.</w:t>
      </w:r>
      <w:r w:rsidR="000818B0" w:rsidRPr="360539A4">
        <w:fldChar w:fldCharType="begin"/>
      </w:r>
      <w:r w:rsidR="00781CFF">
        <w:instrText xml:space="preserve"> ADDIN ZOTERO_ITEM CSL_CITATION {"citationID":"XabnBc2y","properties":{"formattedCitation":"\\super 13\\uc0\\u8211{}16\\nosupersub{}","plainCitation":"13–16","noteIndex":0},"citationItems":[{"id":3001,"uris":["http://zotero.org/users/1998367/items/TRE4HAUG"],"itemData":{"id":3001,"type":"article-journal","abstract":"In April 2023, an outbreak of clade 2.3.4.4b highly pathogenic avian influenza A(H5N1) viruses carrying the T271A mammalian adaptive mutation in the PB2 protein was detected in a backyard poultry farm in Italy. Five domestic dogs and one cat living on the premises had seroconverted in the absence of clinical signs. Virological and serological monitoring of individuals exposed to the virus proved the absence of human transmission, however, asymptomatic influenza A(H5N1) infections in mammalian pets may have important public health implications.","container-title":"Eurosurveillance","DOI":"10.2807/1560-7917.ES.2023.28.35.2300441","ISSN":"1025-496X","issue":"35","journalAbbreviation":"Euro Surveill","note":"PMID: 37650905\nPMCID: PMC10472752","page":"2300441","source":"PubMed Central","title":"Asymptomatic infection with clade 2.3.4.4b highly pathogenic avian influenza A(H5N1) in carnivore pets, Italy, April 2023","volume":"28","author":[{"family":"Moreno","given":"Ana"},{"family":"Bonfante","given":"Francesco"},{"family":"Bortolami","given":"Alessio"},{"family":"Cassaniti","given":"Irene"},{"family":"Caruana","given":"Anna"},{"family":"Cottini","given":"Vincenzo"},{"family":"Cereda","given":"Danilo"},{"family":"Farioli","given":"Marco"},{"family":"Fusaro","given":"Alice"},{"family":"Lavazza","given":"Antonio"},{"family":"Lecchini","given":"Pierdavide"},{"family":"Lelli","given":"Davide"},{"family":"Maroni Ponti","given":"Andrea"},{"family":"Nassuato","given":"Claudia"},{"family":"Pastori","given":"Ambra"},{"family":"Rovida","given":"Francesca"},{"family":"Ruocco","given":"Luigi"},{"family":"Sordilli","given":"Marco"},{"family":"Baldanti","given":"Fausto"},{"family":"Terregino","given":"Calogero"}],"issued":{"date-parts":[["2023",8,31]]}}},{"id":3000,"uris":["http://zotero.org/users/1998367/items/8VW62JFL"],"itemData":{"id":3000,"type":"article-journal","abstract":"We detected highly pathogenic avian influenza A(H5N1) clade 2.3.4.4b virus in a domestic cat that lived near a duck farm infected by a closely related virus in France during December 2022. Enhanced surveillance of symptomatic domestic carnivores in contact with infected birds is recommended to prevent further spread to mammals and humans.","container-title":"Emerging Infectious Diseases","DOI":"10.3201/eid2908.230188","ISSN":"1080-6040","issue":"8","journalAbbreviation":"Emerg Infect Dis","note":"PMID: 37379514\nPMCID: PMC10370847","page":"1696-1698","source":"PubMed Central","title":"Highly Pathogenic Avian Influenza A(H5N1) Clade 2.3.4.4b Virus in Domestic Cat, France, 2022","volume":"29","author":[{"family":"Briand","given":"François-Xavier"},{"family":"Souchaud","given":"Florent"},{"family":"Pierre","given":"Isabelle"},{"family":"Beven","given":"Véronique"},{"family":"Hirchaud","given":"Edouard"},{"family":"Hérault","given":"Fabrice"},{"family":"Planel","given":"René"},{"family":"Rigaudeau","given":"Angélina"},{"family":"Bernard-Stoecklin","given":"Sibylle"},{"family":"Van der Werf","given":"Sylvie"},{"family":"Lina","given":"Bruno"},{"family":"Gerbier","given":"Guillaume"},{"family":"Eterradossi","given":"Nicolas"},{"family":"Schmitz","given":"Audrey"},{"family":"Niqueux","given":"Eric"},{"family":"Grasland","given":"Béatrice"}],"issued":{"date-parts":[["2023",8]]}}},{"id":2999,"uris":["http://zotero.org/users/1998367/items/5Z7WH9WB"],"itemData":{"id":2999,"type":"article-journal","abstract":"The Eurasian strain of highly pathogenic avian influenza (HPAI) H5N1 is a devastating pathogen for birds that also has the capacity to infect mammals. This report describes the presentation, clinical case findings (including haemogram and serum biochemistry), gross and microscopic lesions and virus detection in three HPAI H5N1-infected domestic cats from the USA in 2023. All three cats presented with neurological abnormalities and were euthanized due to a poor prognosis within 2 days (two cats) or 10 days (one cat) of known clinical disease onset. Necropsy consistently revealed pulmonary congestion and oedema, and cerebrocortical malacia with haemorrhage was also seen in the cat that survived for 10 days. On histology, all cats had necrotizing encephalitis and interstitial pneumonia with pulmonary congestion, oedema, vasculitis and vascular thrombosis. One cat also had microscopic multifocal necrosis in the liver, pancreas and an adrenal gland. To our knowledge, this report is the first to detail pathological findings in HPAI H5N1 naturally-infected cats during the widespread outbreak in North America beginning in 2021, and that describes a cat surviving for 10 days after onset of HPAI H5N1 encephalitis.","container-title":"Journal of Comparative Pathology","DOI":"10.1016/j.jcpa.2023.07.001","ISSN":"0021-9975","journalAbbreviation":"Journal of Comparative Pathology","page":"17-23","source":"ScienceDirect","title":"Naturally occurring highly pathogenic avian influenza virus H5N1 clade 2.3.4.4b infection in three domestic cats in North America during 2023","volume":"205","author":[{"family":"Sillman","given":"Sarah J."},{"family":"Drozd","given":"Mary"},{"family":"Loy","given":"Duan"},{"family":"Harris","given":"Seth P."}],"issued":{"date-parts":[["2023",8,1]]}}},{"id":2998,"uris":["http://zotero.org/users/1998367/items/ZXFZKIBB"],"itemData":{"id":2998,"type":"article-journal","abstract":"Background\nOver a 3-week period in late June/early July 2023, Poland experienced an outbreak caused by highly pathogenic avian influenza (HPAI) A(H5N1) virus in cats.\n\nAim\nThis study aimed to characterise the identified virus and investigate possible sources of infection.\n\nMethods\nWe performed next generation sequencing and phylogenetic analysis of detected viruses in cats.\n\nResults\nWe sampled 46 cats, and 25 tested positive for avian influenza virus. The identified viruses belong to clade 2.3.4.4b, genotype CH (H5N1 A/Eurasian wigeon/Netherlands/3/2022-like). In Poland, this genotype was responsible for several poultry outbreaks between December 2022 and January 2023 and has been identified only sporadically since February 2023. Viruses from cats were very similar to each other, indicating one common source of infection. In addition, the most closely related virus was detected in a dead white stork in early June. Influenza A(H5N1) viruses from cats possessed two amino acid substitutions in the PB2 protein (526R and 627K) which are two molecular markers of virus adaptation in mammals. The virus detected in the white stork presented one of those mutations (627K), which suggests that the virus that had spilled over to cats was already partially adapted to mammalian species.\n\nConclusion\nThe scale of HPAI H5N1 virus infection in cats in Poland is worrying. One of the possible sources seems to be poultry meat, but to date no such meat has been identified with certainty. Surveillance should be stepped up on poultry, but also on certain species of farmed mammals kept close to infected poultry farms.","container-title":"Eurosurveillance","DOI":"10.2807/1560-7917.ES.2023.28.31.2300366","ISSN":"1025-496X","issue":"31","journalAbbreviation":"Euro Surveill","note":"PMID: 37535474\nPMCID: PMC10401911","page":"2300366","source":"PubMed Central","title":"Outbreak of highly pathogenic avian influenza A(H5N1) clade 2.3.4.4b virus in cats, Poland, June to July 2023","volume":"28","author":[{"family":"Domańska-Blicharz","given":"Katarzyna"},{"family":"Świętoń","given":"Edyta"},{"family":"Świątalska","given":"Agnieszka"},{"family":"Monne","given":"Isabella"},{"family":"Fusaro","given":"Alice"},{"family":"Tarasiuk","given":"Karolina"},{"family":"Wyrostek","given":"Krzysztof"},{"family":"Styś-Fijoł","given":"Natalia"},{"family":"Giza","given":"Aleksandra"},{"family":"Pietruk","given":"Marta"},{"family":"Zechchin","given":"Bianca"},{"family":"Pastori","given":"Ambra"},{"family":"Adaszek","given":"Łukasz"},{"family":"Pomorska-Mól","given":"Małgorzata"},{"family":"Tomczyk","given":"Grzegorz"},{"family":"Terregino","given":"Calogero"},{"family":"Winiarczyk","given":"Stanisław"}],"issued":{"date-parts":[["2023",8,3]]}}}],"schema":"https://github.com/citation-style-language/schema/raw/master/csl-citation.json"} </w:instrText>
      </w:r>
      <w:r w:rsidR="000818B0" w:rsidRPr="360539A4">
        <w:fldChar w:fldCharType="separate"/>
      </w:r>
      <w:r w:rsidR="000818B0" w:rsidRPr="000818B0">
        <w:rPr>
          <w:rFonts w:ascii="Calibri" w:cs="Calibri"/>
          <w:vertAlign w:val="superscript"/>
        </w:rPr>
        <w:t>13–16</w:t>
      </w:r>
      <w:r w:rsidR="000818B0" w:rsidRPr="360539A4">
        <w:fldChar w:fldCharType="end"/>
      </w:r>
      <w:r w:rsidR="009552F9" w:rsidRPr="360539A4">
        <w:t xml:space="preserve"> </w:t>
      </w:r>
      <w:r w:rsidRPr="360539A4">
        <w:t xml:space="preserve">These reports </w:t>
      </w:r>
      <w:r w:rsidR="009552F9" w:rsidRPr="360539A4">
        <w:t xml:space="preserve">generally </w:t>
      </w:r>
      <w:r w:rsidRPr="360539A4">
        <w:t xml:space="preserve">coincide with </w:t>
      </w:r>
      <w:r w:rsidR="009552F9" w:rsidRPr="360539A4">
        <w:t>disease</w:t>
      </w:r>
      <w:r w:rsidRPr="360539A4">
        <w:t xml:space="preserve"> events in wild birds as well as poultry</w:t>
      </w:r>
      <w:r w:rsidR="00D75C6C" w:rsidRPr="360539A4">
        <w:t xml:space="preserve"> and </w:t>
      </w:r>
      <w:r w:rsidRPr="360539A4">
        <w:t xml:space="preserve">could occur when </w:t>
      </w:r>
      <w:r w:rsidR="00D75C6C" w:rsidRPr="360539A4">
        <w:t xml:space="preserve">predating </w:t>
      </w:r>
      <w:r w:rsidRPr="360539A4">
        <w:t xml:space="preserve">mammals presumably eat infected </w:t>
      </w:r>
      <w:r w:rsidR="00D75C6C" w:rsidRPr="360539A4">
        <w:t>birds</w:t>
      </w:r>
      <w:r w:rsidRPr="360539A4">
        <w:t>.</w:t>
      </w:r>
      <w:r w:rsidRPr="360539A4">
        <w:fldChar w:fldCharType="begin"/>
      </w:r>
      <w:r w:rsidR="00781CFF">
        <w:instrText xml:space="preserve"> ADDIN ZOTERO_ITEM CSL_CITATION {"citationID":"115ISVnp","properties":{"formattedCitation":"\\super 17,18\\nosupersub{}","plainCitation":"17,18","noteIndex":0},"citationItems":[{"id":2934,"uris":["http://zotero.org/users/1998367/items/BY6V2SA2"],"itemData":{"id":2934,"type":"article-journal","container-title":"Emerging Infectious Diseases","DOI":"10.3201/eid1204.051396","ISSN":"1080-6040, 1080-6059","issue":"4","journalAbbreviation":"Emerg. Infect. Dis.","page":"681-683","source":"DOI.org (Crossref)","title":"Avian Influenza H5N1 in Naturally Infected Domestic Cat","volume":"12","author":[{"family":"Songserm","given":"Thaweesak"},{"family":"Amonsin","given":"Alongkorn"},{"family":"Jam-on","given":"Rungroj"},{"family":"Sae-Heng","given":"Namdee"},{"family":"Meemak","given":"Noppadol"},{"family":"Pariyothorn","given":"Nuananong"},{"family":"Payungporn","given":"Sunchai"},{"family":"Theamboonlers","given":"Apiradee"},{"family":"Poovorawan","given":"Yong"}],"issued":{"date-parts":[["2006",4]]}}},{"id":2932,"uris":["http://zotero.org/users/1998367/items/8KCANVAM"],"itemData":{"id":2932,"type":"article-journal","container-title":"Emerging Infectious Diseases","DOI":"10.3201/eid1012.040759","ISSN":"1080-6040, 1080-6059","issue":"12","journalAbbreviation":"Emerg. Infect. Dis.","page":"2189-2191","source":"DOI.org (Crossref)","title":"Avian Influenza H5N1 in Tigers and Leopards","volume":"10","author":[{"family":"Keawcharoen","given":"Juthatip"},{"family":"Oraveerakul","given":"Kanisak"},{"family":"Kuiken","given":"Thijs"},{"family":"Fouchier","given":"Ron A.M."},{"family":"Amonsin","given":"Alongkorn"},{"family":"Payungporn","given":"Sunchai"},{"family":"Noppornpanth","given":"Suwanna"},{"family":"Wattanodorn","given":"Sumitra"},{"family":"Theamboonlers","given":"Apiradee"},{"family":"Tantilertcharoen","given":"Rachod"},{"family":"Pattanarangsan","given":"Rattapan"},{"family":"Arya","given":"Nlin"},{"family":"Ratanakorn","given":"Parntep"},{"family":"Osterhaus","given":"Albert D.M.E."},{"family":"Poovorawan","given":"Yong"}],"issued":{"date-parts":[["2004",12]]}}}],"schema":"https://github.com/citation-style-language/schema/raw/master/csl-citation.json"} </w:instrText>
      </w:r>
      <w:r w:rsidRPr="360539A4">
        <w:fldChar w:fldCharType="separate"/>
      </w:r>
      <w:r w:rsidR="000818B0" w:rsidRPr="000818B0">
        <w:rPr>
          <w:rFonts w:ascii="Calibri" w:cs="Calibri"/>
          <w:vertAlign w:val="superscript"/>
        </w:rPr>
        <w:t>17,18</w:t>
      </w:r>
      <w:r w:rsidRPr="360539A4">
        <w:fldChar w:fldCharType="end"/>
      </w:r>
      <w:r w:rsidRPr="360539A4">
        <w:t xml:space="preserve"> </w:t>
      </w:r>
      <w:r w:rsidR="00DA79EE" w:rsidRPr="360539A4">
        <w:t>Of course,</w:t>
      </w:r>
      <w:r w:rsidR="00372613" w:rsidRPr="360539A4">
        <w:t xml:space="preserve"> such a </w:t>
      </w:r>
      <w:r w:rsidR="00DA79EE" w:rsidRPr="360539A4">
        <w:t>complex mechanism</w:t>
      </w:r>
      <w:r w:rsidR="00372613" w:rsidRPr="360539A4">
        <w:t xml:space="preserve"> </w:t>
      </w:r>
      <w:r w:rsidR="00DA79EE" w:rsidRPr="360539A4">
        <w:t>occurs</w:t>
      </w:r>
      <w:r w:rsidR="00372613" w:rsidRPr="360539A4">
        <w:t xml:space="preserve"> within </w:t>
      </w:r>
      <w:r w:rsidR="00DA79EE" w:rsidRPr="360539A4">
        <w:t>a shared</w:t>
      </w:r>
      <w:r w:rsidR="00372613" w:rsidRPr="360539A4">
        <w:t xml:space="preserve"> environment</w:t>
      </w:r>
      <w:r w:rsidR="00DA79EE" w:rsidRPr="360539A4">
        <w:t xml:space="preserve"> between involved species</w:t>
      </w:r>
      <w:r w:rsidR="00372613" w:rsidRPr="360539A4">
        <w:t xml:space="preserve"> and is often thought to be driven by various factors including climate</w:t>
      </w:r>
      <w:r w:rsidR="009A2334" w:rsidRPr="360539A4">
        <w:t xml:space="preserve"> variability and change</w:t>
      </w:r>
      <w:r w:rsidR="00372613" w:rsidRPr="360539A4">
        <w:t>, migration, predatory behavior etc</w:t>
      </w:r>
      <w:r w:rsidR="006040B0" w:rsidRPr="360539A4">
        <w:t xml:space="preserve">. </w:t>
      </w:r>
      <w:r w:rsidR="006812F5" w:rsidRPr="360539A4">
        <w:t>Since human beings exist in this nexus, the potential spillover of these highly pathogenic viruses is not far-fetched</w:t>
      </w:r>
      <w:r w:rsidR="0014688D" w:rsidRPr="360539A4">
        <w:t xml:space="preserve"> considering increased interactions with </w:t>
      </w:r>
      <w:r w:rsidR="360539A4" w:rsidRPr="360539A4">
        <w:t xml:space="preserve">other </w:t>
      </w:r>
      <w:r w:rsidR="009552F9" w:rsidRPr="360539A4">
        <w:t xml:space="preserve">susceptible </w:t>
      </w:r>
      <w:r w:rsidR="0014688D" w:rsidRPr="360539A4">
        <w:t>species</w:t>
      </w:r>
      <w:r w:rsidR="006812F5" w:rsidRPr="360539A4">
        <w:t>.</w:t>
      </w:r>
      <w:r w:rsidR="004626E1" w:rsidRPr="360539A4">
        <w:fldChar w:fldCharType="begin"/>
      </w:r>
      <w:r w:rsidR="00781CFF">
        <w:instrText xml:space="preserve"> ADDIN ZOTERO_ITEM CSL_CITATION {"citationID":"t7Ov5LVt","properties":{"formattedCitation":"\\super 19\\nosupersub{}","plainCitation":"19","noteIndex":0},"citationItems":[{"id":2995,"uris":["http://zotero.org/users/1998367/items/RTPUJG73"],"itemData":{"id":2995,"type":"article-journal","abstract":"The threat of an influenza A virus pandemic stems from continual virus spillovers from reservoir species, a tiny fraction of which spark sustained transmission in humans. To date, no pandemic emergence of a new influenza strain has been preceded by detection of a closely related precursor in an animal or human. Nonetheless, influenza surveillance efforts are expanding, prompting a need for tools to assess the pandemic risk posed by a detected virus. The goal would be to use genetic sequence and/or biological assays of viral traits to identify those non-human influenza viruses with the greatest risk of evolving into pandemic threats, and/or to understand drivers of such evolution, to prioritize pandemic prevention or response measures. We describe such efforts, identify progress and ongoing challenges, and discuss three specific traits of influenza viruses (hemagglutinin receptor binding specificity, hemagglutinin pH of activation, and polymerase complex efficiency) that contribute to pandemic risk.","container-title":"eLife","DOI":"10.7554/eLife.18491","ISSN":"2050-084X","journalAbbreviation":"Elife","language":"eng","note":"PMID: 27834632\nPMCID: PMC5156527","page":"e18491","source":"PubMed","title":"Viral factors in influenza pandemic risk assessment","volume":"5","author":[{"family":"Lipsitch","given":"Marc"},{"family":"Barclay","given":"Wendy"},{"family":"Raman","given":"Rahul"},{"family":"Russell","given":"Charles J."},{"family":"Belser","given":"Jessica A."},{"family":"Cobey","given":"Sarah"},{"family":"Kasson","given":"Peter M."},{"family":"Lloyd-Smith","given":"James O."},{"family":"Maurer-Stroh","given":"Sebastian"},{"family":"Riley","given":"Steven"},{"family":"Beauchemin","given":"Catherine Aa"},{"family":"Bedford","given":"Trevor"},{"family":"Friedrich","given":"Thomas C."},{"family":"Handel","given":"Andreas"},{"family":"Herfst","given":"Sander"},{"family":"Murcia","given":"Pablo R."},{"family":"Roche","given":"Benjamin"},{"family":"Wilke","given":"Claus O."},{"family":"Russell","given":"Colin A."}],"issued":{"date-parts":[["2016",11,11]]}}}],"schema":"https://github.com/citation-style-language/schema/raw/master/csl-citation.json"} </w:instrText>
      </w:r>
      <w:r w:rsidR="004626E1" w:rsidRPr="360539A4">
        <w:fldChar w:fldCharType="separate"/>
      </w:r>
      <w:r w:rsidR="004626E1" w:rsidRPr="004626E1">
        <w:rPr>
          <w:rFonts w:ascii="Calibri" w:cs="Calibri"/>
          <w:vertAlign w:val="superscript"/>
        </w:rPr>
        <w:t>19</w:t>
      </w:r>
      <w:r w:rsidR="004626E1" w:rsidRPr="360539A4">
        <w:fldChar w:fldCharType="end"/>
      </w:r>
      <w:r w:rsidR="006812F5" w:rsidRPr="360539A4">
        <w:t xml:space="preserve">  </w:t>
      </w:r>
    </w:p>
    <w:p w14:paraId="096BF1F5" w14:textId="54224138" w:rsidR="00F50D49" w:rsidRPr="00A743C9" w:rsidRDefault="009552F9" w:rsidP="009A6187">
      <w:pPr>
        <w:jc w:val="both"/>
      </w:pPr>
      <w:r w:rsidRPr="360539A4">
        <w:t xml:space="preserve">When AIV outbreaks are detected in animals, Member Countries of the World </w:t>
      </w:r>
      <w:r w:rsidR="005640C4" w:rsidRPr="360539A4">
        <w:t>Organisation</w:t>
      </w:r>
      <w:r w:rsidRPr="360539A4">
        <w:t xml:space="preserve"> for Animal Health (WOAH) are obliged to report them immediately through the World Animal Health Information System</w:t>
      </w:r>
      <w:r w:rsidR="00D97D51" w:rsidRPr="360539A4">
        <w:t xml:space="preserve"> (</w:t>
      </w:r>
      <w:r w:rsidR="00FB535B" w:rsidRPr="360539A4">
        <w:t>WAHIS</w:t>
      </w:r>
      <w:r w:rsidR="00D97D51" w:rsidRPr="360539A4">
        <w:t>)</w:t>
      </w:r>
      <w:r w:rsidR="00FB535B" w:rsidRPr="360539A4">
        <w:t>.</w:t>
      </w:r>
      <w:r w:rsidR="002E1598" w:rsidRPr="360539A4">
        <w:fldChar w:fldCharType="begin"/>
      </w:r>
      <w:r w:rsidR="00781CFF">
        <w:instrText xml:space="preserve"> ADDIN ZOTERO_ITEM CSL_CITATION {"citationID":"33XAgK2P","properties":{"formattedCitation":"\\super 20\\nosupersub{}","plainCitation":"20","noteIndex":0},"citationItems":[{"id":2944,"uris":["http://zotero.org/users/1998367/items/9VVV2DBW"],"itemData":{"id":2944,"type":"webpage","abstract":"The World Organisation for Animal Health (WOAH, founded as OIE). Also known as Organización Mundial de Sanidad Animal (OMSA)","container-title":"WOAH - World Organisation for Animal Health","language":"en-GB","title":"World Animal Health Information Sytem","URL":"https://www.woah.org/en/home/","author":[{"family":"","given":"WAHIS"}],"accessed":{"date-parts":[["2023",8,14]]},"issued":{"date-parts":[["2023"]]}}}],"schema":"https://github.com/citation-style-language/schema/raw/master/csl-citation.json"} </w:instrText>
      </w:r>
      <w:r w:rsidR="002E1598" w:rsidRPr="360539A4">
        <w:fldChar w:fldCharType="separate"/>
      </w:r>
      <w:r w:rsidR="004626E1" w:rsidRPr="004626E1">
        <w:rPr>
          <w:rFonts w:ascii="Calibri" w:cs="Calibri"/>
          <w:vertAlign w:val="superscript"/>
        </w:rPr>
        <w:t>20</w:t>
      </w:r>
      <w:r w:rsidR="002E1598" w:rsidRPr="360539A4">
        <w:fldChar w:fldCharType="end"/>
      </w:r>
      <w:r w:rsidR="00FB535B" w:rsidRPr="360539A4">
        <w:t xml:space="preserve"> Th</w:t>
      </w:r>
      <w:r w:rsidR="00FD619B" w:rsidRPr="360539A4">
        <w:t>is</w:t>
      </w:r>
      <w:r w:rsidR="00FB535B" w:rsidRPr="360539A4">
        <w:t xml:space="preserve"> comprehensive database contains useful </w:t>
      </w:r>
      <w:r w:rsidR="009444B5" w:rsidRPr="360539A4">
        <w:t xml:space="preserve">spatial-temporal </w:t>
      </w:r>
      <w:r w:rsidR="00FB535B" w:rsidRPr="360539A4">
        <w:t xml:space="preserve">information </w:t>
      </w:r>
      <w:r w:rsidR="00FD619B" w:rsidRPr="360539A4">
        <w:t xml:space="preserve">about several animal disease </w:t>
      </w:r>
      <w:r w:rsidR="00745069" w:rsidRPr="360539A4">
        <w:t>outbreaks</w:t>
      </w:r>
      <w:r w:rsidR="00FD619B" w:rsidRPr="360539A4">
        <w:t xml:space="preserve"> </w:t>
      </w:r>
      <w:r w:rsidR="00DF3D38" w:rsidRPr="360539A4">
        <w:t>captured since 200</w:t>
      </w:r>
      <w:r w:rsidR="00EF054B" w:rsidRPr="360539A4">
        <w:t>5</w:t>
      </w:r>
      <w:r w:rsidR="00DF3D38" w:rsidRPr="360539A4">
        <w:t xml:space="preserve"> to date. </w:t>
      </w:r>
      <w:r w:rsidR="00DB720F" w:rsidRPr="00DB720F">
        <w:rPr>
          <w:rStyle w:val="IntenseEmphasis"/>
        </w:rPr>
        <w:fldChar w:fldCharType="begin"/>
      </w:r>
      <w:r w:rsidR="00DB720F" w:rsidRPr="00DB720F">
        <w:rPr>
          <w:rStyle w:val="IntenseEmphasis"/>
        </w:rPr>
        <w:instrText xml:space="preserve"> REF _Ref146123779 \h </w:instrText>
      </w:r>
      <w:r w:rsidR="00DB720F">
        <w:rPr>
          <w:rStyle w:val="IntenseEmphasis"/>
        </w:rPr>
        <w:instrText xml:space="preserve"> \* MERGEFORMAT </w:instrText>
      </w:r>
      <w:r w:rsidR="00DB720F" w:rsidRPr="00DB720F">
        <w:rPr>
          <w:rStyle w:val="IntenseEmphasis"/>
        </w:rPr>
      </w:r>
      <w:r w:rsidR="00DB720F" w:rsidRPr="00DB720F">
        <w:rPr>
          <w:rStyle w:val="IntenseEmphasis"/>
        </w:rPr>
        <w:fldChar w:fldCharType="separate"/>
      </w:r>
      <w:r w:rsidR="00875D78" w:rsidRPr="00875D78">
        <w:rPr>
          <w:rStyle w:val="IntenseEmphasis"/>
        </w:rPr>
        <w:t>Figure 1</w:t>
      </w:r>
      <w:r w:rsidR="00DB720F" w:rsidRPr="00DB720F">
        <w:rPr>
          <w:rStyle w:val="IntenseEmphasis"/>
        </w:rPr>
        <w:fldChar w:fldCharType="end"/>
      </w:r>
      <w:r w:rsidR="00DB720F" w:rsidRPr="360539A4">
        <w:t xml:space="preserve"> </w:t>
      </w:r>
      <w:r w:rsidR="003B1D15" w:rsidRPr="360539A4">
        <w:t xml:space="preserve">summarizes the European annual AIVs </w:t>
      </w:r>
      <w:r w:rsidR="008D5F1A" w:rsidRPr="360539A4">
        <w:t xml:space="preserve">outbreaks </w:t>
      </w:r>
      <w:r w:rsidR="003B1D15" w:rsidRPr="360539A4">
        <w:t xml:space="preserve">reported </w:t>
      </w:r>
      <w:r w:rsidRPr="360539A4">
        <w:t xml:space="preserve">through </w:t>
      </w:r>
      <w:r w:rsidR="003B1D15" w:rsidRPr="360539A4">
        <w:t xml:space="preserve">WAHIS. </w:t>
      </w:r>
      <w:r w:rsidR="00E65A38" w:rsidRPr="360539A4">
        <w:t xml:space="preserve">This includes events involving both High and Low Pathogenicity Avian Influenza viruses in poultry and non-poultry. </w:t>
      </w:r>
      <w:r w:rsidR="00692310" w:rsidRPr="360539A4">
        <w:t xml:space="preserve">There was a significant surge in reported cases between 2016 and 2017. In contrast, 2018 and 2019 witnessed a remarkably low incidence of outbreaks, followed by a sudden and pronounced upswing in cases during 2020 and 2021. </w:t>
      </w:r>
      <w:r w:rsidR="00A04E60" w:rsidRPr="360539A4">
        <w:t>The discernible oscillation in these outbreaks underscores the need for a comprehensive study to examine the patterns and potential factors that contribute to the spread of AIVs.</w:t>
      </w:r>
    </w:p>
    <w:p w14:paraId="4AB59D97" w14:textId="22769E4F" w:rsidR="00480E8E" w:rsidRPr="00A743C9" w:rsidRDefault="14707071" w:rsidP="009A6187">
      <w:pPr>
        <w:jc w:val="both"/>
      </w:pPr>
      <w:r>
        <w:t>Epidemiology has seen a steady increase in the use of prediction models for early warning systems.</w:t>
      </w:r>
      <w:r w:rsidR="0075037F">
        <w:fldChar w:fldCharType="begin"/>
      </w:r>
      <w:r w:rsidR="0075037F">
        <w:instrText xml:space="preserve"> ADDIN ZOTERO_ITEM CSL_CITATION {"citationID":"KlKNTIYT","properties":{"formattedCitation":"\\super 21\\nosupersub{}","plainCitation":"21","noteIndex":0},"citationItems":[{"id":2962,"uris":["http://zotero.org/users/1998367/items/CBK2MDAP"],"itemData":{"id":2962,"type":"article-journal","abstract":"Weather and climate influence multiple aspects of infectious disease ecology. Creating and applying early warning systems based on temperature, precipitation, and other environmental data can identify where and when outbreaks of climate-sensitive infectious diseases could occur and can be used by decision makers to allocate resources. Whether an outbreak actually occurs depends heavily on other social, political, and institutional factors.","container-title":"Current Environmental Health Reports","DOI":"10.1007/s40572-018-0221-0","ISSN":"2196-5412","issue":"4","journalAbbreviation":"Curr Envir Health Rpt","language":"en","page":"430-438","source":"Springer Link","title":"Unexplored Opportunities: Use of Climate- and Weather-Driven Early Warning Systems to Reduce the Burden of Infectious Diseases","title-short":"Unexplored Opportunities","volume":"5","author":[{"family":"Morin","given":"Cory W."},{"family":"Semenza","given":"Jan C."},{"family":"Trtanj","given":"Juli M."},{"family":"Glass","given":"Gregory E."},{"family":"Boyer","given":"Christopher"},{"family":"Ebi","given":"Kristie L."}],"issued":{"date-parts":[["2018",12,1]]}}}],"schema":"https://github.com/citation-style-language/schema/raw/master/csl-citation.json"} </w:instrText>
      </w:r>
      <w:r w:rsidR="0075037F">
        <w:fldChar w:fldCharType="separate"/>
      </w:r>
      <w:r w:rsidRPr="14707071">
        <w:rPr>
          <w:rFonts w:ascii="Calibri" w:cs="Calibri"/>
          <w:vertAlign w:val="superscript"/>
        </w:rPr>
        <w:t>21</w:t>
      </w:r>
      <w:r w:rsidR="0075037F">
        <w:fldChar w:fldCharType="end"/>
      </w:r>
      <w:r>
        <w:t xml:space="preserve"> For AIV outbreaks, the distance to coastline, distance to wetlands and AIV in wild birds have been used as predictors both on a country scale for Denmark</w:t>
      </w:r>
      <w:r w:rsidR="0075037F">
        <w:fldChar w:fldCharType="begin"/>
      </w:r>
      <w:r w:rsidR="0075037F">
        <w:instrText xml:space="preserve"> ADDIN ZOTERO_ITEM CSL_CITATION {"citationID":"grPPvpUF","properties":{"formattedCitation":"\\super 22\\nosupersub{}","plainCitation":"22","noteIndex":0},"citationItems":[{"id":3024,"uris":["http://zotero.org/users/1998367/items/LXP3EKAV"],"itemData":{"id":3024,"type":"article-journal","abstract":"Avian influenza (AI) is a contagious disease of birds with zoonotic potential. AI virus (AIV) can infect most bird species, but clinical signs and mortality vary. Assessing the distribution and factors affecting AI presence can direct targeted surveillance to areas at risk of disease outbreaks, or help identify disease hotspots or areas with inadequate surveillance. Using virus surveillance data from passive and active AIV wild bird surveillance, 2006−2020, we investigated the association between the presence of AIV and a range of landscape factors and game bird release. Furthermore, we assessed potential bias in the passive AIV surveillance data submitted by the public, via factors related to public accessibility. Lastly, we tested the AIV data for possible hot- and cold spots within Denmark. The passive surveillance data was biased regarding accessibility to areas (distance to roads, cities and coast) compared to random locations within Denmark. For both the passive and active AIV surveillance data, we found significant (p &lt; .01) associations with variables related to coast, wetlands and cities, but not game bird release. We used these variables to predict the risk of AIV presence throughout Denmark, and found high-risk areas concentrated along the coast and fjords. For both passive and active surveillance data, low-risk clusters were mainly seen in Jutland and northern Zealand, whereas high-risk clusters were found in Jutland, Zealand, Funen and the southern Isles such as Lolland and Falster. Our results suggest that landscape affects AIV presence, as coastal areas and wetlands attract waterfowl and migrating birds and therefore might increase the potential for AIV transmission. Our findings have enabled us to create risk maps of AIV presence in wild birds and pinpoint high-risk clusters within Denmark. This will aid targeted surveillance efforts within Denmark and potentially aid in planning the location of future poultry farms.","container-title":"Transboundary and Emerging Diseases","DOI":"10.1111/tbed.14040","ISSN":"1865-1682","issue":"2","language":"en","license":"© 2021 The Authors. Transboundary and Emerging Diseases published by Wiley-VCH GmbH.","note":"_eprint: https://onlinelibrary.wiley.com/doi/pdf/10.1111/tbed.14040","page":"706-719","source":"Wiley Online Library","title":"Landscape effects and spatial patterns of avian influenza virus in Danish wild birds, 2006–2020","volume":"69","author":[{"family":"Kjær","given":"Lene Jung"},{"family":"Hjulsager","given":"Charlotte Kristiane"},{"family":"Larsen","given":"Lars Erik"},{"family":"Boklund","given":"Anette Ella"},{"family":"Halasa","given":"Tariq"},{"family":"Ward","given":"Michael P."},{"family":"Kirkeby","given":"Carsten Thure"}],"issued":{"date-parts":[["2022"]]}}}],"schema":"https://github.com/citation-style-language/schema/raw/master/csl-citation.json"} </w:instrText>
      </w:r>
      <w:r w:rsidR="0075037F">
        <w:fldChar w:fldCharType="separate"/>
      </w:r>
      <w:r w:rsidRPr="14707071">
        <w:rPr>
          <w:rFonts w:ascii="Calibri" w:hAnsi="Calibri" w:cs="Calibri"/>
          <w:vertAlign w:val="superscript"/>
        </w:rPr>
        <w:t>22</w:t>
      </w:r>
      <w:r w:rsidR="0075037F">
        <w:fldChar w:fldCharType="end"/>
      </w:r>
      <w:r>
        <w:t xml:space="preserve"> and European scale.</w:t>
      </w:r>
      <w:r w:rsidR="0075037F">
        <w:fldChar w:fldCharType="begin"/>
      </w:r>
      <w:r w:rsidR="0075037F">
        <w:instrText xml:space="preserve"> ADDIN ZOTERO_ITEM CSL_CITATION {"citationID":"Q87fqeEX","properties":{"formattedCitation":"\\super 23\\nosupersub{}","plainCitation":"23","noteIndex":0},"citationItems":[{"id":3049,"uris":["http://zotero.org/users/1998367/items/A2W4X4ED"],"itemData":{"id":3049,"type":"article-journal","abstract":"Avian influenza in wild birds and poultry flocks constitutes a problem for animal welfare, food security and public health. In recent years there have been increasing numbers of outbreaks in Europe, with many poultry flocks culled after being infected with highly pathogenic avian influenza (HPAI). Continuous monitoring is crucial to enable timely implementation of control to prevent HPAI spread from wild birds to poultry and between poultry flocks within a country. We here utilize readily available public surveillance data and time-series models to predict HPAI detections within European countries and show a seasonal shift that happened during 2021-2022. The output is models capable of monitoring the weekly risk of HPAI outbreaks, to support decision making.","container-title":"Scientific Reports","DOI":"10.1038/s41598-023-42660-7","ISSN":"2045-2322","issue":"1","journalAbbreviation":"Sci Rep","language":"eng","note":"PMID: 37717056\nPMCID: PMC10505205","page":"15396","source":"PubMed","title":"Using surveillance data for early warning modelling of highly pathogenic avian influenza in Europe reveals a seasonal shift in transmission, 2016-2022","volume":"13","author":[{"family":"Jung Kjær","given":"Lene"},{"family":"Ward","given":"Michael P."},{"family":"Boklund","given":"Anette Ella"},{"family":"Larsen","given":"Lars Erik"},{"family":"Hjulsager","given":"Charlotte Kristiane"},{"family":"Kirkeby","given":"Carsten Thure"}],"issued":{"date-parts":[["2023",9,16]]}}}],"schema":"https://github.com/citation-style-language/schema/raw/master/csl-citation.json"} </w:instrText>
      </w:r>
      <w:r w:rsidR="0075037F">
        <w:fldChar w:fldCharType="separate"/>
      </w:r>
      <w:r w:rsidRPr="14707071">
        <w:rPr>
          <w:rFonts w:ascii="Calibri" w:hAnsi="Calibri" w:cs="Calibri"/>
          <w:vertAlign w:val="superscript"/>
        </w:rPr>
        <w:t>23</w:t>
      </w:r>
      <w:r w:rsidR="0075037F">
        <w:fldChar w:fldCharType="end"/>
      </w:r>
      <w:r>
        <w:t xml:space="preserve">  The association between </w:t>
      </w:r>
      <w:r w:rsidR="2B66FA0B">
        <w:t>AIV</w:t>
      </w:r>
      <w:r>
        <w:t xml:space="preserve"> outbreaks and distance to migratory waterfowl sites, distance to major roads and distance to rivers has also been explored in Romania.</w:t>
      </w:r>
      <w:r w:rsidR="0075037F">
        <w:fldChar w:fldCharType="begin"/>
      </w:r>
      <w:r w:rsidR="0075037F">
        <w:instrText xml:space="preserve"> ADDIN ZOTERO_ITEM CSL_CITATION {"citationID":"MuQWUaZ2","properties":{"formattedCitation":"\\super 24\\nosupersub{}","plainCitation":"24","noteIndex":0},"citationItems":[{"id":3052,"uris":["http://zotero.org/users/1998367/items/YN8GWUH7"],"itemData":{"id":3052,"type":"article-journal","abstract":"Highly pathogenic avian influenza (HPAI) virus subtype H5N1 threatens poultry production and human health. Understanding the role that migratory waterfowl play in introducing and maintaining this infection is critical to control the outbreaks. A study was conducted to determine if the occurrence of HPAI subtype H5N1 outbreaks in village poultry in Romania, 2005-2006, was associated with proximity to populations of migratory waterfowl. Reported outbreaks--which could be grouped into three epidemic phases--and migratory waterfowl sites were mapped. The migratory waterfowl site closest to each outbreak was identified. The distances between outbreaks occurring in phase 1 and 2 of the epidemic and the closest migratory waterfowl site were significantly (P&lt;0.001) less than in phase 3, but these distances were only useful in predicting when outbreaks occurred during phase 1 (October-December, 2005) of the epidemic. A spatial lag (rho=0.408, P=0.041) model best fit the data, using distance and [distance]*[distance] as predictors (R2=0.425). The correlation between when outbreaks were predicted to occur and when they were observed to occur was 0.55 (P=0.006). Results support the hypothesis that HPAI virus subtype H5N1 infections of village poultry in Romania during the autumn of 2005 might have occurred via exposure to migratory populations of waterfowl.","container-title":"Zoonoses and Public Health","DOI":"10.1111/j.1863-2378.2008.01150.x","ISSN":"1863-1959","issue":"1","journalAbbreviation":"Zoonoses Public Health","language":"eng","note":"PMID: 18793277","page":"1-9","source":"PubMed","title":"Association between outbreaks of highly pathogenic avian influenza subtype H5N1 and migratory waterfowl (family Anatidae) populations","volume":"56","author":[{"family":"Ward","given":"M. P."},{"family":"Maftei","given":"D. N."},{"family":"Apostu","given":"C. L."},{"family":"Suru","given":"A. R."}],"issued":{"date-parts":[["2009",2]]}}}],"schema":"https://github.com/citation-style-language/schema/raw/master/csl-citation.json"} </w:instrText>
      </w:r>
      <w:r w:rsidR="0075037F">
        <w:fldChar w:fldCharType="separate"/>
      </w:r>
      <w:r w:rsidRPr="14707071">
        <w:rPr>
          <w:rFonts w:ascii="Calibri" w:hAnsi="Calibri" w:cs="Calibri"/>
          <w:vertAlign w:val="superscript"/>
        </w:rPr>
        <w:t>24</w:t>
      </w:r>
      <w:r w:rsidR="0075037F">
        <w:fldChar w:fldCharType="end"/>
      </w:r>
      <w:r>
        <w:t xml:space="preserve"> In California,</w:t>
      </w:r>
      <w:r w:rsidR="0075037F">
        <w:fldChar w:fldCharType="begin"/>
      </w:r>
      <w:r w:rsidR="0075037F">
        <w:instrText xml:space="preserve"> ADDIN ZOTERO_ITEM CSL_CITATION {"citationID":"pFYSuqBn","properties":{"formattedCitation":"\\super 25\\nosupersub{}","plainCitation":"25","noteIndex":0},"citationItems":[{"id":3054,"uris":["http://zotero.org/users/1998367/items/TPUE45KL"],"itemData":{"id":3054,"type":"article-journal","abstract":"The coexistence of different types of poultry operations such as free range and backyard flocks, large commercial indoor farms and live bird markets, as well as the presence of many areas where wild and domestic birds co-exist, make California susceptible to avian influenza outbreaks. The 2014-2015 highly pathogenic Avian Influenza (HPAI) outbreaks affecting California and other states in the United States have underscored the need for solutions to protect the US poultry industry against this devastating disease. We applied disease distribution models to predict where Avian influenza is likely to occur and the risk for HPAI outbreaks is highest. We used observations on the presence of Low Pathogenic Avian influenza virus (LPAI) in waterfowl or water samples at 355 locations throughout the state and environmental variables relevant to the disease epidemiology. We used two algorithms, Random Forest and MaxEnt, and two data-sets Presence-Background and Presence-Absence data. The models performed well (AUCc &gt; 0.7 for testing data), particularly those using Presence-Background data (AUCc &gt; 0.85). Spatial predictions were similar between algorithms, but there were large differences between the predictions with Presence-Absence and Presence-Background data. Overall, predictors that contributed most to the models included land cover, distance to coast, and broiler farm density. Models successfully identified several counties as high-to-intermediate risk out of the 8 counties with observed outbreaks during the 2014-2015 HPAI epizootics. This study provides further insights into the spatial epidemiology of AI in California, and the high spatial resolution maps may be useful to guide risk-based surveillance and outreach efforts.","container-title":"PloS One","DOI":"10.1371/journal.pone.0190824","ISSN":"1932-6203","issue":"1","journalAbbreviation":"PLoS One","language":"eng","note":"PMID: 29385158\nPMCID: PMC5791985","page":"e0190824","source":"PubMed","title":"Identification of high risk areas for avian influenza outbreaks in California using disease distribution models","volume":"13","author":[{"family":"Belkhiria","given":"Jaber"},{"family":"Hijmans","given":"Robert J."},{"family":"Boyce","given":"Walter"},{"family":"Crossley","given":"Beate M."},{"family":"Martínez-López","given":"Beatriz"}],"issued":{"date-parts":[["2018"]]}}}],"schema":"https://github.com/citation-style-language/schema/raw/master/csl-citation.json"} </w:instrText>
      </w:r>
      <w:r w:rsidR="0075037F">
        <w:fldChar w:fldCharType="separate"/>
      </w:r>
      <w:r w:rsidRPr="14707071">
        <w:rPr>
          <w:rFonts w:ascii="Calibri" w:hAnsi="Calibri" w:cs="Calibri"/>
          <w:vertAlign w:val="superscript"/>
        </w:rPr>
        <w:t>25</w:t>
      </w:r>
      <w:r w:rsidR="0075037F">
        <w:fldChar w:fldCharType="end"/>
      </w:r>
      <w:r>
        <w:t xml:space="preserve"> land cover and distance to coast were predictors of </w:t>
      </w:r>
      <w:r w:rsidR="2B66FA0B">
        <w:t>AIV</w:t>
      </w:r>
      <w:r>
        <w:t xml:space="preserve"> outbreaks.  Surface water and domestic bird density were associated with seasonal clustering of </w:t>
      </w:r>
      <w:r w:rsidR="2B66FA0B">
        <w:t>AIV</w:t>
      </w:r>
      <w:r>
        <w:t xml:space="preserve"> outbreaks in domestic poultry in Africa, Europe and Asia using models of landscape epidemiology.</w:t>
      </w:r>
      <w:r w:rsidR="0075037F">
        <w:fldChar w:fldCharType="begin"/>
      </w:r>
      <w:r w:rsidR="0075037F">
        <w:instrText xml:space="preserve"> ADDIN ZOTERO_ITEM CSL_CITATION {"citationID":"K8QT7rez","properties":{"formattedCitation":"\\super 26\\nosupersub{}","plainCitation":"26","noteIndex":0},"citationItems":[{"id":3057,"uris":["http://zotero.org/users/1998367/items/MM66NI5Y"],"itemData":{"id":3057,"type":"article-journal","abstract":"Highly pathogenic avian influenza subtype H5N1 (H5N1) has contributed to substantial economic loss for backyard and large-scale poultry farmers each year since 1997. While the distribution of domestic H5N1 outbreaks across Africa, Europe and Asia is extensive, those features of the landscape conferring greatest risk remain uncertain. Furthermore, the extent to which influential landscape features may vary by season has been inadequately described. The current investigation used World Organization for Animal Health surveillance data to (i) delineate areas at greatest risk of H5N1 epizootics among domestic poultry, (ii) identify those abiotic and biotic features of the landscape associated with outbreak risk and (iii) examine patterns of epizootic clustering by season. Inhomogeneous point process models were used to predict the intensity of H5N1 outbreaks and describe the spatial dependencies between them. During October through March, decreasing precipitation, increasing isothermality and the presence of H5N1 in wild birds were significantly associated with the increased risk of domestic H5N1 epizootics. Conversely, increasing precipitation and decreasing isothermality were associated with the increased risk during April through September. Increasing temperature during the coldest quarter, domestic poultry density and proximity to surface water were associated with the increased risk of domestic outbreaks throughout the year. Spatial dependencies between outbreaks appeared to vary seasonally, with substantial clustering at small and large scales identified during October through March even after accounting for inhomogeneity due to landscape factors. In contrast, during April to September, H5N1 outbreaks exhibited no clustering at small scale once accounting for landscape factors. This investigation has identified seasonal differences in risk and clustering patterns of H5N1 outbreaks in domestic poultry and may suggest strategies in high-risk areas with features amenable to intervention such as controlling domestic bird movement in areas of high poultry density or preventing contact between poultry and wild birds and/or surface water features.","container-title":"Transboundary and Emerging Diseases","DOI":"10.1111/tbed.12537","ISSN":"1865-1682","issue":"5","journalAbbreviation":"Transbound Emerg Dis","language":"eng","note":"PMID: 27311569","page":"1465-1478","source":"PubMed","title":"The Landscape Epidemiology of Seasonal Clustering of Highly Pathogenic Avian Influenza (H5N1) in Domestic Poultry in Africa, Europe and Asia","volume":"64","author":[{"family":"Walsh","given":"M. G."},{"family":"Amstislavski","given":"P."},{"family":"Greene","given":"A."},{"family":"Haseeb","given":"M. A."}],"issued":{"date-parts":[["2017",10]]}}}],"schema":"https://github.com/citation-style-language/schema/raw/master/csl-citation.json"} </w:instrText>
      </w:r>
      <w:r w:rsidR="0075037F">
        <w:fldChar w:fldCharType="separate"/>
      </w:r>
      <w:bookmarkStart w:id="0" w:name="_Int_1qmK9GBa"/>
      <w:r w:rsidRPr="14707071">
        <w:rPr>
          <w:rFonts w:ascii="Calibri" w:hAnsi="Calibri" w:cs="Calibri"/>
          <w:vertAlign w:val="superscript"/>
        </w:rPr>
        <w:t>26</w:t>
      </w:r>
      <w:r w:rsidR="0075037F">
        <w:fldChar w:fldCharType="end"/>
      </w:r>
      <w:r>
        <w:t xml:space="preserve">  Similarly</w:t>
      </w:r>
      <w:bookmarkEnd w:id="0"/>
      <w:r>
        <w:t xml:space="preserve"> on a country level, bird density and landscape variables were predictors of </w:t>
      </w:r>
      <w:r w:rsidR="2B66FA0B">
        <w:t>AIV</w:t>
      </w:r>
      <w:r>
        <w:t xml:space="preserve"> outbreaks in the Netherlands. </w:t>
      </w:r>
      <w:r w:rsidR="0075037F">
        <w:fldChar w:fldCharType="begin"/>
      </w:r>
      <w:r w:rsidR="0075037F">
        <w:instrText xml:space="preserve"> ADDIN ZOTERO_ITEM CSL_CITATION {"citationID":"khjMotY3","properties":{"formattedCitation":"\\super 27\\nosupersub{}","plainCitation":"27","noteIndex":0},"citationItems":[{"id":3059,"uris":["http://zotero.org/users/1998367/items/H7SYYMQX"],"itemData":{"id":3059,"type":"article-journal","abstract":"Highly pathogenic avian influenza viruses' (HPAIVs) transmission from wild birds to poultry occurs globally, threatening animal and public health. To predict the HPAI outbreak risk in relation to wild bird densities and land cover variables, we performed a case-control study of 26 HPAI outbreaks (cases) on Dutch poultry farms, each matched with four comparable controls. We trained machine learning classifiers to predict outbreak risk with predictors analyzed at different spatial scales. Of the 20 best explaining predictors, 17 consisted of densities of water-associated bird species, 2 of birds of prey, and 1 represented the surrounding landscape, i.e., agricultural cover. The spatial distribution of mallard (Anas platyrhynchos) contributed most to risk prediction, followed by mute swan (Cygnus olor), common kestrel (Falco tinnunculus) and brant goose (Branta bernicla). The model successfully distinguished cases from controls, with an area under the receiver operating characteristic curve of 0.92, indicating accurate prediction of HPAI outbreak risk despite the limited numbers of cases. Different classification algorithms led to similar predictions, demonstrating robustness of the risk maps. These analyses and risk maps facilitate insights into the role of wild bird species and support prioritization of areas for surveillance, biosecurity measures and establishments of new poultry farms to reduce HPAI outbreak risks.","container-title":"Pathogens (Basel, Switzerland)","DOI":"10.3390/pathogens11050549","ISSN":"2076-0817","issue":"5","journalAbbreviation":"Pathogens","language":"eng","note":"PMID: 35631070\nPMCID: PMC9143584","page":"549","source":"PubMed","title":"Wild Bird Densities and Landscape Variables Predict Spatial Patterns in HPAI Outbreak Risk across The Netherlands","volume":"11","author":[{"family":"Schreuder","given":"Janneke"},{"family":"Knegt","given":"Henrik J.","non-dropping-particle":"de"},{"family":"Velkers","given":"Francisca C."},{"family":"Elbers","given":"Armin R. W."},{"family":"Stahl","given":"Julia"},{"family":"Slaterus","given":"Roy"},{"family":"Stegeman","given":"J. Arjan"},{"family":"Boer","given":"Willem F.","non-dropping-particle":"de"}],"issued":{"date-parts":[["2022",5,6]]}}}],"schema":"https://github.com/citation-style-language/schema/raw/master/csl-citation.json"} </w:instrText>
      </w:r>
      <w:r w:rsidR="0075037F">
        <w:fldChar w:fldCharType="separate"/>
      </w:r>
      <w:r w:rsidRPr="14707071">
        <w:rPr>
          <w:rFonts w:ascii="Calibri" w:hAnsi="Calibri" w:cs="Calibri"/>
          <w:vertAlign w:val="superscript"/>
        </w:rPr>
        <w:t>27</w:t>
      </w:r>
      <w:r w:rsidR="0075037F">
        <w:fldChar w:fldCharType="end"/>
      </w:r>
    </w:p>
    <w:p w14:paraId="66A6D89E" w14:textId="1D1A5B0C" w:rsidR="00FB595A" w:rsidRPr="00A743C9" w:rsidRDefault="44A1E69B" w:rsidP="360539A4">
      <w:pPr>
        <w:jc w:val="both"/>
      </w:pPr>
      <w:r>
        <w:t>These tools aid in better understanding of the underlying and sometimes hidden patterns contributing to unexpected outbreaks. If responses are deployed in a timely manner, the adverse economic impact associated with such events could be averted.</w:t>
      </w:r>
      <w:r w:rsidR="360539A4">
        <w:fldChar w:fldCharType="begin"/>
      </w:r>
      <w:r w:rsidR="360539A4">
        <w:instrText xml:space="preserve"> ADDIN ZOTERO_ITEM CSL_CITATION {"citationID":"X9QUjAxo","properties":{"formattedCitation":"\\super 28\\nosupersub{}","plainCitation":"28","noteIndex":0},"citationItems":[{"id":2856,"uris":["http://zotero.org/users/1998367/items/BKQVP7U5"],"itemData":{"id":2856,"type":"article-journal","abstract":"This year's outbreak of avian flu has been the worst ever and prompted much debate and research on developing vaccines for domestic and wild birds.","container-title":"EMBO reports","DOI":"10.15252/embr.202256048","ISSN":"1469-221X","issue":"10","note":"publisher: John Wiley &amp; Sons, Ltd","page":"e56048","source":"embopress.org (Atypon)","title":"Europe's worst ever bird flu outbreak","volume":"23","author":[{"family":"Hunter","given":"Philip"}],"issued":{"date-parts":[["2022",10,6]]}}}],"schema":"https://github.com/citation-style-language/schema/raw/master/csl-citation.json"} </w:instrText>
      </w:r>
      <w:r w:rsidR="360539A4">
        <w:fldChar w:fldCharType="separate"/>
      </w:r>
      <w:r w:rsidRPr="44A1E69B">
        <w:rPr>
          <w:rFonts w:ascii="Calibri" w:hAnsi="Calibri" w:cs="Calibri"/>
          <w:vertAlign w:val="superscript"/>
        </w:rPr>
        <w:t>28</w:t>
      </w:r>
      <w:r w:rsidR="360539A4">
        <w:fldChar w:fldCharType="end"/>
      </w:r>
      <w:r>
        <w:t xml:space="preserve"> In the context of AIV, some studies have carried out assessment of outbreaks and the drivers thereof involved in the wild bird-poultry interface.</w:t>
      </w:r>
      <w:r w:rsidR="360539A4">
        <w:fldChar w:fldCharType="begin"/>
      </w:r>
      <w:r w:rsidR="360539A4">
        <w:instrText xml:space="preserve"> ADDIN ZOTERO_ITEM CSL_CITATION {"citationID":"zUClm2U4","properties":{"unsorted":true,"formattedCitation":"\\super 29\\uc0\\u8211{}31\\nosupersub{}","plainCitation":"29–31","noteIndex":0},"citationItems":[{"id":3062,"uris":["http://zotero.org/users/1998367/items/74N7XYDB"],"itemData":{"id":3062,"type":"article-journal","abstract":"In winter 2016–7, Europe was severely hit by an unprecedented epidemic of highly pathogenic avian influenza viruses (HPAIVs), causing a significant impact on animal health, wildlife conservation, and livestock economic sustainability. By applying phylodynamic tools to virus sequences collected during the epidemic, we investigated when the first infections occurred, how many infections were unreported, which factors influenced virus spread, and how many spillover events occurred. HPAIV was likely introduced into poultry farms during the autumn, in line with the timing of wild birds’ migration. In Germany, Hungary, and Poland, the epidemic was dominated by farm-to-farm transmission, showing that understanding of how farms are connected would greatly help control efforts. In the Czech Republic, the epidemic was dominated by wild bird-to-farm transmission, implying that more sustainable prevention strategies should be developed to reduce HPAIV exposure from wild birds. Inferred transmission parameters will be useful to parameterize predictive models of HPAIV spread. None of the predictors related to live poultry trade, poultry census, and geographic proximity were identified as supportive predictors of HPAIV spread between farms across borders. These results are crucial to better understand HPAIV transmission dynamics at the domestic–wildlife interface with the view to reduce the impact of future epidemics.","container-title":"Virus Evolution","DOI":"10.1093/ve/veac073","ISSN":"2057-1577","issue":"2","journalAbbreviation":"Virus Evolution","page":"veac073","source":"Silverchair","title":"Disentangling the role of poultry farms and wild birds in the spread of highly pathogenic avian influenza virus in Europe","volume":"8","author":[{"family":"Guinat","given":"Claire"},{"family":"Valenzuela Agüí","given":"Cecilia"},{"family":"Vaughan","given":"Timothy G"},{"family":"Scire","given":"Jérémie"},{"family":"Pohlmann","given":"Anne"},{"family":"Staubach","given":"Christoph"},{"family":"King","given":"Jacqueline"},{"family":"Świętoń","given":"Edyta"},{"family":"Dán","given":"Ádám"},{"family":"Černíková","given":"Lenka"},{"family":"Ducatez","given":"Mariette F"},{"family":"Stadler","given":"Tanja"}],"issued":{"date-parts":[["2022",7,1]]}},"label":"page"},{"id":2942,"uris":["http://zotero.org/users/1998367/items/8987UCP4"],"itemData":{"id":2942,"type":"article-journal","abstract":"During the epizootic of highly pathogenic avian influenza (HPAI) H5N8 virus in Europe in 2016–2017, HPAI viruses of subtype H5N5 were also isolated. However, the detection of H5N5 viruses was limited compared to H5N8. In this study, we show that the genetic constellation of a newly isolated H5N5 virus is different from two genotypes previously identified in the Netherlands. The introduction and spread of the three H5N5 genotypes in Europe was studied using spatiotemporal and genetic analysis. This demonstrated that the genotypes were isolated in distinguishable phases of the epizootic, and suggested multiple introductions of H5N5 viruses into Europe followed by local spread. We estimated the timing of the reassortment events, which suggested that the genotypes emerged after the start of autumn migration. This may have prevented large-scale spread of the H5N5 viruses on wild bird breeding sites before introduction into Europe. Experiments in primary chicken and duck cells revealed only minor differences in cytopathogenicity and replication kinetics between H5N5 genotypes and H5N8. These results suggest that the limited spread of HPAI H5N5 viruses is related to the timing of the reassortment events rather than changes in virus pathogenicity or replication kinetics.","container-title":"Viruses","DOI":"10.3390/v11060501","ISSN":"1999-4915","issue":"6","language":"en","license":"http://creativecommons.org/licenses/by/3.0/","note":"number: 6\npublisher: Multidisciplinary Digital Publishing Institute","page":"501","source":"www.mdpi.com","title":"Spread of Highly Pathogenic Avian Influenza (HPAI) H5N5 Viruses in Europe in 2016–2017 Appears Related to the Timing of Reassortment Events","volume":"11","author":[{"family":"Bergervoet","given":"Saskia A."},{"family":"Ho","given":"Cynthia K. Y."},{"family":"Heutink","given":"Rene"},{"family":"Bossers","given":"Alex"},{"family":"Beerens","given":"Nancy"}],"issued":{"date-parts":[["2019",6]]}},"label":"page"},{"id":2940,"uris":["http://zotero.org/users/1998367/items/G337ZLTB"],"itemData":{"id":2940,"type":"article-journal","abstract":"Highly pathogenic avian influenza (HPAI) outbreaks in wild birds and poultry are no longer a rare phenomenon in Europe. In the past 15 years, HPAI outbreaks—in particular those caused by H5 viruses derived from the A/Goose/Guangdong/1/1996 lineage that emerged in southeast Asia in 1996—have been occuring with increasing frequency in Europe. Between 2005 and 2020, at least ten HPAI H5 incursions were identified in Europe resulting in mass mortalities among poultry and wild birds. Until 2009, the HPAI H5 virus outbreaks in Europe were caused by HPAI H5N1 clade 2.2 viruses, while from 2014 onwards HPAI H5 clade 2.3.4.4 viruses dominated outbreaks, with abundant genetic reassortments yielding subtypes H5N1, H5N2, H5N3, H5N4, H5N5, H5N6 and H5N8. The majority of HPAI H5 virus detections in wild and domestic birds within Europe coincide with southwest/westward fall migration and large local waterbird aggregations during wintering. In this review we provide an overview of HPAI H5 virus epidemiology, ecology and evolution at the interface between poultry and wild birds based on 15 years of avian influenza virus surveillance in Europe, and assess future directions for HPAI virus research and surveillance, including the integration of whole genome sequencing, host identification and avian ecology into risk-based surveillance and analyses.","container-title":"Viruses","DOI":"10.3390/v13020212","ISSN":"1999-4915","issue":"2","language":"en","license":"http://creativecommons.org/licenses/by/3.0/","note":"number: 2\npublisher: Multidisciplinary Digital Publishing Institute","page":"212","source":"www.mdpi.com","title":"Highly Pathogenic Avian Influenza Viruses at the Wild–Domestic Bird Interface in Europe: Future Directions for Research and Surveillance","title-short":"Highly Pathogenic Avian Influenza Viruses at the Wild–Domestic Bird Interface in Europe","volume":"13","author":[{"family":"Verhagen","given":"Josanne H."},{"family":"Fouchier","given":"Ron A. M."},{"family":"Lewis","given":"Nicola"}],"issued":{"date-parts":[["2021",2]]}},"label":"page"}],"schema":"https://github.com/citation-style-language/schema/raw/master/csl-citation.json"} </w:instrText>
      </w:r>
      <w:r w:rsidR="360539A4">
        <w:fldChar w:fldCharType="separate"/>
      </w:r>
      <w:r w:rsidRPr="44A1E69B">
        <w:rPr>
          <w:rFonts w:ascii="Calibri" w:hAnsi="Calibri" w:cs="Calibri"/>
          <w:vertAlign w:val="superscript"/>
        </w:rPr>
        <w:t>29–31</w:t>
      </w:r>
      <w:r w:rsidR="360539A4">
        <w:fldChar w:fldCharType="end"/>
      </w:r>
      <w:r>
        <w:t xml:space="preserve"> To the best of our knowledge, our study is the first to carry out comprehensive predictive study at a high geo-spatial resolution in Europe. </w:t>
      </w:r>
    </w:p>
    <w:p w14:paraId="5F927E24" w14:textId="075A6C17" w:rsidR="00FB595A" w:rsidRDefault="006654A8" w:rsidP="004222E4">
      <w:pPr>
        <w:jc w:val="both"/>
      </w:pPr>
      <w:r w:rsidRPr="360539A4">
        <w:lastRenderedPageBreak/>
        <w:t xml:space="preserve">In this paper, </w:t>
      </w:r>
      <w:r w:rsidR="00B23C24" w:rsidRPr="360539A4">
        <w:t xml:space="preserve">we </w:t>
      </w:r>
      <w:r w:rsidRPr="360539A4">
        <w:t xml:space="preserve">create </w:t>
      </w:r>
      <w:r w:rsidR="00FB595A" w:rsidRPr="360539A4">
        <w:t xml:space="preserve">explainable </w:t>
      </w:r>
      <w:r w:rsidR="006D3A7D" w:rsidRPr="360539A4">
        <w:t xml:space="preserve">and predictive </w:t>
      </w:r>
      <w:r w:rsidRPr="360539A4">
        <w:t>models</w:t>
      </w:r>
      <w:r w:rsidR="00B23C24" w:rsidRPr="360539A4">
        <w:t xml:space="preserve"> using machine learning</w:t>
      </w:r>
      <w:r w:rsidRPr="360539A4">
        <w:t xml:space="preserve"> </w:t>
      </w:r>
      <w:r w:rsidR="00B23C24" w:rsidRPr="360539A4">
        <w:t>(</w:t>
      </w:r>
      <w:r w:rsidRPr="360539A4">
        <w:t xml:space="preserve">ML) to study </w:t>
      </w:r>
      <w:r w:rsidR="00FD5AFF" w:rsidRPr="360539A4">
        <w:t>how</w:t>
      </w:r>
      <w:r w:rsidRPr="360539A4">
        <w:t xml:space="preserve"> </w:t>
      </w:r>
      <w:r w:rsidR="00FD5AFF" w:rsidRPr="360539A4">
        <w:t>eco-</w:t>
      </w:r>
      <w:r w:rsidRPr="360539A4">
        <w:t>climat</w:t>
      </w:r>
      <w:r w:rsidR="00672881" w:rsidRPr="360539A4">
        <w:t>ic</w:t>
      </w:r>
      <w:r w:rsidR="00FD5AFF" w:rsidRPr="360539A4">
        <w:t>, social-economic and infected wild birds predict and explain the outbreaks of AIV in poultry</w:t>
      </w:r>
      <w:r w:rsidR="006D3A7D" w:rsidRPr="360539A4">
        <w:t xml:space="preserve"> and their predictive accuracy</w:t>
      </w:r>
      <w:r w:rsidR="00FD5AFF" w:rsidRPr="360539A4">
        <w:t xml:space="preserve">. </w:t>
      </w:r>
      <w:r w:rsidR="006D3A7D" w:rsidRPr="360539A4">
        <w:t>For this, we</w:t>
      </w:r>
      <w:r w:rsidR="00FD5AFF" w:rsidRPr="360539A4">
        <w:t xml:space="preserve"> use</w:t>
      </w:r>
      <w:r w:rsidR="009D13A0" w:rsidRPr="360539A4">
        <w:t xml:space="preserve"> </w:t>
      </w:r>
      <w:r w:rsidR="00FD5AFF" w:rsidRPr="360539A4">
        <w:t>data from a variety of sources describing the development in</w:t>
      </w:r>
      <w:r w:rsidRPr="360539A4">
        <w:t xml:space="preserve"> Europe</w:t>
      </w:r>
      <w:r w:rsidR="007B4233" w:rsidRPr="360539A4">
        <w:t xml:space="preserve"> between the years 2006 and 2021</w:t>
      </w:r>
      <w:r w:rsidRPr="360539A4">
        <w:t xml:space="preserve">. </w:t>
      </w:r>
      <w:r w:rsidR="00FB595A" w:rsidRPr="360539A4">
        <w:t xml:space="preserve">We specifically </w:t>
      </w:r>
      <w:r w:rsidR="008F5A39" w:rsidRPr="360539A4">
        <w:t xml:space="preserve">investigate if </w:t>
      </w:r>
      <w:r w:rsidR="00FD5AFF" w:rsidRPr="360539A4">
        <w:t>e</w:t>
      </w:r>
      <w:r w:rsidR="00F1076A" w:rsidRPr="360539A4">
        <w:t>c</w:t>
      </w:r>
      <w:r w:rsidR="008F5A39" w:rsidRPr="360539A4">
        <w:t>o-c</w:t>
      </w:r>
      <w:r w:rsidR="00F1076A" w:rsidRPr="360539A4">
        <w:t>limat</w:t>
      </w:r>
      <w:r w:rsidR="00A04E60" w:rsidRPr="360539A4">
        <w:t>ic</w:t>
      </w:r>
      <w:r w:rsidR="008F5A39" w:rsidRPr="360539A4">
        <w:t xml:space="preserve"> and socio-economic variables</w:t>
      </w:r>
      <w:r w:rsidR="00F1076A" w:rsidRPr="360539A4">
        <w:t xml:space="preserve"> </w:t>
      </w:r>
      <w:r w:rsidR="00FB595A" w:rsidRPr="360539A4">
        <w:t xml:space="preserve">predict AIV </w:t>
      </w:r>
      <w:r w:rsidR="00A04E60" w:rsidRPr="360539A4">
        <w:t>outbreaks</w:t>
      </w:r>
      <w:r w:rsidR="00A21071" w:rsidRPr="360539A4">
        <w:t xml:space="preserve"> as the </w:t>
      </w:r>
      <w:r w:rsidR="008F5A39" w:rsidRPr="360539A4">
        <w:t>nature of the association; the importance of time-varying variables change with season and variable interactions; what species of wild birds are most predictive of poultry outbreak events; and, what variable composition provides the most accurate predictions on data withheld from model fitting.</w:t>
      </w:r>
    </w:p>
    <w:p w14:paraId="77FBD414" w14:textId="77777777" w:rsidR="00392E20" w:rsidRPr="00A743C9" w:rsidRDefault="00392E20" w:rsidP="004222E4">
      <w:pPr>
        <w:jc w:val="both"/>
      </w:pPr>
    </w:p>
    <w:p w14:paraId="3664A896" w14:textId="123D22E4" w:rsidR="004E49A3" w:rsidRPr="00413C0E" w:rsidRDefault="00C744C4" w:rsidP="00413C0E">
      <w:pPr>
        <w:rPr>
          <w:rFonts w:cstheme="minorHAnsi"/>
          <w:b/>
          <w:bCs/>
          <w:color w:val="4472C4" w:themeColor="accent1"/>
          <w:sz w:val="28"/>
          <w:szCs w:val="28"/>
        </w:rPr>
      </w:pPr>
      <w:r>
        <w:rPr>
          <w:noProof/>
        </w:rPr>
        <mc:AlternateContent>
          <mc:Choice Requires="wpg">
            <w:drawing>
              <wp:anchor distT="0" distB="0" distL="114300" distR="114300" simplePos="0" relativeHeight="251657216" behindDoc="0" locked="0" layoutInCell="1" allowOverlap="1" wp14:anchorId="47C8BA22" wp14:editId="45DC25E4">
                <wp:simplePos x="0" y="0"/>
                <wp:positionH relativeFrom="column">
                  <wp:posOffset>111095</wp:posOffset>
                </wp:positionH>
                <wp:positionV relativeFrom="paragraph">
                  <wp:posOffset>205960</wp:posOffset>
                </wp:positionV>
                <wp:extent cx="5504180" cy="2734654"/>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5504180" cy="2734654"/>
                          <a:chOff x="0" y="0"/>
                          <a:chExt cx="5504180" cy="2734654"/>
                        </a:xfrm>
                      </wpg:grpSpPr>
                      <wps:wsp>
                        <wps:cNvPr id="8" name="Text Box 8"/>
                        <wps:cNvSpPr txBox="1"/>
                        <wps:spPr>
                          <a:xfrm>
                            <a:off x="119641" y="1939895"/>
                            <a:ext cx="5261610" cy="794759"/>
                          </a:xfrm>
                          <a:prstGeom prst="rect">
                            <a:avLst/>
                          </a:prstGeom>
                          <a:solidFill>
                            <a:prstClr val="white"/>
                          </a:solidFill>
                          <a:ln>
                            <a:noFill/>
                          </a:ln>
                        </wps:spPr>
                        <wps:txbx>
                          <w:txbxContent>
                            <w:p w14:paraId="551A384D" w14:textId="65B18FDB" w:rsidR="00B66ECD" w:rsidRPr="001D22C5" w:rsidRDefault="00B66ECD" w:rsidP="00C744C4">
                              <w:pPr>
                                <w:pStyle w:val="Caption"/>
                                <w:jc w:val="both"/>
                                <w:rPr>
                                  <w:rFonts w:eastAsia="Times New Roman" w:cstheme="minorHAnsi"/>
                                </w:rPr>
                              </w:pPr>
                              <w:bookmarkStart w:id="1" w:name="_Ref146123779"/>
                              <w:r>
                                <w:t xml:space="preserve">Figure </w:t>
                              </w:r>
                              <w:r>
                                <w:fldChar w:fldCharType="begin"/>
                              </w:r>
                              <w:r>
                                <w:instrText>SEQ Figure \* ARABIC</w:instrText>
                              </w:r>
                              <w:r>
                                <w:fldChar w:fldCharType="separate"/>
                              </w:r>
                              <w:r w:rsidR="00875D78">
                                <w:rPr>
                                  <w:noProof/>
                                </w:rPr>
                                <w:t>1</w:t>
                              </w:r>
                              <w:r>
                                <w:fldChar w:fldCharType="end"/>
                              </w:r>
                              <w:bookmarkEnd w:id="1"/>
                              <w:r>
                                <w:t xml:space="preserve">: </w:t>
                              </w:r>
                              <w:r w:rsidRPr="00BC52DD">
                                <w:t>AIV distribution</w:t>
                              </w:r>
                              <w:r w:rsidR="00042D40">
                                <w:t xml:space="preserve"> and number of outbreaks</w:t>
                              </w:r>
                              <w:r w:rsidRPr="00BC52DD">
                                <w:t xml:space="preserve"> in Europe</w:t>
                              </w:r>
                              <w:r w:rsidR="00E81152">
                                <w:t xml:space="preserve"> between 2006 and 202</w:t>
                              </w:r>
                              <w:r w:rsidR="0093129A">
                                <w:t>0</w:t>
                              </w:r>
                              <w:r w:rsidRPr="00BC52DD">
                                <w:t>(left).</w:t>
                              </w:r>
                              <w:r w:rsidR="0093129A">
                                <w:t xml:space="preserve"> </w:t>
                              </w:r>
                              <w:r w:rsidR="007D44F6">
                                <w:t>The middle ma</w:t>
                              </w:r>
                              <w:r w:rsidR="003459BF">
                                <w:t xml:space="preserve">p shows </w:t>
                              </w:r>
                              <w:r w:rsidR="00C50D39">
                                <w:t xml:space="preserve">the </w:t>
                              </w:r>
                              <w:r w:rsidR="003459BF">
                                <w:t>2021 AIV</w:t>
                              </w:r>
                              <w:r w:rsidR="00C50D39">
                                <w:t xml:space="preserve"> outbreak</w:t>
                              </w:r>
                              <w:r w:rsidR="003459BF">
                                <w:t xml:space="preserve"> </w:t>
                              </w:r>
                              <w:r w:rsidR="0093129A">
                                <w:t>distribution</w:t>
                              </w:r>
                              <w:r w:rsidR="009C0EF1">
                                <w:t xml:space="preserve"> and intensity</w:t>
                              </w:r>
                              <w:r w:rsidR="006411BB">
                                <w:t>.</w:t>
                              </w:r>
                              <w:r w:rsidR="001D22C5">
                                <w:t xml:space="preserve"> </w:t>
                              </w:r>
                              <w:r w:rsidR="006411BB">
                                <w:t>The right figure shows</w:t>
                              </w:r>
                              <w:r w:rsidR="009A1005">
                                <w:t xml:space="preserve"> a timeseries of</w:t>
                              </w:r>
                              <w:r w:rsidR="006411BB">
                                <w:t xml:space="preserve"> </w:t>
                              </w:r>
                              <w:r w:rsidR="001D22C5" w:rsidRPr="00A743C9">
                                <w:rPr>
                                  <w:rFonts w:cstheme="minorHAnsi"/>
                                </w:rPr>
                                <w:t xml:space="preserve">Avian Influenza </w:t>
                              </w:r>
                              <w:r w:rsidR="001D22C5">
                                <w:rPr>
                                  <w:rFonts w:cstheme="minorHAnsi"/>
                                </w:rPr>
                                <w:t>outbreaks</w:t>
                              </w:r>
                              <w:r w:rsidR="001D22C5" w:rsidRPr="00A743C9">
                                <w:rPr>
                                  <w:rFonts w:cstheme="minorHAnsi"/>
                                </w:rPr>
                                <w:t xml:space="preserve"> between the years 2006 to 2021</w:t>
                              </w:r>
                              <w:r w:rsidR="001D22C5">
                                <w:rPr>
                                  <w:rFonts w:cstheme="minorHAnsi"/>
                                </w:rPr>
                                <w:t>(right)</w:t>
                              </w:r>
                              <w:r w:rsidR="001D22C5" w:rsidRPr="00A743C9">
                                <w:rPr>
                                  <w:rFonts w:cstheme="minorHAnsi"/>
                                </w:rPr>
                                <w:t>. These figures reflect the statistical aggregation for the European region as defined before the United Kingdom exited the European Union. The data consists of domesticated poultry, wild birds, and other mammalian species</w:t>
                              </w:r>
                              <w:r w:rsidR="003911FE">
                                <w:rPr>
                                  <w:rFonts w:cstheme="minorHAnsi"/>
                                </w:rPr>
                                <w:t xml:space="preserve"> from WOAH</w:t>
                              </w:r>
                              <w:r w:rsidR="001C678C">
                                <w:rPr>
                                  <w:rFonts w:cstheme="minorHAnsi"/>
                                </w:rPr>
                                <w:t xml:space="preserve"> (ref =20)</w:t>
                              </w:r>
                              <w:r w:rsidR="001D22C5" w:rsidRPr="00A743C9">
                                <w:rPr>
                                  <w:rFonts w:cstheme="minorHAnsi"/>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285156277" name="Group 285156277"/>
                        <wpg:cNvGrpSpPr/>
                        <wpg:grpSpPr>
                          <a:xfrm>
                            <a:off x="0" y="0"/>
                            <a:ext cx="5504180" cy="1788795"/>
                            <a:chOff x="0" y="0"/>
                            <a:chExt cx="5504527" cy="1788795"/>
                          </a:xfrm>
                        </wpg:grpSpPr>
                        <pic:pic xmlns:pic="http://schemas.openxmlformats.org/drawingml/2006/picture">
                          <pic:nvPicPr>
                            <pic:cNvPr id="46259240" name="Picture 46259240"/>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707477" y="0"/>
                              <a:ext cx="1797050" cy="1787525"/>
                            </a:xfrm>
                            <a:prstGeom prst="rect">
                              <a:avLst/>
                            </a:prstGeom>
                            <a:noFill/>
                            <a:ln>
                              <a:noFill/>
                            </a:ln>
                          </pic:spPr>
                        </pic:pic>
                        <pic:pic xmlns:pic="http://schemas.openxmlformats.org/drawingml/2006/picture">
                          <pic:nvPicPr>
                            <pic:cNvPr id="2001637371" name="Picture 2001637371"/>
                            <pic:cNvPicPr>
                              <a:picLocks/>
                            </pic:cNvPicPr>
                          </pic:nvPicPr>
                          <pic:blipFill rotWithShape="1">
                            <a:blip r:embed="rId10" cstate="print">
                              <a:extLst>
                                <a:ext uri="{28A0092B-C50C-407E-A947-70E740481C1C}">
                                  <a14:useLocalDpi xmlns:a14="http://schemas.microsoft.com/office/drawing/2010/main" val="0"/>
                                </a:ext>
                              </a:extLst>
                            </a:blip>
                            <a:srcRect t="7378" r="6" b="36"/>
                            <a:stretch/>
                          </pic:blipFill>
                          <pic:spPr>
                            <a:xfrm>
                              <a:off x="0" y="0"/>
                              <a:ext cx="1795780" cy="1788795"/>
                            </a:xfrm>
                            <a:prstGeom prst="rect">
                              <a:avLst/>
                            </a:prstGeom>
                          </pic:spPr>
                        </pic:pic>
                        <pic:pic xmlns:pic="http://schemas.openxmlformats.org/drawingml/2006/picture">
                          <pic:nvPicPr>
                            <pic:cNvPr id="1166997824" name="Picture 1166997824"/>
                            <pic:cNvPicPr>
                              <a:picLocks/>
                            </pic:cNvPicPr>
                          </pic:nvPicPr>
                          <pic:blipFill>
                            <a:blip r:embed="rId11" cstate="print">
                              <a:extLst>
                                <a:ext uri="{28A0092B-C50C-407E-A947-70E740481C1C}">
                                  <a14:useLocalDpi xmlns:a14="http://schemas.microsoft.com/office/drawing/2010/main" val="0"/>
                                </a:ext>
                              </a:extLst>
                            </a:blip>
                            <a:stretch>
                              <a:fillRect/>
                            </a:stretch>
                          </pic:blipFill>
                          <pic:spPr>
                            <a:xfrm>
                              <a:off x="1862051" y="0"/>
                              <a:ext cx="1795780" cy="1788795"/>
                            </a:xfrm>
                            <a:prstGeom prst="rect">
                              <a:avLst/>
                            </a:prstGeom>
                          </pic:spPr>
                        </pic:pic>
                      </wpg:grpSp>
                    </wpg:wgp>
                  </a:graphicData>
                </a:graphic>
              </wp:anchor>
            </w:drawing>
          </mc:Choice>
          <mc:Fallback>
            <w:pict>
              <v:group w14:anchorId="47C8BA22" id="Group 2" o:spid="_x0000_s1026" style="position:absolute;margin-left:8.75pt;margin-top:16.2pt;width:433.4pt;height:215.35pt;z-index:251657216" coordsize="55041,2734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">
                <v:shapetype id="_x0000_t202" coordsize="21600,21600" o:spt="202" path="m,l,21600r21600,l21600,xe">
                  <v:stroke joinstyle="miter"/>
                  <v:path gradientshapeok="t" o:connecttype="rect"/>
                </v:shapetype>
                <v:shape id="Text Box 8" o:spid="_x0000_s1027" type="#_x0000_t202" style="position:absolute;left:1196;top:19398;width:52616;height:79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51A384D" w14:textId="65B18FDB" w:rsidR="00B66ECD" w:rsidRPr="001D22C5" w:rsidRDefault="00B66ECD" w:rsidP="00C744C4">
                        <w:pPr>
                          <w:pStyle w:val="Caption"/>
                          <w:jc w:val="both"/>
                          <w:rPr>
                            <w:rFonts w:eastAsia="Times New Roman" w:cstheme="minorHAnsi"/>
                          </w:rPr>
                        </w:pPr>
                        <w:bookmarkStart w:id="2" w:name="_Ref146123779"/>
                        <w:r>
                          <w:t xml:space="preserve">Figure </w:t>
                        </w:r>
                        <w:r>
                          <w:fldChar w:fldCharType="begin"/>
                        </w:r>
                        <w:r>
                          <w:instrText>SEQ Figure \* ARABIC</w:instrText>
                        </w:r>
                        <w:r>
                          <w:fldChar w:fldCharType="separate"/>
                        </w:r>
                        <w:r w:rsidR="00875D78">
                          <w:rPr>
                            <w:noProof/>
                          </w:rPr>
                          <w:t>1</w:t>
                        </w:r>
                        <w:r>
                          <w:fldChar w:fldCharType="end"/>
                        </w:r>
                        <w:bookmarkEnd w:id="2"/>
                        <w:r>
                          <w:t xml:space="preserve">: </w:t>
                        </w:r>
                        <w:r w:rsidRPr="00BC52DD">
                          <w:t>AIV distribution</w:t>
                        </w:r>
                        <w:r w:rsidR="00042D40">
                          <w:t xml:space="preserve"> and number of outbreaks</w:t>
                        </w:r>
                        <w:r w:rsidRPr="00BC52DD">
                          <w:t xml:space="preserve"> in Europe</w:t>
                        </w:r>
                        <w:r w:rsidR="00E81152">
                          <w:t xml:space="preserve"> between 2006 and 202</w:t>
                        </w:r>
                        <w:r w:rsidR="0093129A">
                          <w:t>0</w:t>
                        </w:r>
                        <w:r w:rsidRPr="00BC52DD">
                          <w:t>(left).</w:t>
                        </w:r>
                        <w:r w:rsidR="0093129A">
                          <w:t xml:space="preserve"> </w:t>
                        </w:r>
                        <w:r w:rsidR="007D44F6">
                          <w:t>The middle ma</w:t>
                        </w:r>
                        <w:r w:rsidR="003459BF">
                          <w:t xml:space="preserve">p shows </w:t>
                        </w:r>
                        <w:r w:rsidR="00C50D39">
                          <w:t xml:space="preserve">the </w:t>
                        </w:r>
                        <w:r w:rsidR="003459BF">
                          <w:t>2021 AIV</w:t>
                        </w:r>
                        <w:r w:rsidR="00C50D39">
                          <w:t xml:space="preserve"> outbreak</w:t>
                        </w:r>
                        <w:r w:rsidR="003459BF">
                          <w:t xml:space="preserve"> </w:t>
                        </w:r>
                        <w:r w:rsidR="0093129A">
                          <w:t>distribution</w:t>
                        </w:r>
                        <w:r w:rsidR="009C0EF1">
                          <w:t xml:space="preserve"> and intensity</w:t>
                        </w:r>
                        <w:r w:rsidR="006411BB">
                          <w:t>.</w:t>
                        </w:r>
                        <w:r w:rsidR="001D22C5">
                          <w:t xml:space="preserve"> </w:t>
                        </w:r>
                        <w:r w:rsidR="006411BB">
                          <w:t>The right figure shows</w:t>
                        </w:r>
                        <w:r w:rsidR="009A1005">
                          <w:t xml:space="preserve"> a timeseries of</w:t>
                        </w:r>
                        <w:r w:rsidR="006411BB">
                          <w:t xml:space="preserve"> </w:t>
                        </w:r>
                        <w:r w:rsidR="001D22C5" w:rsidRPr="00A743C9">
                          <w:rPr>
                            <w:rFonts w:cstheme="minorHAnsi"/>
                          </w:rPr>
                          <w:t xml:space="preserve">Avian Influenza </w:t>
                        </w:r>
                        <w:r w:rsidR="001D22C5">
                          <w:rPr>
                            <w:rFonts w:cstheme="minorHAnsi"/>
                          </w:rPr>
                          <w:t>outbreaks</w:t>
                        </w:r>
                        <w:r w:rsidR="001D22C5" w:rsidRPr="00A743C9">
                          <w:rPr>
                            <w:rFonts w:cstheme="minorHAnsi"/>
                          </w:rPr>
                          <w:t xml:space="preserve"> between the years 2006 to 2021</w:t>
                        </w:r>
                        <w:r w:rsidR="001D22C5">
                          <w:rPr>
                            <w:rFonts w:cstheme="minorHAnsi"/>
                          </w:rPr>
                          <w:t>(right)</w:t>
                        </w:r>
                        <w:r w:rsidR="001D22C5" w:rsidRPr="00A743C9">
                          <w:rPr>
                            <w:rFonts w:cstheme="minorHAnsi"/>
                          </w:rPr>
                          <w:t>. These figures reflect the statistical aggregation for the European region as defined before the United Kingdom exited the European Union. The data consists of domesticated poultry, wild birds, and other mammalian species</w:t>
                        </w:r>
                        <w:r w:rsidR="003911FE">
                          <w:rPr>
                            <w:rFonts w:cstheme="minorHAnsi"/>
                          </w:rPr>
                          <w:t xml:space="preserve"> from WOAH</w:t>
                        </w:r>
                        <w:r w:rsidR="001C678C">
                          <w:rPr>
                            <w:rFonts w:cstheme="minorHAnsi"/>
                          </w:rPr>
                          <w:t xml:space="preserve"> (ref =20)</w:t>
                        </w:r>
                        <w:r w:rsidR="001D22C5" w:rsidRPr="00A743C9">
                          <w:rPr>
                            <w:rFonts w:cstheme="minorHAnsi"/>
                          </w:rPr>
                          <w:t xml:space="preserve">. </w:t>
                        </w:r>
                      </w:p>
                    </w:txbxContent>
                  </v:textbox>
                </v:shape>
                <v:group id="Group 285156277" o:spid="_x0000_s1028" style="position:absolute;width:55041;height:17887" coordsize="55045,178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6259240" o:spid="_x0000_s1029" type="#_x0000_t75" style="position:absolute;left:37074;width:17971;height:178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">
                    <v:imagedata r:id="rId12" o:title=""/>
                  </v:shape>
                  <v:shape id="Picture 2001637371" o:spid="_x0000_s1030" type="#_x0000_t75" style="position:absolute;width:17957;height:17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">
                    <v:imagedata r:id="rId13" o:title="" croptop="4835f" cropbottom="24f" cropright="4f"/>
                    <o:lock v:ext="edit" aspectratio="f"/>
                  </v:shape>
                  <v:shape id="Picture 1166997824" o:spid="_x0000_s1031" type="#_x0000_t75" style="position:absolute;left:18620;width:17958;height:178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">
                    <v:imagedata r:id="rId14" o:title=""/>
                    <o:lock v:ext="edit" aspectratio="f"/>
                  </v:shape>
                </v:group>
                <w10:wrap type="topAndBottom"/>
              </v:group>
            </w:pict>
          </mc:Fallback>
        </mc:AlternateContent>
      </w:r>
    </w:p>
    <w:p w14:paraId="5D792A37" w14:textId="3FD05549" w:rsidR="002D31A2" w:rsidRPr="00C91879" w:rsidRDefault="00985BFE" w:rsidP="00C91879">
      <w:pPr>
        <w:pStyle w:val="Heading1"/>
        <w:rPr>
          <w:b/>
          <w:bCs/>
          <w:strike/>
        </w:rPr>
      </w:pPr>
      <w:r w:rsidRPr="00C91879">
        <w:rPr>
          <w:b/>
          <w:bCs/>
        </w:rPr>
        <w:t>Methodology</w:t>
      </w:r>
    </w:p>
    <w:p w14:paraId="29F443BB" w14:textId="72A1C2B3" w:rsidR="00842CE9" w:rsidRPr="00315E51" w:rsidRDefault="00842CE9" w:rsidP="009A6187">
      <w:pPr>
        <w:jc w:val="both"/>
        <w:rPr>
          <w:b/>
        </w:rPr>
      </w:pPr>
      <w:r w:rsidRPr="5047D774">
        <w:rPr>
          <w:b/>
        </w:rPr>
        <w:t xml:space="preserve">Data Collection </w:t>
      </w:r>
    </w:p>
    <w:p w14:paraId="7D4F1E83" w14:textId="24E77722" w:rsidR="00A47E5A" w:rsidRPr="006E2472" w:rsidRDefault="44A1E69B" w:rsidP="009A6187">
      <w:pPr>
        <w:jc w:val="both"/>
        <w:rPr>
          <w:rFonts w:eastAsia="Times New Roman"/>
          <w:color w:val="000000"/>
          <w:sz w:val="22"/>
          <w:szCs w:val="22"/>
          <w:lang w:val="en-GB" w:eastAsia="en-GB"/>
        </w:rPr>
      </w:pPr>
      <w:r>
        <w:t>The data used in this study were obtained from WAHIS.</w:t>
      </w:r>
      <w:r w:rsidRPr="44A1E69B">
        <w:rPr>
          <w:rFonts w:eastAsia="Times New Roman"/>
          <w:color w:val="000000" w:themeColor="text1"/>
          <w:lang w:eastAsia="en-GB"/>
        </w:rPr>
        <w:t xml:space="preserve"> </w:t>
      </w:r>
      <w:r w:rsidRPr="44A1E69B">
        <w:rPr>
          <w:rFonts w:eastAsia="Times New Roman"/>
          <w:color w:val="000000" w:themeColor="text1"/>
          <w:lang w:val="en-GB" w:eastAsia="en-GB"/>
        </w:rPr>
        <w:t xml:space="preserve">In WAHIS, each event is composed by one or more epidemiologically related outbreak, as assessed by the national veterinary authorities. An outbreak, as defined by the WOAH Terrestrial Animal Health Code, is the occurrence of one or more cases within an epidemiological unit, which in turn can be understood as a group of animals with a defined epidemiological relationship that share approximately the same likelihood of exposure to a pathogenic agent. We </w:t>
      </w:r>
      <w:r>
        <w:t xml:space="preserve">included all outbreaks of poultry, wild birds, as well as mammalian species reported by European countries between 2006 and 2021 (Figure 1). The point dataset was aggregated at an annual time scale and geocoded into their respective NUTS3 (Nomenclature of territorial units for statistics) regions for mapping onto other variables. </w:t>
      </w:r>
    </w:p>
    <w:p w14:paraId="45D30BE1" w14:textId="04ECC806" w:rsidR="00314366" w:rsidRPr="00A743C9" w:rsidRDefault="44A1E69B" w:rsidP="00315E51">
      <w:pPr>
        <w:jc w:val="both"/>
      </w:pPr>
      <w:r>
        <w:t>Eco-climatic variables i.e., the temperature and rainfall together with high and low vegetation indices were obtained from the Copernicus Climate Change Service (C3S, https://climate.copernicus.eu/the-climate-data-store). The Normalized difference water index (NDWI) and Normalized difference vegetation index (NDVI) were obtained from Landsat 8 Collection Tier 1 and MODIS/Terra Vegetation Indices dataset respectively.</w:t>
      </w:r>
      <w:r w:rsidR="007B598D">
        <w:fldChar w:fldCharType="begin"/>
      </w:r>
      <w:r w:rsidR="007B598D">
        <w:instrText xml:space="preserve"> ADDIN ZOTERO_ITEM CSL_CITATION {"citationID":"PxAF07e6","properties":{"formattedCitation":"\\super 32\\uc0\\u8211{}34\\nosupersub{}","plainCitation":"32–34","noteIndex":0},"citationItems":[{"id":2827,"uris":["http://zotero.org/users/1998367/items/D6RK6DJV"],"itemData":{"id":2827,"type":"article-journal","abstract":"This paper provides a summary of the current equations and rescaling factors for converting calibrated Digital Numbers (DNs) to absolute units of at-sensor spectral radiance, Top-Of-Atmosphere (TOA) reflectance, and at-sensor brightness temperature. It tabulates the necessary constants for the Multispectral Scanner (MSS), Thematic Mapper (TM), Enhanced Thematic Mapper Plus (ETM+), and Advanced Land Imager (ALI) sensors. These conversions provide a basis for standardized comparison of data in a single scene or between images acquired on different dates or by different sensors. This paper forms a needed guide for Landsat data users who now have access to the entire Landsat archive at no cost.","container-title":"Remote Sensing of Environment","DOI":"10.1016/j.rse.2009.01.007","ISSN":"0034-4257","issue":"5","journalAbbreviation":"Remote Sensing of Environment","language":"en","page":"893-903","source":"ScienceDirect","title":"Summary of current radiometric calibration coefficients for Landsat MSS, TM, ETM+, and EO-1 ALI sensors","volume":"113","author":[{"family":"Chander","given":"Gyanesh"},{"family":"Markham","given":"Brian L."},{"family":"Helder","given":"Dennis L."}],"issued":{"date-parts":[["2009",5,15]]}}},{"id":2826,"uris":["http://zotero.org/users/1998367/items/BCPFEUYH"],"itemData":{"id":2826,"type":"dataset","DOI":"10.5067/MODIS/MOD13Q1.061","note":"DOI: 10.5067/MODIS/MOD13Q1.061","publisher":"NASA EOSDIS Land Processes DAAC","source":"DOI.org (Datacite)","title":"MODIS/Terra Vegetation Indices 16-Day L3 Global 250m SIN Grid V061","URL":"https://lpdaac.usgs.gov/products/mod13q1v061/","author":[{"family":"Didan,  Kamel","given":""}],"accessed":{"date-parts":[["2023",7,3]]},"issued":{"date-parts":[["2021"]]}}},{"id":2949,"uris":["http://zotero.org/users/1998367/items/3YJBQS3H"],"itemData":{"id":2949,"type":"article-journal","abstract":"Aybar et al., (2020). rgee: An R package for interacting with Google Earth Engine. Journal of Open Source Software, 5(51), 2272, https://doi.org/10.21105/joss.02272","container-title":"Journal of Open Source Software","DOI":"10.21105/joss.02272","ISSN":"2475-9066","issue":"51","language":"en","page":"2272","source":"joss.theoj.org","title":"rgee: An R package for interacting with Google Earth Engine","title-short":"rgee","volume":"5","author":[{"family":"Aybar","given":"Cesar"},{"family":"Wu","given":"Qiusheng"},{"family":"Bautista","given":"Lesly"},{"family":"Yali","given":"Roy"},{"family":"Barja","given":"Antony"}],"issued":{"date-parts":[["2020",7,16]]}}}],"schema":"https://github.com/citation-style-language/schema/raw/master/csl-citation.json"} </w:instrText>
      </w:r>
      <w:r w:rsidR="007B598D">
        <w:fldChar w:fldCharType="separate"/>
      </w:r>
      <w:r w:rsidRPr="44A1E69B">
        <w:rPr>
          <w:rFonts w:ascii="Calibri" w:hAnsi="Calibri" w:cs="Calibri"/>
          <w:vertAlign w:val="superscript"/>
        </w:rPr>
        <w:t>32–34</w:t>
      </w:r>
      <w:r w:rsidR="007B598D">
        <w:fldChar w:fldCharType="end"/>
      </w:r>
      <w:r>
        <w:t xml:space="preserve"> Additional socio-demographic and economic data i.e., the male and female population density, Gross </w:t>
      </w:r>
      <w:r>
        <w:lastRenderedPageBreak/>
        <w:t>Domestic Production (GDP), and annual trading variables was obtained from the Eurostat database.</w:t>
      </w:r>
      <w:r w:rsidR="007B598D">
        <w:fldChar w:fldCharType="begin"/>
      </w:r>
      <w:r w:rsidR="007B598D">
        <w:instrText xml:space="preserve"> ADDIN ZOTERO_ITEM CSL_CITATION {"citationID":"Oe7vfzMg","properties":{"formattedCitation":"\\super 36\\nosupersub{}","plainCitation":"36","noteIndex":0},"citationItems":[{"id":2825,"uris":["http://zotero.org/users/1998367/items/5SN3ERHF"],"itemData":{"id":2825,"type":"book","event-place":"LU","language":"eng","publisher":"Publications Office","publisher-place":"LU","source":"DOI.org (CSL JSON)","title":"EU legislation on the 2021 population and housing censuses: explanatory notes : 2019 edition.","title-short":"EU legislation on the 2021 population and housing censuses","URL":"https://data.europa.eu/doi/10.2785/513433","author":[{"literal":"European Commission. Statistical Office of the European Union."}],"accessed":{"date-parts":[["2023",7,3]]},"issued":{"date-parts":[["2019"]]}}}],"schema":"https://github.com/citation-style-language/schema/raw/master/csl-citation.json"} </w:instrText>
      </w:r>
      <w:r w:rsidR="007B598D">
        <w:fldChar w:fldCharType="separate"/>
      </w:r>
      <w:r w:rsidRPr="44A1E69B">
        <w:rPr>
          <w:rFonts w:ascii="Calibri" w:hAnsi="Calibri" w:cs="Calibri"/>
          <w:vertAlign w:val="superscript"/>
        </w:rPr>
        <w:t>36</w:t>
      </w:r>
      <w:r w:rsidR="007B598D">
        <w:fldChar w:fldCharType="end"/>
      </w:r>
      <w:r>
        <w:t xml:space="preserve"> </w:t>
      </w:r>
    </w:p>
    <w:p w14:paraId="6C49C9DC" w14:textId="7815291A" w:rsidR="00CE62C1" w:rsidRDefault="44A1E69B" w:rsidP="00CE62C1">
      <w:pPr>
        <w:jc w:val="both"/>
      </w:pPr>
      <w:r>
        <w:t>Bioclimatic variables (</w:t>
      </w:r>
      <w:r w:rsidRPr="44A1E69B">
        <w:rPr>
          <w:i/>
          <w:iCs/>
        </w:rPr>
        <w:t>bio1-bio19</w:t>
      </w:r>
      <w:r>
        <w:t>) were included to capture seasonality and complex feature interactions between wild-bird outbreaks and eco-climatic drivers of host-virus amplification and the suitability of geographical introduction (See SI Table 2 for details).</w:t>
      </w:r>
      <w:r w:rsidR="007B598D">
        <w:fldChar w:fldCharType="begin"/>
      </w:r>
      <w:r w:rsidR="007B598D">
        <w:instrText xml:space="preserve"> ADDIN ZOTERO_ITEM CSL_CITATION {"citationID":"82bmcIZN","properties":{"formattedCitation":"\\super 37\\nosupersub{}","plainCitation":"37","noteIndex":0},"citationItems":[{"id":2847,"uris":["http://zotero.org/users/1998367/items/72PG7Y7E"],"itemData":{"id":2847,"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license":"© 2017 Royal Meteorological Society","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7B598D">
        <w:fldChar w:fldCharType="separate"/>
      </w:r>
      <w:r w:rsidRPr="44A1E69B">
        <w:rPr>
          <w:rFonts w:ascii="Calibri" w:hAnsi="Calibri" w:cs="Calibri"/>
          <w:vertAlign w:val="superscript"/>
        </w:rPr>
        <w:t>37</w:t>
      </w:r>
      <w:r w:rsidR="007B598D">
        <w:fldChar w:fldCharType="end"/>
      </w:r>
      <w:r>
        <w:t xml:space="preserve"> A further processing of the explanatory features was employed by using wild bird species to predict the poultry outbreaks. Our hypothesis emanates from the fact that in a typical disease event, it is widely observed that milder infections in wild birds tend to cause severe symptoms in domesticated species.</w:t>
      </w:r>
      <w:r w:rsidR="007B598D">
        <w:fldChar w:fldCharType="begin"/>
      </w:r>
      <w:r w:rsidR="007B598D">
        <w:instrText xml:space="preserve"> ADDIN ZOTERO_ITEM CSL_CITATION {"citationID":"ThzDeAhl","properties":{"formattedCitation":"\\super 28\\nosupersub{}","plainCitation":"28","noteIndex":0},"citationItems":[{"id":2856,"uris":["http://zotero.org/users/1998367/items/BKQVP7U5"],"itemData":{"id":2856,"type":"article-journal","abstract":"This year's outbreak of avian flu has been the worst ever and prompted much debate and research on developing vaccines for domestic and wild birds.","container-title":"EMBO reports","DOI":"10.15252/embr.202256048","ISSN":"1469-221X","issue":"10","note":"publisher: John Wiley &amp; Sons, Ltd","page":"e56048","source":"embopress.org (Atypon)","title":"Europe's worst ever bird flu outbreak","volume":"23","author":[{"family":"Hunter","given":"Philip"}],"issued":{"date-parts":[["2022",10,6]]}}}],"schema":"https://github.com/citation-style-language/schema/raw/master/csl-citation.json"} </w:instrText>
      </w:r>
      <w:r w:rsidR="007B598D">
        <w:fldChar w:fldCharType="separate"/>
      </w:r>
      <w:r w:rsidRPr="44A1E69B">
        <w:rPr>
          <w:rFonts w:ascii="Calibri" w:hAnsi="Calibri" w:cs="Calibri"/>
          <w:vertAlign w:val="superscript"/>
        </w:rPr>
        <w:t>28</w:t>
      </w:r>
      <w:r w:rsidR="007B598D">
        <w:fldChar w:fldCharType="end"/>
      </w:r>
      <w:r>
        <w:t xml:space="preserve"> With these features at hand, we constructed the models to evaluate the accuracy of predicting AIV outbreaks. The dataset was split into three parts. The training data was taken from the year 2006 up to the year 2020. The 2021 data was further split into two parts: validation dataset and test dataset. This split was achieved by randomly selecting data points at a ratio of 80 to 20 for validation and test respectively. </w:t>
      </w:r>
    </w:p>
    <w:p w14:paraId="0368EC39" w14:textId="77777777" w:rsidR="000A20CB" w:rsidRPr="00A743C9" w:rsidRDefault="000A20CB" w:rsidP="00CE62C1">
      <w:pPr>
        <w:jc w:val="both"/>
      </w:pPr>
    </w:p>
    <w:p w14:paraId="16926FE6" w14:textId="7EF67AC3" w:rsidR="002D31A2" w:rsidRPr="00A743C9" w:rsidRDefault="00310CE7" w:rsidP="009A6187">
      <w:pPr>
        <w:jc w:val="both"/>
        <w:rPr>
          <w:b/>
        </w:rPr>
      </w:pPr>
      <w:r w:rsidRPr="360539A4">
        <w:rPr>
          <w:b/>
        </w:rPr>
        <w:t>M</w:t>
      </w:r>
      <w:r w:rsidR="002D31A2" w:rsidRPr="360539A4">
        <w:rPr>
          <w:b/>
        </w:rPr>
        <w:t>ode</w:t>
      </w:r>
      <w:r w:rsidR="0081699F" w:rsidRPr="360539A4">
        <w:rPr>
          <w:b/>
        </w:rPr>
        <w:t xml:space="preserve">l </w:t>
      </w:r>
      <w:r w:rsidR="007D1750" w:rsidRPr="360539A4">
        <w:rPr>
          <w:b/>
        </w:rPr>
        <w:t>asses</w:t>
      </w:r>
      <w:r w:rsidR="00641A14" w:rsidRPr="360539A4">
        <w:rPr>
          <w:b/>
        </w:rPr>
        <w:t>s</w:t>
      </w:r>
      <w:r w:rsidR="007D1750" w:rsidRPr="360539A4">
        <w:rPr>
          <w:b/>
        </w:rPr>
        <w:t>ment</w:t>
      </w:r>
      <w:r w:rsidR="008E4881" w:rsidRPr="360539A4">
        <w:rPr>
          <w:b/>
        </w:rPr>
        <w:t xml:space="preserve">, </w:t>
      </w:r>
      <w:r w:rsidR="007D1750" w:rsidRPr="360539A4">
        <w:rPr>
          <w:b/>
        </w:rPr>
        <w:t>selection</w:t>
      </w:r>
      <w:r w:rsidR="360539A4" w:rsidRPr="360539A4">
        <w:rPr>
          <w:b/>
          <w:bCs/>
        </w:rPr>
        <w:t>,</w:t>
      </w:r>
      <w:r w:rsidR="008E4881" w:rsidRPr="360539A4">
        <w:rPr>
          <w:b/>
        </w:rPr>
        <w:t xml:space="preserve"> and evaluation</w:t>
      </w:r>
    </w:p>
    <w:p w14:paraId="31C45CE5" w14:textId="52104CFB" w:rsidR="00013F3F" w:rsidRPr="00A743C9" w:rsidRDefault="008D2991" w:rsidP="004C57ED">
      <w:pPr>
        <w:jc w:val="both"/>
        <w:rPr>
          <w:rFonts w:eastAsiaTheme="minorEastAsia" w:cstheme="minorHAnsi"/>
        </w:rPr>
      </w:pPr>
      <w:r w:rsidRPr="00A743C9">
        <w:rPr>
          <w:rFonts w:cstheme="minorHAnsi"/>
        </w:rPr>
        <w:t>C</w:t>
      </w:r>
      <w:r w:rsidR="00F84D0C" w:rsidRPr="00A743C9">
        <w:rPr>
          <w:rFonts w:cstheme="minorHAnsi"/>
        </w:rPr>
        <w:t>lassification tasks can be carried out using various machine learning algorithms</w:t>
      </w:r>
      <w:r w:rsidR="00FF477F" w:rsidRPr="00A743C9">
        <w:rPr>
          <w:rFonts w:cstheme="minorHAnsi"/>
        </w:rPr>
        <w:t xml:space="preserve"> such a</w:t>
      </w:r>
      <w:r w:rsidR="004D7EB4">
        <w:rPr>
          <w:rFonts w:cstheme="minorHAnsi"/>
        </w:rPr>
        <w:t>s</w:t>
      </w:r>
      <w:r w:rsidR="00F84D0C" w:rsidRPr="00A743C9">
        <w:rPr>
          <w:rFonts w:cstheme="minorHAnsi"/>
        </w:rPr>
        <w:t xml:space="preserve"> logistic regression, classification trees, gradient boosted trees methods, and random </w:t>
      </w:r>
      <w:r w:rsidR="00717F75" w:rsidRPr="00A743C9">
        <w:rPr>
          <w:rFonts w:cstheme="minorHAnsi"/>
        </w:rPr>
        <w:t>forest.</w:t>
      </w:r>
      <w:r w:rsidR="00DB4348" w:rsidRPr="00A743C9">
        <w:rPr>
          <w:rFonts w:cstheme="minorHAnsi"/>
        </w:rPr>
        <w:fldChar w:fldCharType="begin"/>
      </w:r>
      <w:r w:rsidR="00373CEF">
        <w:rPr>
          <w:rFonts w:cstheme="minorHAnsi"/>
        </w:rPr>
        <w:instrText xml:space="preserve"> ADDIN ZOTERO_ITEM CSL_CITATION {"citationID":"xaXRZ8AH","properties":{"formattedCitation":"\\super 38\\nosupersub{}","plainCitation":"38","noteIndex":0},"citationItems":[{"id":2913,"uris":["http://zotero.org/users/1998367/items/E7S93AZ6"],"itemData":{"id":2913,"type":"book","abstract":"Build deep learning applications, such as computer vision, speech recognition, and chatbots, using frameworks such as TensorFlow and Keras. This book helps you to ramp up your practical know-how in a short period of time and focuses you on the domain, models, and algorithms required for deep learning applications. Deep Learning with Applications Using Python covers topics such as chatbots, natural language processing, and face and object recognition. The goal is to equip you with the concepts, techniques, and algorithm implementations needed to create programs capable of performing deep learning. This book covers intermediate and advanced levels of deep learning, including convolutional neural networks, recurrent neural networks, and multilayer perceptrons. It also discusses popular APIs such as IBM Watson, Microsoft Azure, and scikit-learn. You will: Work with various deep learning frameworks such as TensorFlow, Keras, and scikit-learn. Build face recognition and face detection capabilities Create speech-to-text and text-to-speech functionality Make chatbots using deep learning","call-number":"006.3","edition":"1st ed. 2018","event-place":"Berkeley, CA","ISBN":"978-1-4842-3516-4","note":"DOI: 10.1007/978-1-4842-3516-4","number-of-pages":"1","publisher":"Apress : Imprint: Apress","publisher-place":"Berkeley, CA","source":"Library of Congress ISBN","title":"Deep Learning with Applications Using Python: Chatbots and Face, Object, and Speech Recognition With TensorFlow and Keras","title-short":"Deep Learning with Applications Using Python","author":[{"family":"Manaswi","given":"Navin Kumar"}],"issued":{"date-parts":[["2018"]]}}}],"schema":"https://github.com/citation-style-language/schema/raw/master/csl-citation.json"} </w:instrText>
      </w:r>
      <w:r w:rsidR="00DB4348" w:rsidRPr="00A743C9">
        <w:rPr>
          <w:rFonts w:cstheme="minorHAnsi"/>
        </w:rPr>
        <w:fldChar w:fldCharType="separate"/>
      </w:r>
      <w:r w:rsidR="00373CEF" w:rsidRPr="00373CEF">
        <w:rPr>
          <w:rFonts w:ascii="Calibri" w:hAnsi="Calibri" w:cs="Calibri"/>
          <w:vertAlign w:val="superscript"/>
        </w:rPr>
        <w:t>38</w:t>
      </w:r>
      <w:r w:rsidR="00DB4348" w:rsidRPr="00A743C9">
        <w:rPr>
          <w:rFonts w:cstheme="minorHAnsi"/>
        </w:rPr>
        <w:fldChar w:fldCharType="end"/>
      </w:r>
      <w:r w:rsidR="00F84D0C" w:rsidRPr="00A743C9">
        <w:rPr>
          <w:rFonts w:cstheme="minorHAnsi"/>
        </w:rPr>
        <w:t xml:space="preserve"> </w:t>
      </w:r>
      <w:r w:rsidR="007C1465" w:rsidRPr="00A743C9">
        <w:rPr>
          <w:rFonts w:cstheme="minorHAnsi"/>
        </w:rPr>
        <w:t xml:space="preserve">We employ </w:t>
      </w:r>
      <w:r w:rsidR="002F0F12" w:rsidRPr="00A743C9">
        <w:rPr>
          <w:rFonts w:cstheme="minorHAnsi"/>
        </w:rPr>
        <w:t xml:space="preserve">the </w:t>
      </w:r>
      <w:r w:rsidR="007C1465" w:rsidRPr="00A743C9">
        <w:rPr>
          <w:rFonts w:cstheme="minorHAnsi"/>
        </w:rPr>
        <w:t xml:space="preserve">XGBoost algorithm which is a subset of </w:t>
      </w:r>
      <w:r w:rsidR="00FD4002" w:rsidRPr="00A743C9">
        <w:rPr>
          <w:rFonts w:cstheme="minorHAnsi"/>
        </w:rPr>
        <w:t xml:space="preserve">the </w:t>
      </w:r>
      <w:r w:rsidR="007C1465" w:rsidRPr="00A743C9">
        <w:rPr>
          <w:rFonts w:cstheme="minorHAnsi"/>
        </w:rPr>
        <w:t xml:space="preserve">gradient boosted tree </w:t>
      </w:r>
      <w:r w:rsidR="00FD4002" w:rsidRPr="00A743C9">
        <w:rPr>
          <w:rFonts w:cstheme="minorHAnsi"/>
        </w:rPr>
        <w:t>family</w:t>
      </w:r>
      <w:r w:rsidR="002E6907" w:rsidRPr="00A743C9">
        <w:rPr>
          <w:rFonts w:cstheme="minorHAnsi"/>
        </w:rPr>
        <w:t xml:space="preserve"> and</w:t>
      </w:r>
      <w:r w:rsidR="00EC7220">
        <w:rPr>
          <w:rFonts w:cstheme="minorHAnsi"/>
        </w:rPr>
        <w:t xml:space="preserve"> is known to</w:t>
      </w:r>
      <w:r w:rsidR="002E6907" w:rsidRPr="00A743C9">
        <w:rPr>
          <w:rFonts w:cstheme="minorHAnsi"/>
        </w:rPr>
        <w:t xml:space="preserve"> perform well in general classification studies</w:t>
      </w:r>
      <w:r w:rsidR="00EC176C" w:rsidRPr="00A743C9">
        <w:rPr>
          <w:rFonts w:cstheme="minorHAnsi"/>
        </w:rPr>
        <w:t xml:space="preserve">. </w:t>
      </w:r>
      <w:r w:rsidR="004C57ED">
        <w:rPr>
          <w:rFonts w:eastAsiaTheme="minorEastAsia" w:cstheme="minorHAnsi"/>
        </w:rPr>
        <w:t>T</w:t>
      </w:r>
      <w:r w:rsidR="00B10160" w:rsidRPr="00A743C9">
        <w:rPr>
          <w:rFonts w:eastAsiaTheme="minorEastAsia" w:cstheme="minorHAnsi"/>
        </w:rPr>
        <w:t>he</w:t>
      </w:r>
      <w:r w:rsidR="004C57ED">
        <w:rPr>
          <w:rFonts w:eastAsiaTheme="minorEastAsia" w:cstheme="minorHAnsi"/>
        </w:rPr>
        <w:t xml:space="preserve"> </w:t>
      </w:r>
      <w:r w:rsidR="00B10160" w:rsidRPr="00A743C9">
        <w:rPr>
          <w:rFonts w:eastAsiaTheme="minorEastAsia" w:cstheme="minorHAnsi"/>
        </w:rPr>
        <w:t>model’s parameters</w:t>
      </w:r>
      <w:r w:rsidR="004C57ED">
        <w:rPr>
          <w:rFonts w:eastAsiaTheme="minorEastAsia" w:cstheme="minorHAnsi"/>
        </w:rPr>
        <w:t xml:space="preserve"> were tuned</w:t>
      </w:r>
      <w:r w:rsidR="00B10160" w:rsidRPr="00A743C9">
        <w:rPr>
          <w:rFonts w:eastAsiaTheme="minorEastAsia" w:cstheme="minorHAnsi"/>
        </w:rPr>
        <w:t xml:space="preserve"> before construction</w:t>
      </w:r>
      <w:r w:rsidR="00AE5107">
        <w:rPr>
          <w:rFonts w:eastAsiaTheme="minorEastAsia" w:cstheme="minorHAnsi"/>
        </w:rPr>
        <w:t xml:space="preserve"> and the resulting optimal values </w:t>
      </w:r>
      <w:r w:rsidR="00EC4190" w:rsidRPr="00A743C9">
        <w:rPr>
          <w:rFonts w:eastAsiaTheme="minorEastAsia" w:cstheme="minorHAnsi"/>
        </w:rPr>
        <w:t xml:space="preserve">used </w:t>
      </w:r>
      <w:r w:rsidR="00B5585E">
        <w:rPr>
          <w:rFonts w:eastAsiaTheme="minorEastAsia" w:cstheme="minorHAnsi"/>
        </w:rPr>
        <w:t>for</w:t>
      </w:r>
      <w:r w:rsidR="00EC4190" w:rsidRPr="00A743C9">
        <w:rPr>
          <w:rFonts w:eastAsiaTheme="minorEastAsia" w:cstheme="minorHAnsi"/>
        </w:rPr>
        <w:t xml:space="preserve"> consequent </w:t>
      </w:r>
      <w:r w:rsidR="00B5585E">
        <w:rPr>
          <w:rFonts w:eastAsiaTheme="minorEastAsia" w:cstheme="minorHAnsi"/>
        </w:rPr>
        <w:t xml:space="preserve">model </w:t>
      </w:r>
      <w:r w:rsidR="00EC4190" w:rsidRPr="00A743C9">
        <w:rPr>
          <w:rFonts w:eastAsiaTheme="minorEastAsia" w:cstheme="minorHAnsi"/>
        </w:rPr>
        <w:t>run</w:t>
      </w:r>
      <w:r w:rsidR="00B5585E">
        <w:rPr>
          <w:rFonts w:eastAsiaTheme="minorEastAsia" w:cstheme="minorHAnsi"/>
        </w:rPr>
        <w:t>s</w:t>
      </w:r>
      <w:r w:rsidR="00EC4190" w:rsidRPr="00A743C9">
        <w:rPr>
          <w:rFonts w:eastAsiaTheme="minorEastAsia" w:cstheme="minorHAnsi"/>
        </w:rPr>
        <w:t>.</w:t>
      </w:r>
      <w:r w:rsidR="005C1BC0" w:rsidRPr="00A743C9">
        <w:rPr>
          <w:rFonts w:eastAsiaTheme="minorEastAsia" w:cstheme="minorHAnsi"/>
        </w:rPr>
        <w:t xml:space="preserve"> </w:t>
      </w:r>
      <w:r w:rsidR="00EC4190" w:rsidRPr="00A743C9">
        <w:rPr>
          <w:rFonts w:eastAsiaTheme="minorEastAsia" w:cstheme="minorHAnsi"/>
        </w:rPr>
        <w:t xml:space="preserve"> </w:t>
      </w:r>
    </w:p>
    <w:p w14:paraId="1E68F85A" w14:textId="0FE1422B" w:rsidR="008F43C5" w:rsidRDefault="44A1E69B" w:rsidP="44A1E69B">
      <w:pPr>
        <w:jc w:val="both"/>
        <w:rPr>
          <w:rFonts w:eastAsiaTheme="minorEastAsia"/>
        </w:rPr>
      </w:pPr>
      <w:r w:rsidRPr="44A1E69B">
        <w:rPr>
          <w:rFonts w:eastAsiaTheme="minorEastAsia"/>
        </w:rPr>
        <w:t>Each model was constructed from different engineered features and their targets based on the specific question of interest. Features were categorized into climate, environmental, demographic, economic, bioclimatic, birds and trade classes. The climate variables were aggregated into quarters to match the seasonality in Europe, i.e., quarters one (Q1), two (Q2), three (Q3), and four (Q4) correspond to January-March, April-July, August-October, and September-December respectively. A total of three models were constructed (</w:t>
      </w:r>
      <w:r w:rsidRPr="44A1E69B">
        <w:rPr>
          <w:rStyle w:val="IntenseEmphasis"/>
        </w:rPr>
        <w:t>See</w:t>
      </w:r>
      <w:r w:rsidR="00FE042E">
        <w:rPr>
          <w:rStyle w:val="IntenseEmphasis"/>
        </w:rPr>
        <w:t xml:space="preserve"> Table</w:t>
      </w:r>
      <w:r w:rsidRPr="44A1E69B">
        <w:rPr>
          <w:rStyle w:val="IntenseEmphasis"/>
        </w:rPr>
        <w:t xml:space="preserve"> SI </w:t>
      </w:r>
      <w:r w:rsidR="00FE042E">
        <w:rPr>
          <w:rStyle w:val="IntenseEmphasis"/>
        </w:rPr>
        <w:t>3</w:t>
      </w:r>
      <w:r w:rsidRPr="44A1E69B">
        <w:rPr>
          <w:rFonts w:eastAsiaTheme="minorEastAsia"/>
        </w:rPr>
        <w:t>). Model 1 (M1) consisted of 49 features and was used to answer a general question; what eco-climatic and socio-economic variables drive AIV outbreaks and how predictive are they? In this model, temperature and rainfall variables for all quarters and other categories were included. In Model 2 (M2), wild infected bird features were introduced additionally (totaling 259 features), and the model was designed to answer the question; how do wild bird outbreaks in combination with eco-climatic and socio-economic drivers affect domesticated bird outbreaks? In the final model (M3), the wild birds were used as features to predict domestic bird outbreaks while simultaneously disabling their targets. The goal of the last two models was to investigate the role and predictive gain from having wild bird outbreak surveillance data. Furthermore, these two models were used to identify which bird species play a critical role in AIV spread. Biologically, it is known that mild wild bird AIV strains sometimes cause severe outbreaks in poultry whenever spillover events arise.</w:t>
      </w:r>
      <w:r w:rsidR="00180030" w:rsidRPr="44A1E69B">
        <w:rPr>
          <w:rFonts w:eastAsiaTheme="minorEastAsia"/>
        </w:rPr>
        <w:fldChar w:fldCharType="begin"/>
      </w:r>
      <w:r w:rsidR="00180030" w:rsidRPr="44A1E69B">
        <w:rPr>
          <w:rFonts w:eastAsiaTheme="minorEastAsia"/>
        </w:rPr>
        <w:instrText xml:space="preserve"> ADDIN ZOTERO_ITEM CSL_CITATION {"citationID":"tW472Bm5","properties":{"formattedCitation":"\\super 10,28\\nosupersub{}","plainCitation":"10,28","noteIndex":0},"citationItems":[{"id":3002,"uris":["http://zotero.org/users/1998367/items/6VQSEHIS"],"itemData":{"id":3002,"type":"article-journal","abstract":"Influenza is an infectious respiratory disease that, in humans, is caused by influenza A and influenza B viruses. Typically characterized by annual seasonal epidemics, sporadic pandemic outbreaks involve influenza A virus strains of zoonotic origin. The WHO estimates that annual epidemics of influenza result in ~1 billion infections, 3–5 million cases of severe illness and 300,000–500,000 deaths. The severity of pandemic influenza depends on multiple factors, including the virulence of the pandemic virus strain and the level of pre-existing immunity. The most severe influenza pandemic, in 1918, resulted in &gt;40 million deaths worldwide. Influenza vaccines are formulated every year to match the circulating strains, as they evolve antigenically owing to antigenic drift. Nevertheless, vaccine efficacy is not optimal and is dramatically low in the case of an antigenic mismatch between the vaccine and the circulating virus strain. Antiviral agents that target the influenza virus enzyme neuraminidase have been developed for prophylaxis and therapy. However, the use of these antivirals is still limited. Emerging approaches to combat influenza include the development of universal influenza virus vaccines that provide protection against antigenically distant influenza viruses, but these vaccines need to be tested in clinical trials to ascertain their effectiveness.","container-title":"Nature Reviews Disease Primers","DOI":"10.1038/s41572-018-0002-y","ISSN":"2056-676X","issue":"1","journalAbbreviation":"Nat Rev Dis Primers","language":"en","license":"2018 Macmillan Publishers Ltd., part of Springer Nature","note":"number: 1\npublisher: Nature Publishing Group","page":"1-21","source":"www.nature.com","title":"Influenza","volume":"4","author":[{"family":"Krammer","given":"Florian"},{"family":"Smith","given":"Gavin J. D."},{"family":"Fouchier","given":"Ron A. M."},{"family":"Peiris","given":"Malik"},{"family":"Kedzierska","given":"Katherine"},{"family":"Doherty","given":"Peter C."},{"family":"Palese","given":"Peter"},{"family":"Shaw","given":"Megan L."},{"family":"Treanor","given":"John"},{"family":"Webster","given":"Robert G."},{"family":"García-Sastre","given":"Adolfo"}],"issued":{"date-parts":[["2018",6,28]]}}},{"id":2856,"uris":["http://zotero.org/users/1998367/items/BKQVP7U5"],"itemData":{"id":2856,"type":"article-journal","abstract":"This year's outbreak of avian flu has been the worst ever and prompted much debate and research on developing vaccines for domestic and wild birds.","container-title":"EMBO reports","DOI":"10.15252/embr.202256048","ISSN":"1469-221X","issue":"10","note":"publisher: John Wiley &amp; Sons, Ltd","page":"e56048","source":"embopress.org (Atypon)","title":"Europe's worst ever bird flu outbreak","volume":"23","author":[{"family":"Hunter","given":"Philip"}],"issued":{"date-parts":[["2022",10,6]]}}}],"schema":"https://github.com/citation-style-language/schema/raw/master/csl-citation.json"} </w:instrText>
      </w:r>
      <w:r w:rsidR="00180030" w:rsidRPr="44A1E69B">
        <w:rPr>
          <w:rFonts w:eastAsiaTheme="minorEastAsia"/>
        </w:rPr>
        <w:fldChar w:fldCharType="separate"/>
      </w:r>
      <w:r w:rsidRPr="44A1E69B">
        <w:rPr>
          <w:rFonts w:ascii="Calibri" w:hAnsi="Calibri" w:cs="Calibri"/>
          <w:vertAlign w:val="superscript"/>
        </w:rPr>
        <w:t>10,28</w:t>
      </w:r>
      <w:r w:rsidR="00180030" w:rsidRPr="44A1E69B">
        <w:rPr>
          <w:rFonts w:eastAsiaTheme="minorEastAsia"/>
        </w:rPr>
        <w:fldChar w:fldCharType="end"/>
      </w:r>
      <w:r w:rsidRPr="44A1E69B">
        <w:rPr>
          <w:rFonts w:eastAsiaTheme="minorEastAsia"/>
        </w:rPr>
        <w:t xml:space="preserve"> In that respect, we aim to study the on and off influence of this phenomena by tweaking the targets of the wild birds when used as features. </w:t>
      </w:r>
    </w:p>
    <w:p w14:paraId="2FDA99D5" w14:textId="1F578576" w:rsidR="001D7D3D" w:rsidRDefault="00271FDD" w:rsidP="009A6187">
      <w:pPr>
        <w:jc w:val="both"/>
        <w:rPr>
          <w:rFonts w:eastAsiaTheme="minorEastAsia"/>
        </w:rPr>
      </w:pPr>
      <w:r w:rsidRPr="7338ADF1">
        <w:rPr>
          <w:rFonts w:eastAsiaTheme="minorEastAsia"/>
        </w:rPr>
        <w:t>Simultaneous</w:t>
      </w:r>
      <w:r w:rsidR="001C4945" w:rsidRPr="7338ADF1">
        <w:rPr>
          <w:rFonts w:eastAsiaTheme="minorEastAsia"/>
        </w:rPr>
        <w:t xml:space="preserve"> evaluation of </w:t>
      </w:r>
      <w:r w:rsidR="009F5605" w:rsidRPr="7338ADF1">
        <w:rPr>
          <w:rFonts w:eastAsiaTheme="minorEastAsia"/>
        </w:rPr>
        <w:t>the</w:t>
      </w:r>
      <w:r w:rsidR="001C4945" w:rsidRPr="7338ADF1">
        <w:rPr>
          <w:rFonts w:eastAsiaTheme="minorEastAsia"/>
        </w:rPr>
        <w:t xml:space="preserve"> models </w:t>
      </w:r>
      <w:r w:rsidRPr="7338ADF1">
        <w:rPr>
          <w:rFonts w:eastAsiaTheme="minorEastAsia"/>
        </w:rPr>
        <w:t>was</w:t>
      </w:r>
      <w:r w:rsidR="001C4945" w:rsidRPr="7338ADF1">
        <w:rPr>
          <w:rFonts w:eastAsiaTheme="minorEastAsia"/>
        </w:rPr>
        <w:t xml:space="preserve"> carried</w:t>
      </w:r>
      <w:r w:rsidR="7338ADF1" w:rsidRPr="7338ADF1">
        <w:rPr>
          <w:rFonts w:eastAsiaTheme="minorEastAsia"/>
        </w:rPr>
        <w:t xml:space="preserve"> out</w:t>
      </w:r>
      <w:r w:rsidR="001C4945" w:rsidRPr="7338ADF1">
        <w:rPr>
          <w:rFonts w:eastAsiaTheme="minorEastAsia"/>
        </w:rPr>
        <w:t xml:space="preserve"> using </w:t>
      </w:r>
      <w:r w:rsidR="00F11F0E" w:rsidRPr="7338ADF1">
        <w:rPr>
          <w:rFonts w:eastAsiaTheme="minorEastAsia"/>
        </w:rPr>
        <w:t xml:space="preserve">a combination of </w:t>
      </w:r>
      <w:r w:rsidR="001C4945" w:rsidRPr="7338ADF1">
        <w:rPr>
          <w:rFonts w:eastAsiaTheme="minorEastAsia"/>
        </w:rPr>
        <w:t xml:space="preserve">the </w:t>
      </w:r>
      <w:r w:rsidR="001C4945" w:rsidRPr="7338ADF1">
        <w:rPr>
          <w:rFonts w:eastAsiaTheme="minorEastAsia"/>
          <w:i/>
        </w:rPr>
        <w:t>logloss</w:t>
      </w:r>
      <w:r w:rsidR="0048762B" w:rsidRPr="7338ADF1">
        <w:rPr>
          <w:rFonts w:eastAsiaTheme="minorEastAsia"/>
        </w:rPr>
        <w:t xml:space="preserve">, </w:t>
      </w:r>
      <w:r w:rsidR="000512AE" w:rsidRPr="7338ADF1">
        <w:rPr>
          <w:rFonts w:eastAsiaTheme="minorEastAsia"/>
        </w:rPr>
        <w:t xml:space="preserve">the </w:t>
      </w:r>
      <w:r w:rsidR="00121DAC" w:rsidRPr="7338ADF1">
        <w:rPr>
          <w:rFonts w:eastAsiaTheme="minorEastAsia"/>
        </w:rPr>
        <w:t>receiver operating characteristic curve</w:t>
      </w:r>
      <w:r w:rsidR="000512AE" w:rsidRPr="7338ADF1">
        <w:rPr>
          <w:rFonts w:eastAsiaTheme="minorEastAsia"/>
        </w:rPr>
        <w:t>s</w:t>
      </w:r>
      <w:r w:rsidR="00121DAC" w:rsidRPr="7338ADF1">
        <w:rPr>
          <w:rFonts w:eastAsiaTheme="minorEastAsia"/>
        </w:rPr>
        <w:t xml:space="preserve"> (ROC)</w:t>
      </w:r>
      <w:r w:rsidR="000512AE" w:rsidRPr="7338ADF1">
        <w:rPr>
          <w:rFonts w:eastAsiaTheme="minorEastAsia"/>
        </w:rPr>
        <w:t>,</w:t>
      </w:r>
      <w:r w:rsidR="00121DAC" w:rsidRPr="7338ADF1">
        <w:rPr>
          <w:rFonts w:eastAsiaTheme="minorEastAsia"/>
        </w:rPr>
        <w:t xml:space="preserve"> and</w:t>
      </w:r>
      <w:r w:rsidR="000512AE" w:rsidRPr="7338ADF1">
        <w:rPr>
          <w:rFonts w:eastAsiaTheme="minorEastAsia"/>
        </w:rPr>
        <w:t xml:space="preserve"> estimates of the</w:t>
      </w:r>
      <w:r w:rsidR="00121DAC" w:rsidRPr="7338ADF1">
        <w:rPr>
          <w:rFonts w:eastAsiaTheme="minorEastAsia"/>
        </w:rPr>
        <w:t xml:space="preserve"> </w:t>
      </w:r>
      <w:r w:rsidR="00F11F0E" w:rsidRPr="7338ADF1">
        <w:rPr>
          <w:rFonts w:eastAsiaTheme="minorEastAsia"/>
        </w:rPr>
        <w:t xml:space="preserve">area under </w:t>
      </w:r>
      <w:r w:rsidR="00121DAC" w:rsidRPr="7338ADF1">
        <w:rPr>
          <w:rFonts w:eastAsiaTheme="minorEastAsia"/>
        </w:rPr>
        <w:t xml:space="preserve">the </w:t>
      </w:r>
      <w:r w:rsidR="00F11F0E" w:rsidRPr="7338ADF1">
        <w:rPr>
          <w:rFonts w:eastAsiaTheme="minorEastAsia"/>
        </w:rPr>
        <w:t xml:space="preserve">curve </w:t>
      </w:r>
      <w:r w:rsidR="00CD57E7" w:rsidRPr="7338ADF1">
        <w:rPr>
          <w:rFonts w:eastAsiaTheme="minorEastAsia"/>
        </w:rPr>
        <w:t>(</w:t>
      </w:r>
      <w:r w:rsidR="00121DAC" w:rsidRPr="7338ADF1">
        <w:rPr>
          <w:rFonts w:eastAsiaTheme="minorEastAsia"/>
        </w:rPr>
        <w:t>AUC</w:t>
      </w:r>
      <w:r w:rsidR="00CD57E7" w:rsidRPr="7338ADF1">
        <w:rPr>
          <w:rFonts w:eastAsiaTheme="minorEastAsia"/>
        </w:rPr>
        <w:t xml:space="preserve">) </w:t>
      </w:r>
      <w:r w:rsidR="00F95F6A" w:rsidRPr="7338ADF1">
        <w:rPr>
          <w:rFonts w:eastAsiaTheme="minorEastAsia"/>
        </w:rPr>
        <w:t>evaluation metric</w:t>
      </w:r>
      <w:r w:rsidR="004E2921" w:rsidRPr="7338ADF1">
        <w:rPr>
          <w:rFonts w:eastAsiaTheme="minorEastAsia"/>
        </w:rPr>
        <w:t>s</w:t>
      </w:r>
      <w:r w:rsidR="00F95F6A" w:rsidRPr="7338ADF1">
        <w:rPr>
          <w:rFonts w:eastAsiaTheme="minorEastAsia"/>
        </w:rPr>
        <w:t xml:space="preserve">. </w:t>
      </w:r>
      <w:r w:rsidR="00C4145E" w:rsidRPr="7338ADF1">
        <w:rPr>
          <w:rFonts w:eastAsiaTheme="minorEastAsia"/>
        </w:rPr>
        <w:t>The respective</w:t>
      </w:r>
      <w:r w:rsidR="007C76CD" w:rsidRPr="7338ADF1">
        <w:rPr>
          <w:rFonts w:eastAsiaTheme="minorEastAsia"/>
        </w:rPr>
        <w:t xml:space="preserve"> cross-validation </w:t>
      </w:r>
      <w:r w:rsidR="007C76CD" w:rsidRPr="7338ADF1">
        <w:rPr>
          <w:rFonts w:eastAsiaTheme="minorEastAsia"/>
          <w:i/>
        </w:rPr>
        <w:t xml:space="preserve">logloss </w:t>
      </w:r>
      <w:r w:rsidR="007C76CD" w:rsidRPr="7338ADF1">
        <w:rPr>
          <w:rFonts w:eastAsiaTheme="minorEastAsia"/>
        </w:rPr>
        <w:t>and the models’</w:t>
      </w:r>
      <w:r w:rsidR="00C4145E" w:rsidRPr="7338ADF1">
        <w:rPr>
          <w:rFonts w:eastAsiaTheme="minorEastAsia"/>
        </w:rPr>
        <w:t xml:space="preserve"> </w:t>
      </w:r>
      <w:r w:rsidR="00C4145E" w:rsidRPr="7338ADF1">
        <w:rPr>
          <w:rFonts w:eastAsiaTheme="minorEastAsia"/>
          <w:i/>
        </w:rPr>
        <w:t>logloss</w:t>
      </w:r>
      <w:r w:rsidR="00C4145E" w:rsidRPr="7338ADF1">
        <w:rPr>
          <w:rFonts w:eastAsiaTheme="minorEastAsia"/>
        </w:rPr>
        <w:t xml:space="preserve"> were plotted.</w:t>
      </w:r>
      <w:r w:rsidR="00694CBC" w:rsidRPr="7338ADF1">
        <w:rPr>
          <w:rFonts w:eastAsiaTheme="minorEastAsia"/>
        </w:rPr>
        <w:t xml:space="preserve"> </w:t>
      </w:r>
      <w:r w:rsidR="00BE6999" w:rsidRPr="7338ADF1">
        <w:rPr>
          <w:rFonts w:eastAsiaTheme="minorEastAsia"/>
        </w:rPr>
        <w:t xml:space="preserve">While these </w:t>
      </w:r>
      <w:r w:rsidR="00377962" w:rsidRPr="7338ADF1">
        <w:rPr>
          <w:rFonts w:eastAsiaTheme="minorEastAsia"/>
        </w:rPr>
        <w:t>plots</w:t>
      </w:r>
      <w:r w:rsidR="00BE6999" w:rsidRPr="7338ADF1">
        <w:rPr>
          <w:rFonts w:eastAsiaTheme="minorEastAsia"/>
        </w:rPr>
        <w:t xml:space="preserve"> are plausible, </w:t>
      </w:r>
      <w:r w:rsidR="0025639E" w:rsidRPr="7338ADF1">
        <w:rPr>
          <w:rFonts w:eastAsiaTheme="minorEastAsia"/>
        </w:rPr>
        <w:t>interpreting the</w:t>
      </w:r>
      <w:r w:rsidR="00E33835" w:rsidRPr="7338ADF1">
        <w:rPr>
          <w:rFonts w:eastAsiaTheme="minorEastAsia"/>
        </w:rPr>
        <w:t xml:space="preserve"> significance of the</w:t>
      </w:r>
      <w:r w:rsidR="0025639E" w:rsidRPr="7338ADF1">
        <w:rPr>
          <w:rFonts w:eastAsiaTheme="minorEastAsia"/>
        </w:rPr>
        <w:t xml:space="preserve"> </w:t>
      </w:r>
      <w:r w:rsidR="00BE6999" w:rsidRPr="7338ADF1">
        <w:rPr>
          <w:rFonts w:eastAsiaTheme="minorEastAsia"/>
        </w:rPr>
        <w:t xml:space="preserve">models’ </w:t>
      </w:r>
      <w:r w:rsidR="0025639E" w:rsidRPr="7338ADF1">
        <w:rPr>
          <w:rFonts w:eastAsiaTheme="minorEastAsia"/>
        </w:rPr>
        <w:t>results</w:t>
      </w:r>
      <w:r w:rsidR="00BE6999" w:rsidRPr="7338ADF1">
        <w:rPr>
          <w:rFonts w:eastAsiaTheme="minorEastAsia"/>
        </w:rPr>
        <w:t xml:space="preserve"> is </w:t>
      </w:r>
      <w:r w:rsidR="008C3444" w:rsidRPr="7338ADF1">
        <w:rPr>
          <w:rFonts w:eastAsiaTheme="minorEastAsia"/>
        </w:rPr>
        <w:t xml:space="preserve">not </w:t>
      </w:r>
      <w:r w:rsidR="00BE6999" w:rsidRPr="7338ADF1">
        <w:rPr>
          <w:rFonts w:eastAsiaTheme="minorEastAsia"/>
        </w:rPr>
        <w:t>straight forward.</w:t>
      </w:r>
      <w:r w:rsidR="00377962" w:rsidRPr="7338ADF1">
        <w:rPr>
          <w:rFonts w:eastAsiaTheme="minorEastAsia"/>
        </w:rPr>
        <w:t xml:space="preserve"> </w:t>
      </w:r>
      <w:r w:rsidR="00ED4156" w:rsidRPr="7338ADF1">
        <w:rPr>
          <w:rFonts w:eastAsiaTheme="minorEastAsia"/>
        </w:rPr>
        <w:t>Local Interpretable Model-Agonistic Explanations (LIME)</w:t>
      </w:r>
      <w:r w:rsidR="00ED4156" w:rsidRPr="7338ADF1">
        <w:rPr>
          <w:rFonts w:eastAsiaTheme="minorEastAsia"/>
        </w:rPr>
        <w:fldChar w:fldCharType="begin"/>
      </w:r>
      <w:r w:rsidR="00373CEF">
        <w:rPr>
          <w:rFonts w:eastAsiaTheme="minorEastAsia"/>
        </w:rPr>
        <w:instrText xml:space="preserve"> ADDIN ZOTERO_ITEM CSL_CITATION {"citationID":"VxfwBxzT","properties":{"formattedCitation":"\\super 39\\nosupersub{}","plainCitation":"39","noteIndex":0},"citationItems":[{"id":2868,"uris":["http://zotero.org/users/1998367/items/HSFCNXP8"],"itemData":{"id":2868,"type":"article","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DOI":"10.48550/arXiv.1602.04938","note":"arXiv:1602.04938 [cs, stat]","number":"arXiv:1602.04938","publisher":"arXiv","source":"arXiv.org","title":"\"Why Should I Trust You?\": Explaining the Predictions of Any Classifier","title-short":"\"Why Should I Trust You?","URL":"http://arxiv.org/abs/1602.04938","author":[{"family":"Ribeiro","given":"Marco Tulio"},{"family":"Singh","given":"Sameer"},{"family":"Guestrin","given":"Carlos"}],"accessed":{"date-parts":[["2023",7,6]]},"issued":{"date-parts":[["2016",8,9]]}}}],"schema":"https://github.com/citation-style-language/schema/raw/master/csl-citation.json"} </w:instrText>
      </w:r>
      <w:r w:rsidR="00ED4156" w:rsidRPr="7338ADF1">
        <w:rPr>
          <w:rFonts w:eastAsiaTheme="minorEastAsia"/>
        </w:rPr>
        <w:fldChar w:fldCharType="separate"/>
      </w:r>
      <w:r w:rsidR="00373CEF" w:rsidRPr="00373CEF">
        <w:rPr>
          <w:rFonts w:ascii="Calibri" w:hAnsi="Calibri" w:cs="Calibri"/>
          <w:vertAlign w:val="superscript"/>
        </w:rPr>
        <w:t>39</w:t>
      </w:r>
      <w:r w:rsidR="00ED4156" w:rsidRPr="7338ADF1">
        <w:rPr>
          <w:rFonts w:eastAsiaTheme="minorEastAsia"/>
        </w:rPr>
        <w:fldChar w:fldCharType="end"/>
      </w:r>
      <w:r w:rsidR="00ED4156" w:rsidRPr="7338ADF1">
        <w:rPr>
          <w:rFonts w:eastAsiaTheme="minorEastAsia"/>
        </w:rPr>
        <w:t xml:space="preserve"> and </w:t>
      </w:r>
      <w:proofErr w:type="spellStart"/>
      <w:r w:rsidR="00ED4156" w:rsidRPr="7338ADF1">
        <w:rPr>
          <w:rFonts w:eastAsiaTheme="minorEastAsia"/>
        </w:rPr>
        <w:t>S</w:t>
      </w:r>
      <w:r w:rsidR="00EC0823" w:rsidRPr="7338ADF1">
        <w:rPr>
          <w:rFonts w:eastAsiaTheme="minorEastAsia"/>
        </w:rPr>
        <w:t>H</w:t>
      </w:r>
      <w:r w:rsidR="00ED4156" w:rsidRPr="7338ADF1">
        <w:rPr>
          <w:rFonts w:eastAsiaTheme="minorEastAsia"/>
        </w:rPr>
        <w:t>apely</w:t>
      </w:r>
      <w:proofErr w:type="spellEnd"/>
      <w:r w:rsidR="00ED4156" w:rsidRPr="7338ADF1">
        <w:rPr>
          <w:rFonts w:eastAsiaTheme="minorEastAsia"/>
        </w:rPr>
        <w:t xml:space="preserve"> Additive </w:t>
      </w:r>
      <w:proofErr w:type="spellStart"/>
      <w:r w:rsidR="00ED4156" w:rsidRPr="7338ADF1">
        <w:rPr>
          <w:rFonts w:eastAsiaTheme="minorEastAsia"/>
        </w:rPr>
        <w:t>ex</w:t>
      </w:r>
      <w:r w:rsidR="00022AFE" w:rsidRPr="7338ADF1">
        <w:rPr>
          <w:rFonts w:eastAsiaTheme="minorEastAsia"/>
        </w:rPr>
        <w:t>P</w:t>
      </w:r>
      <w:r w:rsidR="00ED4156" w:rsidRPr="7338ADF1">
        <w:rPr>
          <w:rFonts w:eastAsiaTheme="minorEastAsia"/>
        </w:rPr>
        <w:t>lanations</w:t>
      </w:r>
      <w:proofErr w:type="spellEnd"/>
      <w:r w:rsidR="00ED4156" w:rsidRPr="7338ADF1">
        <w:rPr>
          <w:rFonts w:eastAsiaTheme="minorEastAsia"/>
        </w:rPr>
        <w:t xml:space="preserve"> (SHAP)</w:t>
      </w:r>
      <w:r w:rsidR="00ED4156" w:rsidRPr="7338ADF1">
        <w:rPr>
          <w:rFonts w:eastAsiaTheme="minorEastAsia"/>
        </w:rPr>
        <w:fldChar w:fldCharType="begin"/>
      </w:r>
      <w:r w:rsidR="00373CEF">
        <w:rPr>
          <w:rFonts w:eastAsiaTheme="minorEastAsia"/>
        </w:rPr>
        <w:instrText xml:space="preserve"> ADDIN ZOTERO_ITEM CSL_CITATION {"citationID":"Mg9Bgdpk","properties":{"formattedCitation":"\\super 40\\nosupersub{}","plainCitation":"40","noteIndex":0},"citationItems":[{"id":2871,"uris":["http://zotero.org/users/1998367/items/9EZYMUD6"],"itemData":{"id":2871,"type":"articl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DOI":"10.48550/arXiv.1705.07874","note":"arXiv:1705.07874 [cs, stat]","number":"arXiv:1705.07874","publisher":"arXiv","source":"arXiv.org","title":"A Unified Approach to Interpreting Model Predictions","URL":"http://arxiv.org/abs/1705.07874","author":[{"family":"Lundberg","given":"Scott"},{"family":"Lee","given":"Su-In"}],"accessed":{"date-parts":[["2023",7,6]]},"issued":{"date-parts":[["2017",11,24]]}}}],"schema":"https://github.com/citation-style-language/schema/raw/master/csl-citation.json"} </w:instrText>
      </w:r>
      <w:r w:rsidR="00ED4156" w:rsidRPr="7338ADF1">
        <w:rPr>
          <w:rFonts w:eastAsiaTheme="minorEastAsia"/>
        </w:rPr>
        <w:fldChar w:fldCharType="separate"/>
      </w:r>
      <w:r w:rsidR="00373CEF" w:rsidRPr="00373CEF">
        <w:rPr>
          <w:rFonts w:ascii="Calibri" w:hAnsi="Calibri" w:cs="Calibri"/>
          <w:vertAlign w:val="superscript"/>
        </w:rPr>
        <w:t>40</w:t>
      </w:r>
      <w:r w:rsidR="00ED4156" w:rsidRPr="7338ADF1">
        <w:rPr>
          <w:rFonts w:eastAsiaTheme="minorEastAsia"/>
        </w:rPr>
        <w:fldChar w:fldCharType="end"/>
      </w:r>
      <w:r w:rsidR="00ED4156" w:rsidRPr="7338ADF1">
        <w:rPr>
          <w:rFonts w:eastAsiaTheme="minorEastAsia"/>
        </w:rPr>
        <w:t xml:space="preserve"> </w:t>
      </w:r>
      <w:r w:rsidR="003E222E" w:rsidRPr="7338ADF1">
        <w:rPr>
          <w:rFonts w:eastAsiaTheme="minorEastAsia"/>
        </w:rPr>
        <w:t xml:space="preserve">are two explainable </w:t>
      </w:r>
      <w:r w:rsidR="00ED4156" w:rsidRPr="7338ADF1">
        <w:rPr>
          <w:rFonts w:eastAsiaTheme="minorEastAsia"/>
        </w:rPr>
        <w:t>constructs</w:t>
      </w:r>
      <w:r w:rsidR="003E222E" w:rsidRPr="7338ADF1">
        <w:rPr>
          <w:rFonts w:eastAsiaTheme="minorEastAsia"/>
        </w:rPr>
        <w:t xml:space="preserve"> that can be used to complement</w:t>
      </w:r>
      <w:r w:rsidR="003F302F" w:rsidRPr="7338ADF1">
        <w:rPr>
          <w:rFonts w:eastAsiaTheme="minorEastAsia"/>
        </w:rPr>
        <w:t xml:space="preserve"> </w:t>
      </w:r>
      <w:r w:rsidR="00705561" w:rsidRPr="7338ADF1">
        <w:rPr>
          <w:rFonts w:eastAsiaTheme="minorEastAsia"/>
        </w:rPr>
        <w:t xml:space="preserve">the interpretation of a </w:t>
      </w:r>
      <w:r w:rsidR="00127B40" w:rsidRPr="7338ADF1">
        <w:rPr>
          <w:rFonts w:eastAsiaTheme="minorEastAsia"/>
        </w:rPr>
        <w:t xml:space="preserve">ML </w:t>
      </w:r>
      <w:r w:rsidR="003E222E" w:rsidRPr="7338ADF1">
        <w:rPr>
          <w:rFonts w:eastAsiaTheme="minorEastAsia"/>
        </w:rPr>
        <w:t>model</w:t>
      </w:r>
      <w:r w:rsidR="00DC0D4B" w:rsidRPr="7338ADF1">
        <w:rPr>
          <w:rFonts w:eastAsiaTheme="minorEastAsia"/>
        </w:rPr>
        <w:t xml:space="preserve">. </w:t>
      </w:r>
      <w:r w:rsidR="005D28FF" w:rsidRPr="7338ADF1">
        <w:rPr>
          <w:rFonts w:eastAsiaTheme="minorEastAsia"/>
        </w:rPr>
        <w:t>Th</w:t>
      </w:r>
      <w:r w:rsidR="0022527E" w:rsidRPr="7338ADF1">
        <w:rPr>
          <w:rFonts w:eastAsiaTheme="minorEastAsia"/>
        </w:rPr>
        <w:t>ese methods</w:t>
      </w:r>
      <w:r w:rsidR="005D28FF" w:rsidRPr="7338ADF1">
        <w:rPr>
          <w:rFonts w:eastAsiaTheme="minorEastAsia"/>
        </w:rPr>
        <w:t xml:space="preserve"> simplify the global complexity </w:t>
      </w:r>
      <w:r w:rsidR="002C5A99" w:rsidRPr="7338ADF1">
        <w:rPr>
          <w:rFonts w:eastAsiaTheme="minorEastAsia"/>
        </w:rPr>
        <w:lastRenderedPageBreak/>
        <w:t>in</w:t>
      </w:r>
      <w:r w:rsidR="005D28FF" w:rsidRPr="7338ADF1">
        <w:rPr>
          <w:rFonts w:eastAsiaTheme="minorEastAsia"/>
        </w:rPr>
        <w:t xml:space="preserve"> the model and approximate it around </w:t>
      </w:r>
      <w:r w:rsidR="0022527E" w:rsidRPr="7338ADF1">
        <w:rPr>
          <w:rFonts w:eastAsiaTheme="minorEastAsia"/>
        </w:rPr>
        <w:t>the vicinity of</w:t>
      </w:r>
      <w:r w:rsidR="005D28FF" w:rsidRPr="7338ADF1">
        <w:rPr>
          <w:rFonts w:eastAsiaTheme="minorEastAsia"/>
        </w:rPr>
        <w:t xml:space="preserve"> instance</w:t>
      </w:r>
      <w:r w:rsidR="0022527E" w:rsidRPr="7338ADF1">
        <w:rPr>
          <w:rFonts w:eastAsiaTheme="minorEastAsia"/>
        </w:rPr>
        <w:t>s</w:t>
      </w:r>
      <w:r w:rsidR="00773D9D" w:rsidRPr="7338ADF1">
        <w:rPr>
          <w:rFonts w:eastAsiaTheme="minorEastAsia"/>
        </w:rPr>
        <w:t xml:space="preserve"> where the optimization of </w:t>
      </w:r>
      <w:r w:rsidR="002939B2" w:rsidRPr="7338ADF1">
        <w:rPr>
          <w:rFonts w:eastAsiaTheme="minorEastAsia"/>
        </w:rPr>
        <w:t xml:space="preserve">the </w:t>
      </w:r>
      <w:r w:rsidR="006C280E" w:rsidRPr="7338ADF1">
        <w:rPr>
          <w:rFonts w:eastAsiaTheme="minorEastAsia"/>
        </w:rPr>
        <w:t xml:space="preserve">resultant </w:t>
      </w:r>
      <w:r w:rsidR="00773D9D" w:rsidRPr="7338ADF1">
        <w:rPr>
          <w:rFonts w:eastAsiaTheme="minorEastAsia"/>
        </w:rPr>
        <w:t>model is always treated as a submodular problem</w:t>
      </w:r>
      <w:r w:rsidR="005D28FF" w:rsidRPr="7338ADF1">
        <w:rPr>
          <w:rFonts w:eastAsiaTheme="minorEastAsia"/>
        </w:rPr>
        <w:t xml:space="preserve">. </w:t>
      </w:r>
      <w:r w:rsidR="007812D6" w:rsidRPr="7338ADF1">
        <w:rPr>
          <w:rFonts w:eastAsiaTheme="minorEastAsia"/>
        </w:rPr>
        <w:t>SHAP</w:t>
      </w:r>
      <w:r w:rsidR="00CC4A9A" w:rsidRPr="7338ADF1">
        <w:rPr>
          <w:rFonts w:eastAsiaTheme="minorEastAsia"/>
        </w:rPr>
        <w:t xml:space="preserve"> </w:t>
      </w:r>
      <w:r w:rsidR="007812D6" w:rsidRPr="7338ADF1">
        <w:rPr>
          <w:rFonts w:eastAsiaTheme="minorEastAsia"/>
        </w:rPr>
        <w:t xml:space="preserve">uses additive feature attribution </w:t>
      </w:r>
      <w:r w:rsidR="008A23EE" w:rsidRPr="7338ADF1">
        <w:rPr>
          <w:rFonts w:eastAsiaTheme="minorEastAsia"/>
        </w:rPr>
        <w:t>formulation</w:t>
      </w:r>
      <w:r w:rsidR="007812D6" w:rsidRPr="7338ADF1">
        <w:rPr>
          <w:rFonts w:eastAsiaTheme="minorEastAsia"/>
        </w:rPr>
        <w:t xml:space="preserve"> to break down individual contribution of each feature</w:t>
      </w:r>
      <w:r w:rsidR="009C63EB" w:rsidRPr="7338ADF1">
        <w:rPr>
          <w:rFonts w:eastAsiaTheme="minorEastAsia"/>
        </w:rPr>
        <w:t xml:space="preserve"> whose </w:t>
      </w:r>
      <w:r w:rsidR="008A23EE" w:rsidRPr="7338ADF1">
        <w:rPr>
          <w:rFonts w:eastAsiaTheme="minorEastAsia"/>
        </w:rPr>
        <w:t>impact</w:t>
      </w:r>
      <w:r w:rsidR="009C63EB" w:rsidRPr="7338ADF1">
        <w:rPr>
          <w:rFonts w:eastAsiaTheme="minorEastAsia"/>
        </w:rPr>
        <w:t xml:space="preserve"> is easy to explain</w:t>
      </w:r>
      <w:r w:rsidR="00CC4A9A" w:rsidRPr="7338ADF1">
        <w:rPr>
          <w:rFonts w:eastAsiaTheme="minorEastAsia"/>
        </w:rPr>
        <w:t>.</w:t>
      </w:r>
      <w:r w:rsidR="007812D6" w:rsidRPr="7338ADF1">
        <w:rPr>
          <w:rFonts w:eastAsiaTheme="minorEastAsia"/>
        </w:rPr>
        <w:t xml:space="preserve"> </w:t>
      </w:r>
    </w:p>
    <w:p w14:paraId="19758602" w14:textId="3709D0B3" w:rsidR="00E265A7" w:rsidRDefault="005D28FF" w:rsidP="00413C0E">
      <w:pPr>
        <w:jc w:val="both"/>
        <w:rPr>
          <w:rFonts w:eastAsiaTheme="minorEastAsia" w:cstheme="minorHAnsi"/>
        </w:rPr>
      </w:pPr>
      <w:r w:rsidRPr="00A743C9">
        <w:rPr>
          <w:rFonts w:eastAsiaTheme="minorEastAsia" w:cstheme="minorHAnsi"/>
        </w:rPr>
        <w:t xml:space="preserve">XGBoost seamlessly integrates with the SHAP library to provide ranked important features influencing the prediction of a model. </w:t>
      </w:r>
      <w:r w:rsidR="00CE4A3B">
        <w:rPr>
          <w:rFonts w:eastAsiaTheme="minorEastAsia" w:cstheme="minorHAnsi"/>
        </w:rPr>
        <w:t>F</w:t>
      </w:r>
      <w:r w:rsidR="00BC27DF" w:rsidRPr="00A743C9">
        <w:rPr>
          <w:rFonts w:eastAsiaTheme="minorEastAsia" w:cstheme="minorHAnsi"/>
        </w:rPr>
        <w:t>eatures</w:t>
      </w:r>
      <w:r w:rsidR="001D7D3D">
        <w:rPr>
          <w:rFonts w:eastAsiaTheme="minorEastAsia" w:cstheme="minorHAnsi"/>
        </w:rPr>
        <w:t xml:space="preserve"> with high impact </w:t>
      </w:r>
      <w:r w:rsidR="00BC27DF" w:rsidRPr="00A743C9">
        <w:rPr>
          <w:rFonts w:eastAsiaTheme="minorEastAsia" w:cstheme="minorHAnsi"/>
        </w:rPr>
        <w:t xml:space="preserve">on the outbreak prediction </w:t>
      </w:r>
      <w:r w:rsidR="001D7D3D">
        <w:rPr>
          <w:rFonts w:eastAsiaTheme="minorEastAsia" w:cstheme="minorHAnsi"/>
        </w:rPr>
        <w:t xml:space="preserve">were characterized </w:t>
      </w:r>
      <w:r w:rsidR="00BC27DF" w:rsidRPr="00A743C9">
        <w:rPr>
          <w:rFonts w:eastAsiaTheme="minorEastAsia" w:cstheme="minorHAnsi"/>
        </w:rPr>
        <w:t xml:space="preserve">for each </w:t>
      </w:r>
      <w:r w:rsidR="00857569" w:rsidRPr="00A743C9">
        <w:rPr>
          <w:rFonts w:eastAsiaTheme="minorEastAsia" w:cstheme="minorHAnsi"/>
        </w:rPr>
        <w:t xml:space="preserve">constructed </w:t>
      </w:r>
      <w:r w:rsidR="00BC27DF" w:rsidRPr="00A743C9">
        <w:rPr>
          <w:rFonts w:eastAsiaTheme="minorEastAsia" w:cstheme="minorHAnsi"/>
        </w:rPr>
        <w:t>model</w:t>
      </w:r>
      <w:r w:rsidR="006834D0">
        <w:rPr>
          <w:rFonts w:eastAsiaTheme="minorEastAsia" w:cstheme="minorHAnsi"/>
        </w:rPr>
        <w:t xml:space="preserve">. </w:t>
      </w:r>
      <w:r w:rsidR="00CE4A3B">
        <w:rPr>
          <w:rFonts w:eastAsiaTheme="minorEastAsia" w:cstheme="minorHAnsi"/>
        </w:rPr>
        <w:t xml:space="preserve">An </w:t>
      </w:r>
      <w:r w:rsidR="006834D0">
        <w:rPr>
          <w:rFonts w:eastAsiaTheme="minorEastAsia" w:cstheme="minorHAnsi"/>
        </w:rPr>
        <w:t>aggregat</w:t>
      </w:r>
      <w:r w:rsidR="00CE4A3B">
        <w:rPr>
          <w:rFonts w:eastAsiaTheme="minorEastAsia" w:cstheme="minorHAnsi"/>
        </w:rPr>
        <w:t>ion based on individual contributions yielded</w:t>
      </w:r>
      <w:r w:rsidR="006834D0">
        <w:rPr>
          <w:rFonts w:eastAsiaTheme="minorEastAsia" w:cstheme="minorHAnsi"/>
        </w:rPr>
        <w:t xml:space="preserve"> percentages </w:t>
      </w:r>
      <w:r w:rsidR="00B933C9">
        <w:rPr>
          <w:rFonts w:eastAsiaTheme="minorEastAsia" w:cstheme="minorHAnsi"/>
        </w:rPr>
        <w:t xml:space="preserve">used to assess the overall </w:t>
      </w:r>
      <w:r w:rsidR="005B3559">
        <w:rPr>
          <w:rFonts w:eastAsiaTheme="minorEastAsia" w:cstheme="minorHAnsi"/>
        </w:rPr>
        <w:t xml:space="preserve">important </w:t>
      </w:r>
      <w:r w:rsidR="00981F32">
        <w:rPr>
          <w:rFonts w:eastAsiaTheme="minorEastAsia" w:cstheme="minorHAnsi"/>
        </w:rPr>
        <w:t>drivers</w:t>
      </w:r>
      <w:r w:rsidR="006834D0">
        <w:rPr>
          <w:rFonts w:eastAsiaTheme="minorEastAsia" w:cstheme="minorHAnsi"/>
        </w:rPr>
        <w:t xml:space="preserve">. </w:t>
      </w:r>
      <w:r w:rsidR="004B242A">
        <w:rPr>
          <w:rFonts w:eastAsiaTheme="minorEastAsia" w:cstheme="minorHAnsi"/>
        </w:rPr>
        <w:t xml:space="preserve">Additionally, key interactions </w:t>
      </w:r>
      <w:r w:rsidR="00DF4401">
        <w:rPr>
          <w:rFonts w:eastAsiaTheme="minorEastAsia" w:cstheme="minorHAnsi"/>
        </w:rPr>
        <w:t>of h</w:t>
      </w:r>
      <w:r w:rsidR="00DF4401" w:rsidRPr="00A743C9">
        <w:rPr>
          <w:rFonts w:eastAsiaTheme="minorEastAsia" w:cstheme="minorHAnsi"/>
        </w:rPr>
        <w:t>ighly correlated</w:t>
      </w:r>
      <w:r w:rsidR="00DF4401">
        <w:rPr>
          <w:rFonts w:eastAsiaTheme="minorEastAsia" w:cstheme="minorHAnsi"/>
        </w:rPr>
        <w:t xml:space="preserve"> </w:t>
      </w:r>
      <w:r w:rsidR="00856F70">
        <w:rPr>
          <w:rFonts w:eastAsiaTheme="minorEastAsia" w:cstheme="minorHAnsi"/>
        </w:rPr>
        <w:t>variables</w:t>
      </w:r>
      <w:r w:rsidR="00DF4401">
        <w:rPr>
          <w:rFonts w:eastAsiaTheme="minorEastAsia" w:cstheme="minorHAnsi"/>
        </w:rPr>
        <w:t xml:space="preserve"> </w:t>
      </w:r>
      <w:r w:rsidR="00807D84">
        <w:rPr>
          <w:rFonts w:eastAsiaTheme="minorEastAsia" w:cstheme="minorHAnsi"/>
        </w:rPr>
        <w:t xml:space="preserve">highlighting </w:t>
      </w:r>
      <w:r w:rsidR="0021251E">
        <w:rPr>
          <w:rFonts w:eastAsiaTheme="minorEastAsia" w:cstheme="minorHAnsi"/>
        </w:rPr>
        <w:t xml:space="preserve">important </w:t>
      </w:r>
      <w:r w:rsidR="004B242A">
        <w:rPr>
          <w:rFonts w:eastAsiaTheme="minorEastAsia" w:cstheme="minorHAnsi"/>
        </w:rPr>
        <w:t xml:space="preserve">interplay between wild birds, climate and environment </w:t>
      </w:r>
      <w:r w:rsidR="00807D84">
        <w:rPr>
          <w:rFonts w:eastAsiaTheme="minorEastAsia" w:cstheme="minorHAnsi"/>
        </w:rPr>
        <w:t>were also analyzed</w:t>
      </w:r>
      <w:r w:rsidR="004B242A">
        <w:rPr>
          <w:rFonts w:eastAsiaTheme="minorEastAsia" w:cstheme="minorHAnsi"/>
        </w:rPr>
        <w:t xml:space="preserve">. </w:t>
      </w:r>
      <w:r w:rsidR="001C2303">
        <w:rPr>
          <w:rFonts w:eastAsiaTheme="minorEastAsia" w:cstheme="minorHAnsi"/>
        </w:rPr>
        <w:t xml:space="preserve"> </w:t>
      </w:r>
    </w:p>
    <w:p w14:paraId="0608D5E7" w14:textId="77777777" w:rsidR="007C1B75" w:rsidRPr="00C91879" w:rsidRDefault="5D7AAB4F" w:rsidP="00C91879">
      <w:pPr>
        <w:pStyle w:val="Heading1"/>
        <w:rPr>
          <w:rFonts w:cstheme="minorHAnsi"/>
          <w:b/>
          <w:bCs/>
        </w:rPr>
      </w:pPr>
      <w:r w:rsidRPr="00C91879">
        <w:rPr>
          <w:b/>
          <w:bCs/>
        </w:rPr>
        <w:t>Results</w:t>
      </w:r>
    </w:p>
    <w:p w14:paraId="1745AFE6" w14:textId="6BF84E61" w:rsidR="00F74853" w:rsidRDefault="44A1E69B" w:rsidP="007E5CDC">
      <w:pPr>
        <w:jc w:val="both"/>
        <w:rPr>
          <w:rFonts w:ascii="Calibri" w:eastAsia="Calibri" w:hAnsi="Calibri" w:cs="Calibri"/>
        </w:rPr>
      </w:pPr>
      <w:r w:rsidRPr="44A1E69B">
        <w:rPr>
          <w:rFonts w:ascii="Calibri" w:eastAsia="Calibri" w:hAnsi="Calibri" w:cs="Calibri"/>
        </w:rPr>
        <w:t>We devised a gradient-boosted tree model, based on the XGBoost algorithm, to disentangle the individual contribution of different drivers of AIV outbreaks between 2006 and 2021 in Europe, at a high spatiotemporal resolution.  We tested a wide range of explanatory variables of these AIV outbreaks, including climatic, environmental, socio-economic, human population density, and ornithological variables. The three different models subjected to validation with out-of-sample data revealed high predictive accuracy of the spatiotemporal dynamics of AIV outbreaks among poultry. Based on the logloss evaluation metrics on the test-dataset, M1 had a value of 0.14.  On the inclusion of wild bird species as features in M2, the predictive ability of AIV outbreaks was more robust with a drastic shift to 0.08 (</w:t>
      </w:r>
      <w:r w:rsidRPr="44A1E69B">
        <w:rPr>
          <w:rStyle w:val="IntenseEmphasis"/>
          <w:rFonts w:ascii="Calibri" w:eastAsia="Calibri" w:hAnsi="Calibri" w:cs="Calibri"/>
        </w:rPr>
        <w:t>Figure 2</w:t>
      </w:r>
      <w:r w:rsidRPr="44A1E69B">
        <w:rPr>
          <w:rFonts w:ascii="Calibri" w:eastAsia="Calibri" w:hAnsi="Calibri" w:cs="Calibri"/>
        </w:rPr>
        <w:t xml:space="preserve">). Disabling the wild bird labels on the other hand results in an increase in logloss for M3 to a value of 0.12. Consequently, the AUC scores for M1, M2, and M3 were 0.921, 0.942, and 0.941 at (95% CI) respectively. The true positive rate was 97.55, 97.64 and 98.94 while the true negative rate was 86.79, 90.73 and 89.53 respectively for M1, M2 and M3. M2 therefore emerges to be the optimal model in predicting AIV outbreaks. </w:t>
      </w:r>
      <w:r>
        <w:t>The above results were obtained using a baseline threshold of 0.5. For brevity, we computed performance metrics at thresholds 0.1, 0.2, 0.3, and 0.4 to gain insights on the extent of specificity and sensitivity changes with threshold shifts (</w:t>
      </w:r>
      <w:r w:rsidRPr="00C744C4">
        <w:rPr>
          <w:rStyle w:val="IntenseEmphasis"/>
        </w:rPr>
        <w:t xml:space="preserve">SI Table </w:t>
      </w:r>
      <w:r w:rsidR="000A20CB">
        <w:rPr>
          <w:rStyle w:val="IntenseEmphasis"/>
        </w:rPr>
        <w:t>3</w:t>
      </w:r>
      <w:r>
        <w:t xml:space="preserve">). The outstanding sensitivity and response prediction of M2 led to its choice as our favorable model for result presentation and discussion. It is hereafter referred to as the model. The results and discussions for models M1 and M3 are provided in the </w:t>
      </w:r>
      <w:r w:rsidRPr="44A1E69B">
        <w:rPr>
          <w:rStyle w:val="IntenseEmphasis"/>
        </w:rPr>
        <w:t>S</w:t>
      </w:r>
      <w:r w:rsidR="000A20CB">
        <w:rPr>
          <w:rStyle w:val="IntenseEmphasis"/>
        </w:rPr>
        <w:t xml:space="preserve">upplementary </w:t>
      </w:r>
      <w:r w:rsidRPr="44A1E69B">
        <w:rPr>
          <w:rStyle w:val="IntenseEmphasis"/>
        </w:rPr>
        <w:t>I</w:t>
      </w:r>
      <w:r w:rsidR="000A20CB">
        <w:rPr>
          <w:rStyle w:val="IntenseEmphasis"/>
        </w:rPr>
        <w:t>nformation</w:t>
      </w:r>
      <w:r w:rsidRPr="44A1E69B">
        <w:rPr>
          <w:rStyle w:val="IntenseEmphasis"/>
          <w:i w:val="0"/>
          <w:iCs w:val="0"/>
        </w:rPr>
        <w:t xml:space="preserve">. </w:t>
      </w:r>
    </w:p>
    <w:p w14:paraId="1D843BDA" w14:textId="77777777" w:rsidR="00405EE6" w:rsidRDefault="00405EE6" w:rsidP="007E5CDC">
      <w:pPr>
        <w:jc w:val="both"/>
      </w:pPr>
    </w:p>
    <w:p w14:paraId="3CEC0637" w14:textId="55070688" w:rsidR="00426E5E" w:rsidRPr="00426E5E" w:rsidRDefault="00D53B66" w:rsidP="004965B7">
      <w:pPr>
        <w:jc w:val="center"/>
        <w:rPr>
          <w:rFonts w:ascii="Times New Roman" w:eastAsia="Times New Roman" w:hAnsi="Times New Roman" w:cs="Times New Roman"/>
        </w:rPr>
      </w:pPr>
      <w:r>
        <w:rPr>
          <w:noProof/>
        </w:rPr>
        <w:drawing>
          <wp:inline distT="0" distB="0" distL="0" distR="0" wp14:anchorId="099266DA" wp14:editId="606F0B9E">
            <wp:extent cx="3971925" cy="1732712"/>
            <wp:effectExtent l="0" t="0" r="0" b="1270"/>
            <wp:docPr id="1387918089" name="Picture 1387918089"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18089" name="Picture 1387918089" descr="A diagram of a model&#10;&#10;Description automatically generated"/>
                    <pic:cNvPicPr/>
                  </pic:nvPicPr>
                  <pic:blipFill rotWithShape="1">
                    <a:blip r:embed="rId15" cstate="print">
                      <a:extLst>
                        <a:ext uri="{28A0092B-C50C-407E-A947-70E740481C1C}">
                          <a14:useLocalDpi xmlns:a14="http://schemas.microsoft.com/office/drawing/2010/main" val="0"/>
                        </a:ext>
                      </a:extLst>
                    </a:blip>
                    <a:srcRect l="2172" t="19643" r="2156" b="8809"/>
                    <a:stretch/>
                  </pic:blipFill>
                  <pic:spPr bwMode="auto">
                    <a:xfrm>
                      <a:off x="0" y="0"/>
                      <a:ext cx="4029779" cy="1757950"/>
                    </a:xfrm>
                    <a:prstGeom prst="rect">
                      <a:avLst/>
                    </a:prstGeom>
                    <a:ln>
                      <a:noFill/>
                    </a:ln>
                    <a:extLst>
                      <a:ext uri="{53640926-AAD7-44D8-BBD7-CCE9431645EC}">
                        <a14:shadowObscured xmlns:a14="http://schemas.microsoft.com/office/drawing/2010/main"/>
                      </a:ext>
                    </a:extLst>
                  </pic:spPr>
                </pic:pic>
              </a:graphicData>
            </a:graphic>
          </wp:inline>
        </w:drawing>
      </w:r>
    </w:p>
    <w:p w14:paraId="530D187B" w14:textId="07BF345B" w:rsidR="00F74853" w:rsidRPr="00A743C9" w:rsidRDefault="44A1E69B" w:rsidP="00AC1D66">
      <w:pPr>
        <w:pStyle w:val="Caption"/>
      </w:pPr>
      <w:bookmarkStart w:id="2" w:name="_Ref142408574"/>
      <w:r>
        <w:t xml:space="preserve">Figure </w:t>
      </w:r>
      <w:r w:rsidR="00F260EB">
        <w:fldChar w:fldCharType="begin"/>
      </w:r>
      <w:r w:rsidR="00F260EB">
        <w:instrText>SEQ Figure \* ARABIC</w:instrText>
      </w:r>
      <w:r w:rsidR="00F260EB">
        <w:fldChar w:fldCharType="separate"/>
      </w:r>
      <w:r w:rsidR="00875D78">
        <w:rPr>
          <w:noProof/>
        </w:rPr>
        <w:t>2</w:t>
      </w:r>
      <w:r w:rsidR="00F260EB">
        <w:fldChar w:fldCharType="end"/>
      </w:r>
      <w:bookmarkEnd w:id="2"/>
      <w:r>
        <w:t xml:space="preserve">: Values of the Logloss Evaluation metric for all models on the validation dataset (2021) and test (2021) dataset. The </w:t>
      </w:r>
      <w:r w:rsidR="00073879">
        <w:t>model M</w:t>
      </w:r>
      <w:r>
        <w:t xml:space="preserve">2 performs better compared to M1 and M3 on the test dataset. A separation of the performance on the validation dataset differs as one moves from M1 to M3, while on the test-dataset the minimum is observed for model M2. </w:t>
      </w:r>
    </w:p>
    <w:p w14:paraId="5CF9171D" w14:textId="77777777" w:rsidR="00985C9C" w:rsidRPr="00A743C9" w:rsidRDefault="00985C9C" w:rsidP="009A6187">
      <w:pPr>
        <w:jc w:val="both"/>
        <w:rPr>
          <w:rFonts w:cstheme="minorHAnsi"/>
        </w:rPr>
      </w:pPr>
    </w:p>
    <w:p w14:paraId="6593A441" w14:textId="231AA30E" w:rsidR="00F96E6B" w:rsidRPr="00A743C9" w:rsidRDefault="00F90C11" w:rsidP="009A6187">
      <w:pPr>
        <w:jc w:val="both"/>
        <w:rPr>
          <w:b/>
        </w:rPr>
      </w:pPr>
      <w:r w:rsidRPr="360539A4">
        <w:rPr>
          <w:b/>
        </w:rPr>
        <w:t xml:space="preserve">Key drivers of AIV outbreaks </w:t>
      </w:r>
    </w:p>
    <w:p w14:paraId="378DC9BB" w14:textId="5580EF56" w:rsidR="00AF6F17" w:rsidRDefault="00A3463C" w:rsidP="009A6187">
      <w:pPr>
        <w:jc w:val="both"/>
      </w:pPr>
      <w:r w:rsidRPr="076B577F">
        <w:lastRenderedPageBreak/>
        <w:t>A range of features are found important for predicting AIV in M2</w:t>
      </w:r>
      <w:r w:rsidR="00AF6F17">
        <w:t xml:space="preserve"> (</w:t>
      </w:r>
      <w:r w:rsidR="00AF6F17" w:rsidRPr="00AF6F17">
        <w:rPr>
          <w:i/>
          <w:iCs/>
          <w:color w:val="4472C4" w:themeColor="accent1"/>
        </w:rPr>
        <w:t>Figure 3</w:t>
      </w:r>
      <w:r w:rsidR="00AF6F17">
        <w:t>)</w:t>
      </w:r>
      <w:r w:rsidRPr="076B577F">
        <w:t>. Among those</w:t>
      </w:r>
      <w:r w:rsidR="00D2757A">
        <w:t>,</w:t>
      </w:r>
      <w:r w:rsidRPr="076B577F">
        <w:t xml:space="preserve"> climatic and bioclimatic variables rank the highest importance, followed by environmental and vegetation factors, and socio-economic factors</w:t>
      </w:r>
      <w:r w:rsidR="005D60F7">
        <w:t>,</w:t>
      </w:r>
      <w:r w:rsidRPr="076B577F">
        <w:t xml:space="preserve"> such as trade and demographic conditions, </w:t>
      </w:r>
      <w:r w:rsidR="00A2779B">
        <w:t>followed by</w:t>
      </w:r>
      <w:r w:rsidRPr="076B577F">
        <w:t xml:space="preserve"> wild bird outbreaks in white swans (</w:t>
      </w:r>
      <w:r w:rsidR="00426DBA" w:rsidRPr="44A1E69B">
        <w:rPr>
          <w:i/>
          <w:iCs/>
        </w:rPr>
        <w:t>Cygnus</w:t>
      </w:r>
      <w:r w:rsidRPr="44A1E69B">
        <w:rPr>
          <w:i/>
          <w:iCs/>
        </w:rPr>
        <w:t xml:space="preserve"> </w:t>
      </w:r>
      <w:r w:rsidR="00FD3DDA" w:rsidRPr="44A1E69B">
        <w:rPr>
          <w:i/>
          <w:iCs/>
        </w:rPr>
        <w:t>olor</w:t>
      </w:r>
      <w:r w:rsidR="00FD3DDA" w:rsidRPr="076B577F">
        <w:t xml:space="preserve">), </w:t>
      </w:r>
      <w:r w:rsidR="00A2779B">
        <w:t>and finally</w:t>
      </w:r>
      <w:r w:rsidR="00A2779B" w:rsidRPr="076B577F">
        <w:t xml:space="preserve"> </w:t>
      </w:r>
      <w:r w:rsidR="00FD3DDA" w:rsidRPr="076B577F">
        <w:t>by more general socioeconomic conditions (GDP and population density). The relationship between these variables and the occurrence of outbreaks in poultry is, however, complex and, for example, show non-linear, U-shaped patterns in relationship to temperatur</w:t>
      </w:r>
      <w:r w:rsidR="44A1E69B">
        <w:t>e. We observed</w:t>
      </w:r>
      <w:r w:rsidR="004F35EA">
        <w:t xml:space="preserve"> a strong </w:t>
      </w:r>
      <w:r w:rsidR="004C12C2" w:rsidRPr="076B577F">
        <w:t>binary</w:t>
      </w:r>
      <w:r w:rsidR="00FD3DDA" w:rsidRPr="076B577F">
        <w:t xml:space="preserve"> spike</w:t>
      </w:r>
      <w:r w:rsidR="004F35EA">
        <w:t xml:space="preserve"> pattern</w:t>
      </w:r>
      <w:r w:rsidR="00FD3DDA" w:rsidRPr="076B577F">
        <w:t xml:space="preserve"> in the</w:t>
      </w:r>
      <w:r w:rsidR="004C12C2" w:rsidRPr="076B577F">
        <w:t xml:space="preserve"> </w:t>
      </w:r>
      <w:proofErr w:type="spellStart"/>
      <w:r w:rsidR="004C12C2" w:rsidRPr="076B577F">
        <w:t>S</w:t>
      </w:r>
      <w:r w:rsidR="00CD0F2B" w:rsidRPr="076B577F">
        <w:t>H</w:t>
      </w:r>
      <w:r w:rsidR="004C12C2" w:rsidRPr="076B577F">
        <w:t>ap</w:t>
      </w:r>
      <w:proofErr w:type="spellEnd"/>
      <w:r w:rsidR="00FD3DDA" w:rsidRPr="076B577F">
        <w:t xml:space="preserve"> value in relationship to </w:t>
      </w:r>
      <w:r w:rsidR="004C12C2" w:rsidRPr="44A1E69B">
        <w:rPr>
          <w:i/>
          <w:iCs/>
        </w:rPr>
        <w:t>Cygnus olor</w:t>
      </w:r>
      <w:r w:rsidR="004C12C2" w:rsidRPr="076B577F">
        <w:t xml:space="preserve">. </w:t>
      </w:r>
    </w:p>
    <w:p w14:paraId="142C41E5" w14:textId="5F525782" w:rsidR="005D4199" w:rsidRDefault="3D04184A" w:rsidP="009A6187">
      <w:pPr>
        <w:jc w:val="both"/>
      </w:pPr>
      <w:r>
        <w:t xml:space="preserve">The top global ranking features in the model reveal that colder temperatures (min_temp_q3) in the Fall is the most important predictor with a U-shaped pattern where for some regions, the effect of low and high values decrease and increases the prediction. Additionally, the mean temperature (mean_temp_q2) in Spring also plays a critical role. Here, low values </w:t>
      </w:r>
      <w:r w:rsidR="00AF6F17">
        <w:t>have</w:t>
      </w:r>
      <w:r>
        <w:t xml:space="preserve"> negative impact on the model. These climate variables might have behavioral implications for the birds but might also affect the environmental fate of the virus, in that colder temperatures are more permissive for viral survival. We capture these possible implications in the form of the minimum temperature of the coldest month (bio-6), normalized difference vegetation- and water indices. Bio6 has a positive impact on the model resulting in the positive outbreaks prediction. During winter, low availability of water as well as vegetation signifies low risk of outbreaks. These both variables play a significant role as natural habitats to the main culprits (</w:t>
      </w:r>
      <w:r w:rsidRPr="3D04184A">
        <w:rPr>
          <w:i/>
          <w:iCs/>
        </w:rPr>
        <w:t>Cygnus olor</w:t>
      </w:r>
      <w:r>
        <w:t xml:space="preserve">) which are known to migrate during winter. Wild bird features tend to increase the influence of temperature in comparison to M1 and M3 (see </w:t>
      </w:r>
      <w:r w:rsidR="00AF6F17">
        <w:rPr>
          <w:rStyle w:val="IntenseEmphasis"/>
        </w:rPr>
        <w:t>F</w:t>
      </w:r>
      <w:r w:rsidRPr="3D04184A">
        <w:rPr>
          <w:rStyle w:val="IntenseEmphasis"/>
        </w:rPr>
        <w:t>igure SI 2</w:t>
      </w:r>
      <w:r>
        <w:t>). The cumulative significance of wild bird SHAP values ranks fourth</w:t>
      </w:r>
      <w:r w:rsidR="00E310A9">
        <w:t xml:space="preserve"> among all the categories</w:t>
      </w:r>
      <w:r>
        <w:t xml:space="preserve"> for M2 highlighting their overall important role in AIV transmission dynamics. </w:t>
      </w:r>
      <w:r w:rsidR="00E310A9">
        <w:t>The specific wild bird</w:t>
      </w:r>
      <w:r w:rsidR="002063F8">
        <w:t xml:space="preserve"> internal</w:t>
      </w:r>
      <w:r w:rsidR="00E310A9">
        <w:t xml:space="preserve"> ranking in terms of</w:t>
      </w:r>
      <w:r w:rsidR="002063F8">
        <w:t xml:space="preserve"> </w:t>
      </w:r>
      <w:proofErr w:type="spellStart"/>
      <w:r w:rsidR="002063F8">
        <w:t>family</w:t>
      </w:r>
      <w:proofErr w:type="spellEnd"/>
      <w:r w:rsidR="00E310A9">
        <w:t xml:space="preserve"> order is presented i</w:t>
      </w:r>
      <w:r w:rsidR="00AF6F17">
        <w:t xml:space="preserve">n </w:t>
      </w:r>
      <w:r w:rsidR="00AF6F17" w:rsidRPr="00AF6F17">
        <w:rPr>
          <w:i/>
          <w:iCs/>
          <w:color w:val="4472C4" w:themeColor="accent1"/>
        </w:rPr>
        <w:t>Figure 4</w:t>
      </w:r>
      <w:r w:rsidR="00875D78">
        <w:t>.</w:t>
      </w:r>
      <w:r w:rsidR="00E310A9">
        <w:t xml:space="preserve"> </w:t>
      </w:r>
      <w:r>
        <w:t>The trade variable (Unloading) also appears among the top 6 ranked features pushing the model towards predicting low cases as low trade volumes translate to low imported cases. This effect has been reported in large economies where increased trade is known to facilitate efficient and rapid AIV transmissions.</w:t>
      </w:r>
      <w:r w:rsidR="006E00E8">
        <w:fldChar w:fldCharType="begin"/>
      </w:r>
      <w:r w:rsidR="006E00E8">
        <w:instrText xml:space="preserve"> ADDIN ZOTERO_ITEM CSL_CITATION {"citationID":"TvoVEzeD","properties":{"formattedCitation":"\\super 41\\nosupersub{}","plainCitation":"41","noteIndex":0},"citationItems":[{"id":2994,"uris":["http://zotero.org/users/1998367/items/HM2325I9"],"itemData":{"id":2994,"type":"article-journal","abstract":"Influenza A virus infections result in </w:instrText>
      </w:r>
      <w:r w:rsidR="006E00E8" w:rsidRPr="3D04184A">
        <w:rPr>
          <w:rFonts w:ascii="Cambria Math" w:hAnsi="Cambria Math" w:cs="Cambria Math"/>
        </w:rPr>
        <w:instrText>∼</w:instrText>
      </w:r>
      <w:r w:rsidR="006E00E8">
        <w:instrText xml:space="preserve">500,000 human deaths per year and many more sublethal infections. Wild birds are recognized as the ancestral host of influenza A viruses, and avian viruses have contributed genetic material to most human viruses, including subtypes H5N1 and H1N1. Thus, influenza virus transmission in wild and domestic animals and humans is intimately connected. Here we review how anthropogenic change, including human population growth, land use, climate change, globalization of trade, agricultural intensification, and changes in vaccine technology may alter the evolution and transmission of influenza viruses. Evidence suggests that viral transmission in domestic poultry, spillover to other domestic animals, wild birds and humans, and the potential for subsequent pandemic spread, are all increasing. We highlight four areas in need of research: drivers of viral subtype dynamics; ecological and evolutionary determinants of transmissibility and virulence in birds and humans; the impact of changing land use and climate on hosts, viruses, and transmission; and the impact of influenza viruses on wild bird hosts, including their ability to migrate while shedding virus.","container-title":"Annals of the New York Academy of Sciences","DOI":"10.1111/j.1749-6632.2010.05451.x","ISSN":"1749-6632","issue":"1","language":"en","note":"_eprint: https://onlinelibrary.wiley.com/doi/pdf/10.1111/j.1749-6632.2010.05451.x","page":"113-128","source":"Wiley Online Library","title":"Ecology of avian influenza viruses in a changing world","volume":"1195","author":[{"family":"Vandegrift","given":"Kurt J."},{"family":"Sokolow","given":"Susanne H."},{"family":"Daszak","given":"Peter"},{"family":"Kilpatrick","given":"A. Marm"}],"issued":{"date-parts":[["2010"]]}}}],"schema":"https://github.com/citation-style-language/schema/raw/master/csl-citation.json"} </w:instrText>
      </w:r>
      <w:r w:rsidR="006E00E8">
        <w:fldChar w:fldCharType="separate"/>
      </w:r>
      <w:r w:rsidRPr="3D04184A">
        <w:rPr>
          <w:rFonts w:ascii="Calibri" w:hAnsi="Calibri" w:cs="Calibri"/>
          <w:vertAlign w:val="superscript"/>
        </w:rPr>
        <w:t>41</w:t>
      </w:r>
      <w:r w:rsidR="006E00E8">
        <w:fldChar w:fldCharType="end"/>
      </w:r>
      <w:r>
        <w:t xml:space="preserve"> In general, temperature, water index, vegetation index, wild birds, trade, and bio6 play a critical role in influenza outbreaks according to our model which captures dependence on the first and second quarters of the year. </w:t>
      </w:r>
    </w:p>
    <w:p w14:paraId="05685A3B" w14:textId="7B882BA1" w:rsidR="002063F8" w:rsidRDefault="00E749F1" w:rsidP="005B147D">
      <w:pPr>
        <w:jc w:val="both"/>
      </w:pPr>
      <w:r>
        <w:t xml:space="preserve">An overview of the categories consisting of aggregated features derived from SHAP values </w:t>
      </w:r>
      <w:r w:rsidR="44A1E69B">
        <w:t>(</w:t>
      </w:r>
      <w:r w:rsidR="44A1E69B" w:rsidRPr="00331770">
        <w:rPr>
          <w:rStyle w:val="IntenseEmphasis"/>
        </w:rPr>
        <w:t xml:space="preserve">Figure </w:t>
      </w:r>
      <w:r w:rsidR="44A1E69B" w:rsidRPr="00413C0E">
        <w:rPr>
          <w:rStyle w:val="IntenseEmphasis"/>
        </w:rPr>
        <w:t>SI 3</w:t>
      </w:r>
      <w:r w:rsidR="005C1C41" w:rsidRPr="0028382C">
        <w:t>)</w:t>
      </w:r>
      <w:r>
        <w:rPr>
          <w:rStyle w:val="IntenseEmphasis"/>
        </w:rPr>
        <w:t xml:space="preserve"> </w:t>
      </w:r>
      <w:r w:rsidR="002063F8">
        <w:t>show c</w:t>
      </w:r>
      <w:r w:rsidRPr="00A0192F">
        <w:t>limate</w:t>
      </w:r>
      <w:r>
        <w:t xml:space="preserve"> ranks as a top</w:t>
      </w:r>
      <w:r w:rsidRPr="00A0192F">
        <w:t xml:space="preserve"> influence</w:t>
      </w:r>
      <w:r>
        <w:t>r of</w:t>
      </w:r>
      <w:r w:rsidRPr="00A0192F">
        <w:t xml:space="preserve"> AIV outbreaks</w:t>
      </w:r>
      <w:r w:rsidR="44A1E69B">
        <w:t>,</w:t>
      </w:r>
      <w:r w:rsidRPr="00A0192F">
        <w:t xml:space="preserve"> followed by environment and bioclimatic variables respectively. </w:t>
      </w:r>
      <w:r>
        <w:t xml:space="preserve">The </w:t>
      </w:r>
      <w:r w:rsidR="00EE66B7">
        <w:t xml:space="preserve">infected and detected wild </w:t>
      </w:r>
      <w:r>
        <w:t>bird</w:t>
      </w:r>
      <w:r w:rsidR="00EE66B7">
        <w:t>s</w:t>
      </w:r>
      <w:r>
        <w:t xml:space="preserve"> also play a significant role in the transmission dynamics </w:t>
      </w:r>
      <w:r w:rsidR="002063F8">
        <w:t>and</w:t>
      </w:r>
      <w:r w:rsidR="009B7B86">
        <w:t xml:space="preserve"> cumulatively</w:t>
      </w:r>
      <w:r>
        <w:t xml:space="preserve"> ranks above trade and economic classes. </w:t>
      </w:r>
    </w:p>
    <w:p w14:paraId="55744D67" w14:textId="73AD330C" w:rsidR="002A256F" w:rsidRDefault="44A1E69B" w:rsidP="005B147D">
      <w:pPr>
        <w:jc w:val="both"/>
      </w:pPr>
      <w:r>
        <w:t>We provide</w:t>
      </w:r>
      <w:r w:rsidR="00E749F1">
        <w:t xml:space="preserve"> the distribution</w:t>
      </w:r>
      <w:r w:rsidR="009B7B86">
        <w:t xml:space="preserve"> of</w:t>
      </w:r>
      <w:r w:rsidR="00E749F1">
        <w:t xml:space="preserve"> cases for 2021 test data and the predicted distribution in</w:t>
      </w:r>
      <w:r w:rsidR="00BF604F">
        <w:t xml:space="preserve"> </w:t>
      </w:r>
      <w:r w:rsidR="00BF604F" w:rsidRPr="00BF604F">
        <w:rPr>
          <w:rStyle w:val="IntenseEmphasis"/>
        </w:rPr>
        <w:fldChar w:fldCharType="begin"/>
      </w:r>
      <w:r w:rsidR="00BF604F" w:rsidRPr="00BF604F">
        <w:rPr>
          <w:rStyle w:val="IntenseEmphasis"/>
        </w:rPr>
        <w:instrText xml:space="preserve"> REF _Ref145500870 \h </w:instrText>
      </w:r>
      <w:r w:rsidR="00BF604F">
        <w:rPr>
          <w:rStyle w:val="IntenseEmphasis"/>
        </w:rPr>
        <w:instrText xml:space="preserve"> \* MERGEFORMAT </w:instrText>
      </w:r>
      <w:r w:rsidR="00BF604F" w:rsidRPr="00BF604F">
        <w:rPr>
          <w:rStyle w:val="IntenseEmphasis"/>
        </w:rPr>
      </w:r>
      <w:r w:rsidR="00BF604F" w:rsidRPr="00BF604F">
        <w:rPr>
          <w:rStyle w:val="IntenseEmphasis"/>
        </w:rPr>
        <w:fldChar w:fldCharType="separate"/>
      </w:r>
      <w:r w:rsidR="00875D78" w:rsidRPr="00875D78">
        <w:rPr>
          <w:rStyle w:val="IntenseEmphasis"/>
        </w:rPr>
        <w:t>Figure 5</w:t>
      </w:r>
      <w:r w:rsidR="00BF604F" w:rsidRPr="00BF604F">
        <w:rPr>
          <w:rStyle w:val="IntenseEmphasis"/>
        </w:rPr>
        <w:fldChar w:fldCharType="end"/>
      </w:r>
      <w:r w:rsidR="002063F8">
        <w:t xml:space="preserve"> with the overall accuracy of 94%.</w:t>
      </w:r>
      <w:r>
        <w:t xml:space="preserve"> These figures highlight the ground truth data</w:t>
      </w:r>
      <w:r w:rsidRPr="00331770">
        <w:rPr>
          <w:i/>
          <w:iCs/>
        </w:rPr>
        <w:t xml:space="preserve"> </w:t>
      </w:r>
      <w:r w:rsidRPr="00331770">
        <w:t>against</w:t>
      </w:r>
      <w:r w:rsidRPr="44A1E69B">
        <w:rPr>
          <w:i/>
          <w:iCs/>
        </w:rPr>
        <w:t xml:space="preserve"> </w:t>
      </w:r>
      <w:r w:rsidRPr="44A1E69B">
        <w:t xml:space="preserve">the </w:t>
      </w:r>
      <w:r w:rsidR="00331770" w:rsidRPr="44A1E69B">
        <w:t>color coded</w:t>
      </w:r>
      <w:r w:rsidR="00E749F1" w:rsidRPr="44A1E69B">
        <w:t xml:space="preserve"> predicted True Positives (TP), True Negatives (TN), False Positives (FP), and False Negatives (FN). </w:t>
      </w:r>
    </w:p>
    <w:p w14:paraId="5F703E82" w14:textId="77777777" w:rsidR="00E310A9" w:rsidRDefault="00C27DA3" w:rsidP="00E310A9">
      <w:pPr>
        <w:keepNext/>
      </w:pPr>
      <w:r w:rsidRPr="00C27DA3">
        <w:rPr>
          <w:rFonts w:cstheme="minorHAnsi"/>
          <w:noProof/>
        </w:rPr>
        <w:lastRenderedPageBreak/>
        <w:drawing>
          <wp:inline distT="0" distB="0" distL="0" distR="0" wp14:anchorId="3EF2C915" wp14:editId="127D9370">
            <wp:extent cx="5540400" cy="2779200"/>
            <wp:effectExtent l="0" t="0" r="0" b="25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40400" cy="2779200"/>
                    </a:xfrm>
                    <a:prstGeom prst="rect">
                      <a:avLst/>
                    </a:prstGeom>
                    <a:noFill/>
                    <a:ln>
                      <a:noFill/>
                    </a:ln>
                  </pic:spPr>
                </pic:pic>
              </a:graphicData>
            </a:graphic>
          </wp:inline>
        </w:drawing>
      </w:r>
    </w:p>
    <w:p w14:paraId="718D1FBC" w14:textId="0EC368E2" w:rsidR="0055426A" w:rsidRPr="00E310A9" w:rsidRDefault="00E310A9" w:rsidP="00E310A9">
      <w:pPr>
        <w:pStyle w:val="Caption"/>
        <w:rPr>
          <w:rFonts w:ascii="Times New Roman" w:eastAsia="Times New Roman" w:hAnsi="Times New Roman" w:cs="Times New Roman"/>
        </w:rPr>
      </w:pPr>
      <w:r>
        <w:rPr>
          <w:noProof/>
        </w:rPr>
        <mc:AlternateContent>
          <mc:Choice Requires="wpg">
            <w:drawing>
              <wp:anchor distT="0" distB="0" distL="114300" distR="114300" simplePos="0" relativeHeight="251666433" behindDoc="0" locked="0" layoutInCell="1" allowOverlap="1" wp14:anchorId="6B64A805" wp14:editId="1E3637F5">
                <wp:simplePos x="0" y="0"/>
                <wp:positionH relativeFrom="column">
                  <wp:posOffset>1319530</wp:posOffset>
                </wp:positionH>
                <wp:positionV relativeFrom="paragraph">
                  <wp:posOffset>937895</wp:posOffset>
                </wp:positionV>
                <wp:extent cx="2682875" cy="2469515"/>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2682875" cy="2469515"/>
                          <a:chOff x="0" y="0"/>
                          <a:chExt cx="2683244" cy="2469515"/>
                        </a:xfrm>
                      </wpg:grpSpPr>
                      <pic:pic xmlns:pic="http://schemas.openxmlformats.org/drawingml/2006/picture">
                        <pic:nvPicPr>
                          <pic:cNvPr id="4"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80005" cy="2063750"/>
                          </a:xfrm>
                          <a:prstGeom prst="rect">
                            <a:avLst/>
                          </a:prstGeom>
                        </pic:spPr>
                      </pic:pic>
                      <wps:wsp>
                        <wps:cNvPr id="6" name="Text Box 6"/>
                        <wps:cNvSpPr txBox="1"/>
                        <wps:spPr>
                          <a:xfrm>
                            <a:off x="103239" y="2063750"/>
                            <a:ext cx="2580005" cy="405765"/>
                          </a:xfrm>
                          <a:prstGeom prst="rect">
                            <a:avLst/>
                          </a:prstGeom>
                          <a:solidFill>
                            <a:prstClr val="white"/>
                          </a:solidFill>
                          <a:ln>
                            <a:noFill/>
                          </a:ln>
                        </wps:spPr>
                        <wps:txbx>
                          <w:txbxContent>
                            <w:p w14:paraId="5763C604" w14:textId="59076615" w:rsidR="00E310A9" w:rsidRPr="00BD249B" w:rsidRDefault="00E310A9" w:rsidP="00E310A9">
                              <w:pPr>
                                <w:pStyle w:val="Caption"/>
                              </w:pPr>
                              <w:bookmarkStart w:id="3" w:name="_Ref146965111"/>
                              <w:r>
                                <w:t xml:space="preserve">Figure </w:t>
                              </w:r>
                              <w:bookmarkEnd w:id="3"/>
                              <w:r w:rsidR="00AF6F17">
                                <w:t>4</w:t>
                              </w:r>
                              <w:r>
                                <w:t>:</w:t>
                              </w:r>
                              <w:r w:rsidRPr="00E310A9">
                                <w:t xml:space="preserve"> </w:t>
                              </w:r>
                              <w:r>
                                <w:t xml:space="preserve">Specific order ranking of wild birds as predicted by </w:t>
                              </w:r>
                              <w:proofErr w:type="gramStart"/>
                              <w:r>
                                <w:t>M2</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64A805" id="Group 7" o:spid="_x0000_s1032" style="position:absolute;margin-left:103.9pt;margin-top:73.85pt;width:211.25pt;height:194.45pt;z-index:251666433;mso-width-relative:margin;mso-height-relative:margin" coordsize="26832,246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3" type="#_x0000_t75" style="position:absolute;width:25800;height:206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">
                  <v:imagedata r:id="rId18" o:title=""/>
                </v:shape>
                <v:shapetype id="_x0000_t202" coordsize="21600,21600" o:spt="202" path="m,l,21600r21600,l21600,xe">
                  <v:stroke joinstyle="miter"/>
                  <v:path gradientshapeok="t" o:connecttype="rect"/>
                </v:shapetype>
                <v:shape id="Text Box 6" o:spid="_x0000_s1034" type="#_x0000_t202" style="position:absolute;left:1032;top:20637;width:25800;height:4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5763C604" w14:textId="59076615" w:rsidR="00E310A9" w:rsidRPr="00BD249B" w:rsidRDefault="00E310A9" w:rsidP="00E310A9">
                        <w:pPr>
                          <w:pStyle w:val="Caption"/>
                        </w:pPr>
                        <w:bookmarkStart w:id="4" w:name="_Ref146965111"/>
                        <w:r>
                          <w:t xml:space="preserve">Figure </w:t>
                        </w:r>
                        <w:bookmarkEnd w:id="4"/>
                        <w:r w:rsidR="00AF6F17">
                          <w:t>4</w:t>
                        </w:r>
                        <w:r>
                          <w:t>:</w:t>
                        </w:r>
                        <w:r w:rsidRPr="00E310A9">
                          <w:t xml:space="preserve"> </w:t>
                        </w:r>
                        <w:r>
                          <w:t xml:space="preserve">Specific order ranking of wild birds as predicted by </w:t>
                        </w:r>
                        <w:proofErr w:type="gramStart"/>
                        <w:r>
                          <w:t>M2</w:t>
                        </w:r>
                        <w:proofErr w:type="gramEnd"/>
                      </w:p>
                    </w:txbxContent>
                  </v:textbox>
                </v:shape>
                <w10:wrap type="topAndBottom"/>
              </v:group>
            </w:pict>
          </mc:Fallback>
        </mc:AlternateContent>
      </w:r>
      <w:r>
        <w:t xml:space="preserve">Figure </w:t>
      </w:r>
      <w:proofErr w:type="gramStart"/>
      <w:r w:rsidR="00AF6F17">
        <w:t>3</w:t>
      </w:r>
      <w:r>
        <w:t>:</w:t>
      </w:r>
      <w:r w:rsidR="00145744">
        <w:t>Summary</w:t>
      </w:r>
      <w:proofErr w:type="gramEnd"/>
      <w:r w:rsidR="00145744">
        <w:t xml:space="preserve"> SHAP plot depicting the global as well as the local feature impact on model 2. Temperature, n</w:t>
      </w:r>
      <w:r w:rsidR="008721C7">
        <w:t xml:space="preserve">ormalized </w:t>
      </w:r>
      <w:r w:rsidR="00145744">
        <w:t>d</w:t>
      </w:r>
      <w:r w:rsidR="008721C7">
        <w:t xml:space="preserve">eviation </w:t>
      </w:r>
      <w:r w:rsidR="00145744">
        <w:t>v</w:t>
      </w:r>
      <w:r w:rsidR="008721C7">
        <w:t xml:space="preserve">egetation </w:t>
      </w:r>
      <w:r w:rsidR="00145744">
        <w:t>i</w:t>
      </w:r>
      <w:r w:rsidR="008721C7">
        <w:t>ndex</w:t>
      </w:r>
      <w:r w:rsidR="00145744">
        <w:t>, and n</w:t>
      </w:r>
      <w:r w:rsidR="008721C7">
        <w:t xml:space="preserve">ormalized </w:t>
      </w:r>
      <w:r w:rsidR="00145744">
        <w:t>d</w:t>
      </w:r>
      <w:r w:rsidR="008721C7">
        <w:t xml:space="preserve">eviation </w:t>
      </w:r>
      <w:r w:rsidR="00145744">
        <w:t>w</w:t>
      </w:r>
      <w:r w:rsidR="008721C7">
        <w:t xml:space="preserve">ater </w:t>
      </w:r>
      <w:r w:rsidR="00145744">
        <w:t>i</w:t>
      </w:r>
      <w:r w:rsidR="008721C7">
        <w:t>ndex</w:t>
      </w:r>
      <w:r w:rsidR="00145744">
        <w:t xml:space="preserve"> emerge as the top ranking features. </w:t>
      </w:r>
      <w:r w:rsidR="00551E62">
        <w:t>Bio6 and wild positively pushes the prediction of the outbreaks with Cygnus olor being the leading specie</w:t>
      </w:r>
      <w:r w:rsidR="00762899">
        <w:t>s</w:t>
      </w:r>
      <w:r w:rsidR="00145744">
        <w:t xml:space="preserve">. </w:t>
      </w:r>
      <w:r w:rsidR="0023100C">
        <w:t xml:space="preserve">Low bio6 (temperature seasonality), mean_temp_q2 values has positive impact on the </w:t>
      </w:r>
      <w:r w:rsidR="00EE15CC">
        <w:t>model (+</w:t>
      </w:r>
      <w:proofErr w:type="spellStart"/>
      <w:r w:rsidR="00EE15CC">
        <w:t>ve</w:t>
      </w:r>
      <w:proofErr w:type="spellEnd"/>
      <w:r w:rsidR="0023100C">
        <w:t xml:space="preserve"> predictions</w:t>
      </w:r>
      <w:r w:rsidR="00EE15CC">
        <w:t>)</w:t>
      </w:r>
      <w:r w:rsidR="0023100C">
        <w:t xml:space="preserve">. On the other hand, reduction in water and vegetation in Q4 and Q1 respectively together with low values in min_temp_q3 </w:t>
      </w:r>
      <w:r w:rsidR="00EE15CC">
        <w:t>has negative impact on the model (</w:t>
      </w:r>
      <w:r w:rsidR="0023100C">
        <w:t>-</w:t>
      </w:r>
      <w:proofErr w:type="spellStart"/>
      <w:r w:rsidR="0023100C">
        <w:t>ve</w:t>
      </w:r>
      <w:proofErr w:type="spellEnd"/>
      <w:r w:rsidR="00EE15CC">
        <w:t xml:space="preserve"> </w:t>
      </w:r>
      <w:r w:rsidR="0023100C">
        <w:t>prediction</w:t>
      </w:r>
      <w:r w:rsidR="00EE15CC">
        <w:t>)</w:t>
      </w:r>
      <w:r w:rsidR="0023100C">
        <w:t xml:space="preserve">. </w:t>
      </w:r>
    </w:p>
    <w:p w14:paraId="46C37DC9" w14:textId="391F6689" w:rsidR="00E310A9" w:rsidRPr="00E310A9" w:rsidRDefault="00E310A9" w:rsidP="00E310A9"/>
    <w:p w14:paraId="149E8599" w14:textId="1CEDB02B" w:rsidR="0055426A" w:rsidRPr="0055426A" w:rsidRDefault="007B497C" w:rsidP="007B497C">
      <w:r>
        <w:rPr>
          <w:noProof/>
        </w:rPr>
        <mc:AlternateContent>
          <mc:Choice Requires="wpg">
            <w:drawing>
              <wp:anchor distT="0" distB="0" distL="114300" distR="114300" simplePos="0" relativeHeight="251657217" behindDoc="0" locked="0" layoutInCell="1" allowOverlap="1" wp14:anchorId="3FF4DC64" wp14:editId="29A66E7A">
                <wp:simplePos x="0" y="0"/>
                <wp:positionH relativeFrom="margin">
                  <wp:posOffset>220980</wp:posOffset>
                </wp:positionH>
                <wp:positionV relativeFrom="paragraph">
                  <wp:posOffset>259715</wp:posOffset>
                </wp:positionV>
                <wp:extent cx="5134610" cy="1698625"/>
                <wp:effectExtent l="0" t="0" r="0" b="3175"/>
                <wp:wrapTopAndBottom/>
                <wp:docPr id="334879647" name="Group 334879647"/>
                <wp:cNvGraphicFramePr/>
                <a:graphic xmlns:a="http://schemas.openxmlformats.org/drawingml/2006/main">
                  <a:graphicData uri="http://schemas.microsoft.com/office/word/2010/wordprocessingGroup">
                    <wpg:wgp>
                      <wpg:cNvGrpSpPr/>
                      <wpg:grpSpPr>
                        <a:xfrm>
                          <a:off x="0" y="0"/>
                          <a:ext cx="5134610" cy="1698625"/>
                          <a:chOff x="0" y="19050"/>
                          <a:chExt cx="5134610" cy="1698625"/>
                        </a:xfrm>
                      </wpg:grpSpPr>
                      <pic:pic xmlns:pic="http://schemas.openxmlformats.org/drawingml/2006/picture">
                        <pic:nvPicPr>
                          <pic:cNvPr id="13"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695575" y="19050"/>
                            <a:ext cx="2439035" cy="1698625"/>
                          </a:xfrm>
                          <a:prstGeom prst="rect">
                            <a:avLst/>
                          </a:prstGeom>
                        </pic:spPr>
                      </pic:pic>
                      <pic:pic xmlns:pic="http://schemas.openxmlformats.org/drawingml/2006/picture">
                        <pic:nvPicPr>
                          <pic:cNvPr id="979811076" name="Picture 3" descr="A map of europe with different colored squares&#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19050"/>
                            <a:ext cx="2440800" cy="1698625"/>
                          </a:xfrm>
                          <a:prstGeom prst="rect">
                            <a:avLst/>
                          </a:prstGeom>
                          <a:noFill/>
                          <a:ln>
                            <a:noFill/>
                          </a:ln>
                        </pic:spPr>
                      </pic:pic>
                    </wpg:wgp>
                  </a:graphicData>
                </a:graphic>
                <wp14:sizeRelV relativeFrom="margin">
                  <wp14:pctHeight>0</wp14:pctHeight>
                </wp14:sizeRelV>
              </wp:anchor>
            </w:drawing>
          </mc:Choice>
          <mc:Fallback>
            <w:pict>
              <v:group w14:anchorId="0540B03C" id="Group 334879647" o:spid="_x0000_s1026" style="position:absolute;margin-left:17.4pt;margin-top:20.45pt;width:404.3pt;height:133.75pt;z-index:251657217;mso-position-horizontal-relative:margin;mso-height-relative:margin" coordorigin=",190" coordsize="51346,169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">
                <v:shape id="Picture 2" o:spid="_x0000_s1027" type="#_x0000_t75" style="position:absolute;left:26955;top:190;width:24391;height:16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">
                  <v:imagedata r:id="rId21" o:title=""/>
                </v:shape>
                <v:shape id="Picture 3" o:spid="_x0000_s1028" type="#_x0000_t75" alt="A map of europe with different colored squares&#10;&#10;Description automatically generated" style="position:absolute;top:190;width:24408;height:169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">
                  <v:imagedata r:id="rId22" o:title="A map of europe with different colored squares&#10;&#10;Description automatically generated"/>
                  <o:lock v:ext="edit" aspectratio="f"/>
                </v:shape>
                <w10:wrap type="topAndBottom" anchorx="margin"/>
              </v:group>
            </w:pict>
          </mc:Fallback>
        </mc:AlternateContent>
      </w:r>
    </w:p>
    <w:p w14:paraId="61128104" w14:textId="052DA2FB" w:rsidR="00551DA0" w:rsidRPr="00551DA0" w:rsidRDefault="00551DA0" w:rsidP="00426DBA"/>
    <w:p w14:paraId="41375225" w14:textId="5E0B5BA4" w:rsidR="00E749F1" w:rsidRDefault="00E749F1" w:rsidP="00ED105D">
      <w:pPr>
        <w:keepNext/>
        <w:jc w:val="center"/>
      </w:pPr>
    </w:p>
    <w:p w14:paraId="7E866194" w14:textId="7B7077B2" w:rsidR="00D56984" w:rsidRDefault="44A1E69B" w:rsidP="00254D5C">
      <w:pPr>
        <w:pStyle w:val="Caption"/>
        <w:jc w:val="center"/>
      </w:pPr>
      <w:bookmarkStart w:id="5" w:name="_Ref145500870"/>
      <w:r>
        <w:t xml:space="preserve">Figure </w:t>
      </w:r>
      <w:r w:rsidR="7534129E">
        <w:fldChar w:fldCharType="begin"/>
      </w:r>
      <w:r w:rsidR="7534129E">
        <w:instrText>SEQ Figure \* ARABIC</w:instrText>
      </w:r>
      <w:r w:rsidR="7534129E">
        <w:fldChar w:fldCharType="separate"/>
      </w:r>
      <w:r w:rsidR="00875D78">
        <w:rPr>
          <w:noProof/>
        </w:rPr>
        <w:t>5</w:t>
      </w:r>
      <w:r w:rsidR="7534129E">
        <w:fldChar w:fldCharType="end"/>
      </w:r>
      <w:bookmarkEnd w:id="5"/>
      <w:r>
        <w:t>: Test dataset labeled positive and negative used in testing the model on data from 2021 (Left). Predicted AIV cases binned into True positives (Actual positive cases predicted), True negatives (Actual negative cases predicted), False positives (Negative cases predicted as positives) and False negatives (Positive cases predicted as negatives) to the right based on the test data from 2021.</w:t>
      </w:r>
    </w:p>
    <w:p w14:paraId="1F7CFBEE" w14:textId="66CC3EA4" w:rsidR="44A1E69B" w:rsidRDefault="44A1E69B" w:rsidP="44A1E69B">
      <w:pPr>
        <w:rPr>
          <w:b/>
          <w:bCs/>
        </w:rPr>
      </w:pPr>
    </w:p>
    <w:p w14:paraId="5E333AFB" w14:textId="47A776D3" w:rsidR="00807D84" w:rsidRPr="00503C64" w:rsidRDefault="00807D84" w:rsidP="00807D84">
      <w:pPr>
        <w:rPr>
          <w:b/>
          <w:bCs/>
        </w:rPr>
      </w:pPr>
      <w:r w:rsidRPr="00C4280C">
        <w:rPr>
          <w:b/>
          <w:bCs/>
        </w:rPr>
        <w:t>Feature interactions</w:t>
      </w:r>
    </w:p>
    <w:p w14:paraId="3FFC5474" w14:textId="4751AB41" w:rsidR="00991DF8" w:rsidRPr="00C91879" w:rsidRDefault="44A1E69B" w:rsidP="00C91879">
      <w:pPr>
        <w:jc w:val="both"/>
      </w:pPr>
      <w:r>
        <w:t xml:space="preserve">Among the bird’s species, </w:t>
      </w:r>
      <w:r w:rsidRPr="44A1E69B">
        <w:rPr>
          <w:i/>
          <w:iCs/>
        </w:rPr>
        <w:t xml:space="preserve">Cygnus </w:t>
      </w:r>
      <w:r w:rsidR="00A54668" w:rsidRPr="44A1E69B">
        <w:rPr>
          <w:i/>
          <w:iCs/>
        </w:rPr>
        <w:t>olor, belonging</w:t>
      </w:r>
      <w:r w:rsidRPr="44A1E69B">
        <w:rPr>
          <w:i/>
          <w:iCs/>
        </w:rPr>
        <w:t xml:space="preserve"> to the family </w:t>
      </w:r>
      <w:r>
        <w:t xml:space="preserve">Anatidae and </w:t>
      </w:r>
      <w:r w:rsidR="00A54668" w:rsidRPr="00A54668">
        <w:t>Order</w:t>
      </w:r>
      <w:r w:rsidR="00A54668">
        <w:t xml:space="preserve"> </w:t>
      </w:r>
      <w:r>
        <w:t>Anseriformes</w:t>
      </w:r>
      <w:r w:rsidRPr="44A1E69B">
        <w:rPr>
          <w:i/>
          <w:iCs/>
        </w:rPr>
        <w:t xml:space="preserve"> </w:t>
      </w:r>
      <w:r>
        <w:t xml:space="preserve">has the highest local impact with the largest positive SHAP value on a subset of the models’ data. </w:t>
      </w:r>
      <w:proofErr w:type="spellStart"/>
      <w:r w:rsidR="0023100C">
        <w:t>Accipitriformes</w:t>
      </w:r>
      <w:proofErr w:type="spellEnd"/>
      <w:r w:rsidR="0023100C">
        <w:t xml:space="preserve"> and b</w:t>
      </w:r>
      <w:r>
        <w:t>irds of unknown species within the family Anatidae (Order Anseriformes) as well as the Laridae (Charadriiformes) rank second and third respectively according to the SHAP scores (</w:t>
      </w:r>
      <w:r w:rsidR="002063F8" w:rsidRPr="002063F8">
        <w:rPr>
          <w:i/>
          <w:iCs/>
          <w:color w:val="4472C4" w:themeColor="accent1"/>
        </w:rPr>
        <w:t>Figure 4</w:t>
      </w:r>
      <w:r>
        <w:t xml:space="preserve">). Bi-variate interaction analysis indicates that in the model prediction the observation of infected Cygnus olor interacts with the temperature seasonality </w:t>
      </w:r>
      <w:proofErr w:type="spellStart"/>
      <w:r>
        <w:t>bioclima</w:t>
      </w:r>
      <w:proofErr w:type="spellEnd"/>
      <w:r>
        <w:t xml:space="preserve"> (bio4) variable</w:t>
      </w:r>
      <w:r w:rsidR="002063F8">
        <w:t xml:space="preserve"> (</w:t>
      </w:r>
      <w:r w:rsidR="002063F8" w:rsidRPr="002063F8">
        <w:rPr>
          <w:i/>
          <w:iCs/>
          <w:color w:val="4472C4" w:themeColor="accent1"/>
        </w:rPr>
        <w:t>Figure SI 4</w:t>
      </w:r>
      <w:r w:rsidR="002063F8">
        <w:t>)</w:t>
      </w:r>
      <w:r>
        <w:t xml:space="preserve"> when predicting poultry outbreak events, while Anatidae and Anserinae interacts with the male and female population with ages greater than 65 respectively. </w:t>
      </w:r>
    </w:p>
    <w:p w14:paraId="0ADBD28A" w14:textId="0C7772CE" w:rsidR="00314DDE" w:rsidRPr="00C91879" w:rsidRDefault="00985BFE" w:rsidP="00C91879">
      <w:pPr>
        <w:pStyle w:val="Heading1"/>
        <w:rPr>
          <w:b/>
          <w:bCs/>
        </w:rPr>
      </w:pPr>
      <w:r w:rsidRPr="00C91879">
        <w:rPr>
          <w:b/>
          <w:bCs/>
        </w:rPr>
        <w:t>Discussion</w:t>
      </w:r>
    </w:p>
    <w:p w14:paraId="11B197AB" w14:textId="68256288" w:rsidR="004F59A9" w:rsidRDefault="360539A4" w:rsidP="360539A4">
      <w:pPr>
        <w:spacing w:after="160" w:line="257" w:lineRule="auto"/>
        <w:jc w:val="both"/>
        <w:rPr>
          <w:rFonts w:ascii="Calibri" w:eastAsia="Calibri" w:hAnsi="Calibri" w:cs="Calibri"/>
          <w:sz w:val="22"/>
          <w:szCs w:val="22"/>
        </w:rPr>
      </w:pPr>
      <w:r w:rsidRPr="00494E1B">
        <w:rPr>
          <w:rFonts w:ascii="Calibri" w:eastAsia="Calibri" w:hAnsi="Calibri" w:cs="Calibri"/>
        </w:rPr>
        <w:t>A</w:t>
      </w:r>
      <w:r w:rsidRPr="360539A4">
        <w:rPr>
          <w:rFonts w:ascii="Calibri" w:eastAsia="Calibri" w:hAnsi="Calibri" w:cs="Calibri"/>
        </w:rPr>
        <w:t>I</w:t>
      </w:r>
      <w:r w:rsidRPr="00494E1B">
        <w:rPr>
          <w:rFonts w:ascii="Calibri" w:eastAsia="Calibri" w:hAnsi="Calibri" w:cs="Calibri"/>
        </w:rPr>
        <w:t>V are not only a threat to food safety and bird welfare but also to human health.  The ability of A</w:t>
      </w:r>
      <w:r w:rsidRPr="360539A4">
        <w:rPr>
          <w:rFonts w:ascii="Calibri" w:eastAsia="Calibri" w:hAnsi="Calibri" w:cs="Calibri"/>
        </w:rPr>
        <w:t>I</w:t>
      </w:r>
      <w:r w:rsidRPr="00494E1B">
        <w:rPr>
          <w:rFonts w:ascii="Calibri" w:eastAsia="Calibri" w:hAnsi="Calibri" w:cs="Calibri"/>
        </w:rPr>
        <w:t>V to cross the species barrier and to infect humans raises concerns about their epidemic and pandemic potential.</w:t>
      </w:r>
      <w:r w:rsidR="008E50E9">
        <w:rPr>
          <w:rFonts w:ascii="Calibri" w:eastAsia="Calibri" w:hAnsi="Calibri" w:cs="Calibri"/>
        </w:rPr>
        <w:t xml:space="preserve"> Our </w:t>
      </w:r>
      <w:r w:rsidR="00083662">
        <w:rPr>
          <w:rFonts w:ascii="Calibri" w:eastAsia="Calibri" w:hAnsi="Calibri" w:cs="Calibri"/>
        </w:rPr>
        <w:t>investigation</w:t>
      </w:r>
      <w:r w:rsidR="001C69C9">
        <w:rPr>
          <w:rFonts w:ascii="Calibri" w:eastAsia="Calibri" w:hAnsi="Calibri" w:cs="Calibri"/>
        </w:rPr>
        <w:t xml:space="preserve"> focused on </w:t>
      </w:r>
      <w:r w:rsidR="00B35B8A">
        <w:rPr>
          <w:rFonts w:ascii="Calibri" w:eastAsia="Calibri" w:hAnsi="Calibri" w:cs="Calibri"/>
        </w:rPr>
        <w:t xml:space="preserve">studying the </w:t>
      </w:r>
      <w:r w:rsidR="003E4F81">
        <w:rPr>
          <w:rFonts w:ascii="Calibri" w:eastAsia="Calibri" w:hAnsi="Calibri" w:cs="Calibri"/>
        </w:rPr>
        <w:t>drivers and predicting the dynamics of the spread from wild</w:t>
      </w:r>
      <w:r w:rsidR="00EA763B">
        <w:rPr>
          <w:rFonts w:ascii="Calibri" w:eastAsia="Calibri" w:hAnsi="Calibri" w:cs="Calibri"/>
        </w:rPr>
        <w:t xml:space="preserve"> </w:t>
      </w:r>
      <w:r w:rsidR="003E4F81">
        <w:rPr>
          <w:rFonts w:ascii="Calibri" w:eastAsia="Calibri" w:hAnsi="Calibri" w:cs="Calibri"/>
        </w:rPr>
        <w:t xml:space="preserve">birds to </w:t>
      </w:r>
      <w:r w:rsidR="003B7D54">
        <w:rPr>
          <w:rFonts w:ascii="Calibri" w:eastAsia="Calibri" w:hAnsi="Calibri" w:cs="Calibri"/>
        </w:rPr>
        <w:t>poultry</w:t>
      </w:r>
      <w:r w:rsidR="00D4410D">
        <w:rPr>
          <w:rFonts w:ascii="Calibri" w:eastAsia="Calibri" w:hAnsi="Calibri" w:cs="Calibri"/>
        </w:rPr>
        <w:t xml:space="preserve">. </w:t>
      </w:r>
      <w:r w:rsidR="008E7E16">
        <w:rPr>
          <w:rFonts w:ascii="Calibri" w:eastAsia="Calibri" w:hAnsi="Calibri" w:cs="Calibri"/>
        </w:rPr>
        <w:t>Such</w:t>
      </w:r>
      <w:r w:rsidR="00D4410D">
        <w:rPr>
          <w:rFonts w:ascii="Calibri" w:eastAsia="Calibri" w:hAnsi="Calibri" w:cs="Calibri"/>
        </w:rPr>
        <w:t xml:space="preserve"> </w:t>
      </w:r>
      <w:r w:rsidR="002063F8">
        <w:rPr>
          <w:rFonts w:ascii="Calibri" w:eastAsia="Calibri" w:hAnsi="Calibri" w:cs="Calibri"/>
        </w:rPr>
        <w:t>events</w:t>
      </w:r>
      <w:r w:rsidR="00D4410D">
        <w:rPr>
          <w:rFonts w:ascii="Calibri" w:eastAsia="Calibri" w:hAnsi="Calibri" w:cs="Calibri"/>
        </w:rPr>
        <w:t xml:space="preserve"> </w:t>
      </w:r>
      <w:r w:rsidR="00352D1A">
        <w:rPr>
          <w:rFonts w:ascii="Calibri" w:eastAsia="Calibri" w:hAnsi="Calibri" w:cs="Calibri"/>
        </w:rPr>
        <w:t>can be indicat</w:t>
      </w:r>
      <w:r w:rsidR="00D47F8D">
        <w:rPr>
          <w:rFonts w:ascii="Calibri" w:eastAsia="Calibri" w:hAnsi="Calibri" w:cs="Calibri"/>
        </w:rPr>
        <w:t>ive</w:t>
      </w:r>
      <w:r w:rsidR="00352D1A">
        <w:rPr>
          <w:rFonts w:ascii="Calibri" w:eastAsia="Calibri" w:hAnsi="Calibri" w:cs="Calibri"/>
        </w:rPr>
        <w:t xml:space="preserve"> of human spillover as </w:t>
      </w:r>
      <w:r w:rsidR="009C0C07">
        <w:rPr>
          <w:rFonts w:ascii="Calibri" w:eastAsia="Calibri" w:hAnsi="Calibri" w:cs="Calibri"/>
        </w:rPr>
        <w:t>poultry are domesticated and in close contact with humans</w:t>
      </w:r>
      <w:r w:rsidR="00255032">
        <w:rPr>
          <w:rFonts w:ascii="Calibri" w:eastAsia="Calibri" w:hAnsi="Calibri" w:cs="Calibri"/>
        </w:rPr>
        <w:t>.</w:t>
      </w:r>
      <w:r w:rsidR="007B43F1">
        <w:rPr>
          <w:rFonts w:ascii="Calibri" w:eastAsia="Calibri" w:hAnsi="Calibri" w:cs="Calibri"/>
        </w:rPr>
        <w:t xml:space="preserve"> </w:t>
      </w:r>
      <w:r w:rsidRPr="00494E1B">
        <w:rPr>
          <w:rFonts w:ascii="Calibri" w:eastAsia="Calibri" w:hAnsi="Calibri" w:cs="Calibri"/>
        </w:rPr>
        <w:t>Public health measures to prevent the spread of A</w:t>
      </w:r>
      <w:r w:rsidRPr="360539A4">
        <w:rPr>
          <w:rFonts w:ascii="Calibri" w:eastAsia="Calibri" w:hAnsi="Calibri" w:cs="Calibri"/>
        </w:rPr>
        <w:t>I</w:t>
      </w:r>
      <w:r w:rsidRPr="00494E1B">
        <w:rPr>
          <w:rFonts w:ascii="Calibri" w:eastAsia="Calibri" w:hAnsi="Calibri" w:cs="Calibri"/>
        </w:rPr>
        <w:t>V rely on monitoring and surveillance of wild and domestic birds.</w:t>
      </w:r>
      <w:r w:rsidR="00494E1B">
        <w:rPr>
          <w:rFonts w:ascii="Calibri" w:eastAsia="Calibri" w:hAnsi="Calibri" w:cs="Calibri"/>
        </w:rPr>
        <w:fldChar w:fldCharType="begin"/>
      </w:r>
      <w:r w:rsidR="008245A8">
        <w:rPr>
          <w:rFonts w:ascii="Calibri" w:eastAsia="Calibri" w:hAnsi="Calibri" w:cs="Calibri"/>
        </w:rPr>
        <w:instrText xml:space="preserve"> ADDIN ZOTERO_ITEM CSL_CITATION {"citationID":"VinvJxom","properties":{"formattedCitation":"\\super 22\\nosupersub{}","plainCitation":"22","noteIndex":0},"citationItems":[{"id":3024,"uris":["http://zotero.org/users/1998367/items/LXP3EKAV"],"itemData":{"id":3024,"type":"article-journal","abstract":"Avian influenza (AI) is a contagious disease of birds with zoonotic potential. AI virus (AIV) can infect most bird species, but clinical signs and mortality vary. Assessing the distribution and factors affecting AI presence can direct targeted surveillance to areas at risk of disease outbreaks, or help identify disease hotspots or areas with inadequate surveillance. Using virus surveillance data from passive and active AIV wild bird surveillance, 2006−2020, we investigated the association between the presence of AIV and a range of landscape factors and game bird release. Furthermore, we assessed potential bias in the passive AIV surveillance data submitted by the public, via factors related to public accessibility. Lastly, we tested the AIV data for possible hot- and cold spots within Denmark. The passive surveillance data was biased regarding accessibility to areas (distance to roads, cities and coast) compared to random locations within Denmark. For both the passive and active AIV surveillance data, we found significant (p &lt; .01) associations with variables related to coast, wetlands and cities, but not game bird release. We used these variables to predict the risk of AIV presence throughout Denmark, and found high-risk areas concentrated along the coast and fjords. For both passive and active surveillance data, low-risk clusters were mainly seen in Jutland and northern Zealand, whereas high-risk clusters were found in Jutland, Zealand, Funen and the southern Isles such as Lolland and Falster. Our results suggest that landscape affects AIV presence, as coastal areas and wetlands attract waterfowl and migrating birds and therefore might increase the potential for AIV transmission. Our findings have enabled us to create risk maps of AIV presence in wild birds and pinpoint high-risk clusters within Denmark. This will aid targeted surveillance efforts within Denmark and potentially aid in planning the location of future poultry farms.","container-title":"Transboundary and Emerging Diseases","DOI":"10.1111/tbed.14040","ISSN":"1865-1682","issue":"2","language":"en","license":"© 2021 The Authors. Transboundary and Emerging Diseases published by Wiley-VCH GmbH.","note":"_eprint: https://onlinelibrary.wiley.com/doi/pdf/10.1111/tbed.14040","page":"706-719","source":"Wiley Online Library","title":"Landscape effects and spatial patterns of avian influenza virus in Danish wild birds, 2006–2020","volume":"69","author":[{"family":"Kjær","given":"Lene Jung"},{"family":"Hjulsager","given":"Charlotte Kristiane"},{"family":"Larsen","given":"Lars Erik"},{"family":"Boklund","given":"Anette Ella"},{"family":"Halasa","given":"Tariq"},{"family":"Ward","given":"Michael P."},{"family":"Kirkeby","given":"Carsten Thure"}],"issued":{"date-parts":[["2022"]]}}}],"schema":"https://github.com/citation-style-language/schema/raw/master/csl-citation.json"} </w:instrText>
      </w:r>
      <w:r w:rsidR="00494E1B">
        <w:rPr>
          <w:rFonts w:ascii="Calibri" w:eastAsia="Calibri" w:hAnsi="Calibri" w:cs="Calibri"/>
        </w:rPr>
        <w:fldChar w:fldCharType="separate"/>
      </w:r>
      <w:r w:rsidR="008245A8" w:rsidRPr="008245A8">
        <w:rPr>
          <w:rFonts w:ascii="Calibri" w:hAnsi="Calibri" w:cs="Calibri"/>
          <w:vertAlign w:val="superscript"/>
        </w:rPr>
        <w:t>22</w:t>
      </w:r>
      <w:r w:rsidR="00494E1B">
        <w:rPr>
          <w:rFonts w:ascii="Calibri" w:eastAsia="Calibri" w:hAnsi="Calibri" w:cs="Calibri"/>
        </w:rPr>
        <w:fldChar w:fldCharType="end"/>
      </w:r>
      <w:r w:rsidRPr="00494E1B">
        <w:rPr>
          <w:rFonts w:ascii="Calibri" w:eastAsia="Calibri" w:hAnsi="Calibri" w:cs="Calibri"/>
        </w:rPr>
        <w:t xml:space="preserve">  It entails monitoring sentinel birds in the wild or in a commercial poultry flock, diagnostic testing, and surveillance of flock mortality and morbidity.</w:t>
      </w:r>
      <w:r w:rsidR="00915BC0">
        <w:rPr>
          <w:rFonts w:ascii="Calibri" w:eastAsia="Calibri" w:hAnsi="Calibri" w:cs="Calibri"/>
        </w:rPr>
        <w:fldChar w:fldCharType="begin"/>
      </w:r>
      <w:r w:rsidR="00373CEF">
        <w:rPr>
          <w:rFonts w:ascii="Calibri" w:eastAsia="Calibri" w:hAnsi="Calibri" w:cs="Calibri"/>
        </w:rPr>
        <w:instrText xml:space="preserve"> ADDIN ZOTERO_ITEM CSL_CITATION {"citationID":"Za1AKk1l","properties":{"formattedCitation":"\\super 42,43\\nosupersub{}","plainCitation":"42,43","noteIndex":0},"citationItems":[{"id":3027,"uris":["http://zotero.org/users/1998367/items/KX9LVGKW"],"itemData":{"id":3027,"type":"article-journal","abstract":"In recent years, the early detection of low pathogenicity avian influenza (LPAI) viruses in poultry has become increasingly important, given their potential to mutate into highly pathogenic viruses. However, evaluations of LPAI surveillance have mainly focused on prevalence and not on the ability to act as an early warning system. We used a simulation model based on data from Italian LPAI epidemics in turkeys to evaluate different surveillance strategies in terms of their performance as early warning systems. The strategies differed in terms of sample size, sampling frequency, diagnostic tests, and whether or not active surveillance (i.e., routine laboratory testing of farms) was performed, and were also tested under different epidemiological scenarios. We compared surveillance strategies by simulating within-farm outbreaks. The output measures were the proportion of infected farms that are detected and the farm reproduction number (Rh). The first one provides an indication of the sensitivity of the surveillance system to detect within-farm infections, whereas Rh reflects the effectiveness of outbreak detection (i.e., if detection occurs soon enough to bring an epidemic under control). Increasing the sampling frequency was the most effective means of improving the timeliness of detection (i.e., it occurs earlier), whereas increasing the sample size increased the likelihood of detection. Surveillance was only effective in preventing an epidemic if actions were taken within two days of sampling. The strategies were not affected by the quality of the diagnostic test, although performing both serological and virological assays increased the sensitivity of active surveillance. Early detection of LPAI outbreaks in turkeys can be achieved by increasing the sampling frequency for active surveillance, though very frequent sampling may not be sustainable in the long term. We suggest that, when no LPAI virus is circulating yet and there is a low risk of virus introduction, a less frequent sampling approach might be admitted, provided that the surveillance is intensified as soon as the first outbreak is detected.","container-title":"PLOS ONE","DOI":"10.1371/journal.pone.0035956","ISSN":"1932-6203","issue":"4","journalAbbreviation":"PLOS ONE","language":"en","note":"publisher: Public Library of Science","page":"e35956","source":"PLoS Journals","title":"Evaluating Surveillance Strategies for the Early Detection of Low Pathogenicity Avian Influenza Infections","volume":"7","author":[{"family":"Comin","given":"Arianna"},{"family":"Stegeman","given":"Arjan"},{"family":"Marangon","given":"Stefano"},{"family":"Klinkenberg","given":"Don"}],"issued":{"date-parts":[["2012",4,24]]}}},{"id":3029,"uris":["http://zotero.org/users/1998367/items/VZLCRVCE"],"itemData":{"id":3029,"type":"article-journal","abstract":"The aim of this study was to develop and evaluate an early warning system (EWS) for commercial egg laying flocks to detect the subtle mortality and egg production changes that characterize low pathogenic avian influenza virus (LPAIV) infections. An EWS will create an alert when the recommended ‘trigger point’ is reached or exceeded. Previously used EWSs are based on fixed alert levels, while the proposed EWS customizes the alert level to each flock. While a fixed approach may be valid for highly pathogenic diseases, it results in a lower detection probability for low pathogenic diseases. The EWS was based on daily data collected from flocks affected by the 2000–2004 H6N2 LPAI epidemic in California. Three EWSs were evaluated: (1) EWS1, which is triggered when the observed mortality increase or production decrease exceeds more than “x” times the expected daily value (2.75–3.50 times the expected mortality), (2) EWS2, which is triggered when the observed mortality increase or production decrease exceeds more than “y” times during each of 2 consecutive days the expected daily values (1.75–2.15 times the expected mortality), and (3) a combination of the two. The EWSs were evaluated according to three parameters: detection delay (days) of a LPAI outbreak, false alerts (%) and outbreaks missed (%). Results showed that an egg production-based EWS added no benefit to a mortality-based system, mainly because H6N2 LPAI-related egg production decrease always occurred after increase in mortality. Combining the two EWSs resulted in a reduced detection delay and no missed outbreaks, but at the expense of a slight increase in the number of false alerts triggered. The system presented in this study also outperformed fixed EWSs in all three evaluated parameters. The proposed EWS, if used as part of a poultry cooperative program and combined with a rapid laboratory diagnosis, could be a useful tool in the detection and control of LPAI outbreaks and other poultry diseases. Built in a spreadsheet, the system could be inexpensively, easily and quickly incorporated into a commercial egg production farm decision support system. In addition, the proposed system could be quickly adjusted to changing epidemic situations, and easily customized to individual flocks.","collection-title":"Special section: Schwabe Symposium 2008","container-title":"Preventive Veterinary Medicine","DOI":"10.1016/j.prevetmed.2009.07.013","ISSN":"0167-5877","issue":"4","journalAbbreviation":"Preventive Veterinary Medicine","page":"324-332","source":"ScienceDirect","title":"A flock-tailored early warning system for low pathogenic avian influenza (LPAI) in commercial egg laying flocks","volume":"92","author":[{"family":"Beltrán-Alcrudo","given":"Daniel"},{"family":"Carpenter","given":"Tim E."},{"family":"Cardona","given":"Carol"}],"issued":{"date-parts":[["2009",12,1]]}}}],"schema":"https://github.com/citation-style-language/schema/raw/master/csl-citation.json"} </w:instrText>
      </w:r>
      <w:r w:rsidR="00915BC0">
        <w:rPr>
          <w:rFonts w:ascii="Calibri" w:eastAsia="Calibri" w:hAnsi="Calibri" w:cs="Calibri"/>
        </w:rPr>
        <w:fldChar w:fldCharType="separate"/>
      </w:r>
      <w:r w:rsidR="00373CEF" w:rsidRPr="00373CEF">
        <w:rPr>
          <w:rFonts w:ascii="Calibri" w:hAnsi="Calibri" w:cs="Calibri"/>
          <w:vertAlign w:val="superscript"/>
        </w:rPr>
        <w:t>42,43</w:t>
      </w:r>
      <w:r w:rsidR="00915BC0">
        <w:rPr>
          <w:rFonts w:ascii="Calibri" w:eastAsia="Calibri" w:hAnsi="Calibri" w:cs="Calibri"/>
        </w:rPr>
        <w:fldChar w:fldCharType="end"/>
      </w:r>
      <w:r w:rsidRPr="00494E1B">
        <w:rPr>
          <w:rFonts w:ascii="Calibri" w:eastAsia="Calibri" w:hAnsi="Calibri" w:cs="Calibri"/>
        </w:rPr>
        <w:t xml:space="preserve"> A</w:t>
      </w:r>
      <w:r w:rsidRPr="360539A4">
        <w:rPr>
          <w:rFonts w:ascii="Calibri" w:eastAsia="Calibri" w:hAnsi="Calibri" w:cs="Calibri"/>
        </w:rPr>
        <w:t>IV detection can then trigger a range of containment efforts, including enhanced biosecurity at poultry farms, movement ban, vaccination and culling of the entire flock, to prevent dispersion to other flocks.</w:t>
      </w:r>
      <w:r w:rsidR="00BE22FD">
        <w:rPr>
          <w:rFonts w:ascii="Calibri" w:eastAsia="Calibri" w:hAnsi="Calibri" w:cs="Calibri"/>
        </w:rPr>
        <w:fldChar w:fldCharType="begin"/>
      </w:r>
      <w:r w:rsidR="005278BD">
        <w:rPr>
          <w:rFonts w:ascii="Calibri" w:eastAsia="Calibri" w:hAnsi="Calibri" w:cs="Calibri"/>
        </w:rPr>
        <w:instrText xml:space="preserve"> ADDIN ZOTERO_ITEM CSL_CITATION {"citationID":"icygmCIa","properties":{"formattedCitation":"\\super 44,45\\nosupersub{}","plainCitation":"44,45","noteIndex":0},"citationItems":[{"id":2938,"uris":["http://zotero.org/users/1998367/items/ZN282YL5"],"itemData":{"id":2938,"type":"article","abstract":"Recent outbreaks of highly pathogenic avian influenza H5N8 virus in Europe have caused severe damage to animal health, wildlife conservation and livestock economic sustainability. While epidemiological and phylogenetic studies have generated important clues about the virus spread in Europe, they remained opaque to the specific role of poultry farms and wild birds. Using a phylodynamic framework, we inferred the H5N8 virus transmission dynamics among poultry farms and wild birds in four severely affected countries and investigated drivers of spread between farms across borders during the 2016-17 epidemic. Based on existing genetic data, we showed that the virus was likely introduced into poultry farms during the autumn, in line with the timing of arrival of migratory wild birds. Then, transmission was mainly driven by farm-to-farm transmission in Germany, Hungary and Poland, suggesting that better understanding of how infected farms are connected in those countries would greatly help control efforts. In contrast, the epidemic was dominated by wild bird-to-farm transmission in Czech Republic, meaning that more sustainable prevention strategies should be developed to reduce virus exposure from wild birds. We inferred effective reproduction number Re estimates among poultry farms and wild birds. We expect those estimates being useful to parameterize predictive models of virus spread aiming at optimising control strategies. None of the investigated predictors related to live poultry trade, poultry census and geographic proximity were identified as supportive predictors of the viral spread between farms across borders, suggesting that other drivers should be considered in future studies.\nSignificance statement In winter 2016-17, Europe was severely hit by an unprecedented epidemic of highly pathogenic avian influenza (HPAI) H5N8 virus, causing significant impact on animal health, wildlife conservation and livestock economic sustainability. By applying phylodynamic tools to H5N8 sequence data collected from poultry farms and wild birds during the epidemic, we quantified how effectively the first infections were detected, how fast the virus spread, how many infections were missed and how many transmission events occurred at the wildlife-domestic interface. Also, we investigated predictors of the virus spread between farms across borders. These results are crucial to better understand the virus transmission dynamics, with the view to inform policy decision-making and reduce the impact of future epidemics of HPAI viruses.","DOI":"10.1101/2021.10.22.465255","language":"en","license":"© 2021, Posted by Cold Spring Harbor Laboratory. This pre-print is available under a Creative Commons License (Attribution-NoDerivs 4.0 International), CC BY-ND 4.0, as described at http://creativecommons.org/licenses/by-nd/4.0/","note":"page: 2021.10.22.465255\nsection: New Results","publisher":"bioRxiv","source":"bioRxiv","title":"Disentangling the role of poultry farms and wild birds in the spread of highly pathogenic avian influenza virus H5N8 in Europe","URL":"https://www.biorxiv.org/content/10.1101/2021.10.22.465255v1","author":[{"family":"Guinat","given":"Claire"},{"family":"Agui","given":"Cecilia Valenzuela"},{"family":"Vaughan","given":"Timothy G."},{"family":"Scire","given":"Jérémie"},{"family":"Pohlmann","given":"Anne"},{"family":"Staubach","given":"Christoph"},{"family":"King","given":"Jacqueline"},{"family":"Swieton","given":"Edyta"},{"family":"Dan","given":"Adam"},{"family":"Cernikova","given":"Lenka"},{"family":"Ducatez","given":"Mariette F."},{"family":"Stadler","given":"Tanja"}],"accessed":{"date-parts":[["2023",8,14]]},"issued":{"date-parts":[["2021",10,24]]}}},{"id":3035,"uris":["http://zotero.org/users/1998367/items/5KEVSPGS"],"itemData":{"id":3035,"type":"article-journal","abstract":"Introduction\nHighly pathogenic avian influenza (HPAI) outbreaks caused by the Gs/Gd lineage of H5Nx viruses occur in Poland with increased frequency. The article provides an update on the HPAI situation in the 2020/2021 season and studies the possible factors that caused the exceptionally fast spread of the virus.\n\nMaterial and Methods\nSamples from poultry and wild birds delivered for HPAI diagnosis were tested by real-time RT-PCR and a representative number of detected viruses were submitted for partial or full-genome characterisation. Information yielded by veterinary inspection was used for descriptive analysis of the epidemiological situation.\n\nResults\nThe scale of the epidemic in the 2020/2021 season was unprecedented in terms of duration (November 2020–August 2021), number of outbreaks in poultry (n = 357), wild bird events (n = 92) and total number of affected domestic birds (approximately ~14 million). The major drivers of the virus spread were the harsh winter conditions in February 2020 followed by the introduction of the virus to high-density poultry areas in March 2021. All tested viruses belonged to H5 clade 2.3.4.4b with significant intra-clade diversity and in some cases clearly distinguished clusters.\n\nConclusion\nThe HPAI epidemic in 2020/2021 in Poland struck with unprecedented force. The conventional control measures may have limited effectiveness to break the transmission chain in areas with high concentrations of poultry.","container-title":"Journal of Veterinary Research","DOI":"10.2478/jvetres-2022-0017","ISSN":"2450-7393","issue":"1","journalAbbreviation":"J Vet Res","note":"PMID: 35582478\nPMCID: PMC8959680","page":"1-7","source":"PubMed Central","title":"Highly Pathogenic Avian Influenza H5Nx in Poland in 2020/2021: a Descriptive Epidemiological Study of a Large-scale Epidemic","title-short":"Highly Pathogenic Avian Influenza H5Nx in Poland in 2020/2021","volume":"66","author":[{"family":"Śmietanka","given":"Krzysztof"},{"family":"Świętoń","given":"Edyta"},{"family":"Wyrostek","given":"Krzysztof"},{"family":"Kozak","given":"Edyta"},{"family":"Tarasiuk","given":"Karolina"},{"family":"Styś-Fijoł","given":"Natalia"},{"family":"Dziadek","given":"Kamila"},{"family":"Niemczuk","given":"Krzysztof"}],"issued":{"date-parts":[["2022",3,25]]}}}],"schema":"https://github.com/citation-style-language/schema/raw/master/csl-citation.json"} </w:instrText>
      </w:r>
      <w:r w:rsidR="00BE22FD">
        <w:rPr>
          <w:rFonts w:ascii="Calibri" w:eastAsia="Calibri" w:hAnsi="Calibri" w:cs="Calibri"/>
        </w:rPr>
        <w:fldChar w:fldCharType="separate"/>
      </w:r>
      <w:r w:rsidR="005278BD" w:rsidRPr="005278BD">
        <w:rPr>
          <w:rFonts w:ascii="Calibri" w:hAnsi="Calibri" w:cs="Calibri"/>
          <w:vertAlign w:val="superscript"/>
        </w:rPr>
        <w:t>44,45</w:t>
      </w:r>
      <w:r w:rsidR="00BE22FD">
        <w:rPr>
          <w:rFonts w:ascii="Calibri" w:eastAsia="Calibri" w:hAnsi="Calibri" w:cs="Calibri"/>
        </w:rPr>
        <w:fldChar w:fldCharType="end"/>
      </w:r>
      <w:r w:rsidRPr="360539A4">
        <w:rPr>
          <w:rFonts w:ascii="Calibri" w:eastAsia="Calibri" w:hAnsi="Calibri" w:cs="Calibri"/>
        </w:rPr>
        <w:t xml:space="preserve"> The enactment of these measures often depends on the timing of the alert which in turn depends on the sensitivity of the surveillance system. </w:t>
      </w:r>
      <w:r w:rsidRPr="360539A4">
        <w:rPr>
          <w:rFonts w:ascii="Calibri" w:eastAsia="Calibri" w:hAnsi="Calibri" w:cs="Calibri"/>
          <w:sz w:val="22"/>
          <w:szCs w:val="22"/>
        </w:rPr>
        <w:t xml:space="preserve"> </w:t>
      </w:r>
    </w:p>
    <w:p w14:paraId="625FDAC6" w14:textId="2942DAA1" w:rsidR="004F59A9" w:rsidRDefault="44A1E69B" w:rsidP="360539A4">
      <w:pPr>
        <w:spacing w:after="160" w:line="257" w:lineRule="auto"/>
        <w:jc w:val="both"/>
      </w:pPr>
      <w:r>
        <w:t>Our findings elucidate the contextual determinants of AIV transmission in Europe and rank the importance of specific drivers of the reported AIV outbreaks analyzed in this study.  We define the climatic and environmental conditions under which these outbreaks occur, namely the colder temperatures in the Fall and the importance of vegetation and water features.  We also disentangle the contribution of wild birds to AIV outbreaks and other socioeconomic determinants, such as trade.  These findings are important in light of AIV surveillance efforts that often lack sensitivity and specificity.  Our findings can help target sentinel surveillance to improve the ascertainment proportion of cases and advance early warning systems for AIV outbreaks.</w:t>
      </w:r>
    </w:p>
    <w:p w14:paraId="0BE3AA04" w14:textId="7059C559" w:rsidR="004F59A9" w:rsidRDefault="005346A7" w:rsidP="360539A4">
      <w:pPr>
        <w:spacing w:after="160" w:line="257" w:lineRule="auto"/>
        <w:jc w:val="both"/>
      </w:pPr>
      <w:r w:rsidRPr="13164BA4">
        <w:t xml:space="preserve">The three most important variables </w:t>
      </w:r>
      <w:r w:rsidR="00B112CF" w:rsidRPr="13164BA4">
        <w:t>that</w:t>
      </w:r>
      <w:r w:rsidRPr="13164BA4">
        <w:t xml:space="preserve"> positively impact o</w:t>
      </w:r>
      <w:r w:rsidR="00B63E01" w:rsidRPr="13164BA4">
        <w:t>ur</w:t>
      </w:r>
      <w:r w:rsidR="00180A3D" w:rsidRPr="13164BA4">
        <w:t xml:space="preserve"> </w:t>
      </w:r>
      <w:r w:rsidR="008E4394" w:rsidRPr="13164BA4">
        <w:t>model</w:t>
      </w:r>
      <w:r w:rsidRPr="13164BA4">
        <w:t xml:space="preserve">s’ </w:t>
      </w:r>
      <w:r w:rsidR="008E4394" w:rsidRPr="13164BA4">
        <w:t>predict</w:t>
      </w:r>
      <w:r w:rsidRPr="13164BA4">
        <w:t>ion are the wild birds</w:t>
      </w:r>
      <w:r w:rsidR="00474339" w:rsidRPr="13164BA4">
        <w:t>,</w:t>
      </w:r>
      <w:r w:rsidRPr="13164BA4">
        <w:t xml:space="preserve"> climate</w:t>
      </w:r>
      <w:r w:rsidR="00D17E12" w:rsidRPr="13164BA4">
        <w:t xml:space="preserve"> (bio6)</w:t>
      </w:r>
      <w:r w:rsidR="00474339" w:rsidRPr="13164BA4">
        <w:t>,</w:t>
      </w:r>
      <w:r w:rsidRPr="13164BA4">
        <w:t xml:space="preserve"> and environment</w:t>
      </w:r>
      <w:r w:rsidR="00D17E12" w:rsidRPr="13164BA4">
        <w:t xml:space="preserve"> (water and vegetation indices)</w:t>
      </w:r>
      <w:r w:rsidR="001F518C" w:rsidRPr="13164BA4">
        <w:t xml:space="preserve"> (See</w:t>
      </w:r>
      <w:r w:rsidR="003C7D7D">
        <w:t xml:space="preserve"> </w:t>
      </w:r>
      <w:r w:rsidR="003C7D7D" w:rsidRPr="003C7D7D">
        <w:rPr>
          <w:i/>
          <w:iCs/>
          <w:color w:val="4472C4" w:themeColor="accent1"/>
        </w:rPr>
        <w:t>Figure 3</w:t>
      </w:r>
      <w:r w:rsidR="003C7D7D">
        <w:t>).</w:t>
      </w:r>
      <w:r w:rsidRPr="13164BA4">
        <w:t xml:space="preserve"> </w:t>
      </w:r>
      <w:r w:rsidR="004C62C0" w:rsidRPr="13164BA4">
        <w:t xml:space="preserve">This </w:t>
      </w:r>
      <w:r w:rsidR="004F1CE6" w:rsidRPr="13164BA4">
        <w:t>relationship</w:t>
      </w:r>
      <w:r w:rsidR="004C62C0" w:rsidRPr="13164BA4">
        <w:t xml:space="preserve"> reveals key </w:t>
      </w:r>
      <w:r w:rsidR="00D03994" w:rsidRPr="13164BA4">
        <w:t>drivers</w:t>
      </w:r>
      <w:r w:rsidR="004C62C0" w:rsidRPr="13164BA4">
        <w:t xml:space="preserve"> </w:t>
      </w:r>
      <w:r w:rsidR="00D03994" w:rsidRPr="13164BA4">
        <w:t>of AIV</w:t>
      </w:r>
      <w:r w:rsidR="004C62C0" w:rsidRPr="13164BA4">
        <w:t xml:space="preserve"> outbreaks as predicted by our model. </w:t>
      </w:r>
      <w:r w:rsidR="00474339" w:rsidRPr="00483E84">
        <w:rPr>
          <w:i/>
          <w:iCs/>
        </w:rPr>
        <w:t>Cygnus olor</w:t>
      </w:r>
      <w:r w:rsidR="00474339" w:rsidRPr="13164BA4">
        <w:t xml:space="preserve"> emerges as the main species with a strong positive impact. </w:t>
      </w:r>
      <w:r w:rsidR="004516E7" w:rsidRPr="13164BA4">
        <w:t>T</w:t>
      </w:r>
      <w:r w:rsidR="00842FE9" w:rsidRPr="13164BA4">
        <w:t xml:space="preserve">he lowest temperature of </w:t>
      </w:r>
      <w:r w:rsidR="008664DB" w:rsidRPr="13164BA4">
        <w:t xml:space="preserve">the </w:t>
      </w:r>
      <w:r w:rsidR="00842FE9" w:rsidRPr="13164BA4">
        <w:t>coldest month (bio6)</w:t>
      </w:r>
      <w:r w:rsidR="004516E7" w:rsidRPr="13164BA4">
        <w:t xml:space="preserve"> </w:t>
      </w:r>
      <w:r w:rsidR="00355BE5" w:rsidRPr="13164BA4">
        <w:t xml:space="preserve">also has a </w:t>
      </w:r>
      <w:r w:rsidR="004516E7" w:rsidRPr="13164BA4">
        <w:t>positive impact</w:t>
      </w:r>
      <w:r w:rsidR="00355BE5" w:rsidRPr="13164BA4">
        <w:t xml:space="preserve"> on</w:t>
      </w:r>
      <w:r w:rsidR="004516E7" w:rsidRPr="13164BA4">
        <w:t xml:space="preserve"> the predictions,</w:t>
      </w:r>
      <w:r w:rsidR="00A567E8" w:rsidRPr="13164BA4">
        <w:t xml:space="preserve"> where</w:t>
      </w:r>
      <w:r w:rsidR="00842FE9" w:rsidRPr="13164BA4">
        <w:t xml:space="preserve"> </w:t>
      </w:r>
      <w:r w:rsidR="00A567E8" w:rsidRPr="13164BA4">
        <w:t>l</w:t>
      </w:r>
      <w:r w:rsidR="003B3CCC" w:rsidRPr="13164BA4">
        <w:t>ow</w:t>
      </w:r>
      <w:r w:rsidR="00842FE9" w:rsidRPr="13164BA4">
        <w:t xml:space="preserve"> values </w:t>
      </w:r>
      <w:r w:rsidR="000F624E" w:rsidRPr="13164BA4">
        <w:t>result</w:t>
      </w:r>
      <w:r w:rsidR="00842FE9" w:rsidRPr="13164BA4">
        <w:t xml:space="preserve"> in </w:t>
      </w:r>
      <w:r w:rsidR="00842FE9" w:rsidRPr="13164BA4">
        <w:lastRenderedPageBreak/>
        <w:t>higher AIV outbreak</w:t>
      </w:r>
      <w:r w:rsidR="00AD4986" w:rsidRPr="13164BA4">
        <w:t xml:space="preserve"> predictions</w:t>
      </w:r>
      <w:r w:rsidR="00842FE9" w:rsidRPr="13164BA4">
        <w:t xml:space="preserve">. </w:t>
      </w:r>
      <w:r w:rsidR="006416AB" w:rsidRPr="13164BA4">
        <w:t>Indeed, AIVs tend to survive longer in colder ambient conditions, as lower temperatures facilitate their viability outside the host.</w:t>
      </w:r>
      <w:r w:rsidR="00B0385D" w:rsidRPr="13164BA4">
        <w:fldChar w:fldCharType="begin"/>
      </w:r>
      <w:r w:rsidR="005278BD">
        <w:instrText xml:space="preserve"> ADDIN ZOTERO_ITEM CSL_CITATION {"citationID":"Od1iJfMj","properties":{"formattedCitation":"\\super 46\\nosupersub{}","plainCitation":"46","noteIndex":0},"citationItems":[{"id":3022,"uris":["http://zotero.org/users/1998367/items/UHNFENWW"],"itemData":{"id":3022,"type":"article-journal","abstract":"Environmental persistence of zoonotic pathogens is a key trait that influences the probability of zoonotic spillover. Pathogen survival outside of the host determines the window available for contact with the new recipient host species and the dose of pathogen available to that host. The longer a pathogen survives in the environment, the more disconnected the reservoir and recipient hosts can be in space and time, and the more likely that an infective dose will be available to recipient hosts. Therefore, environmental persistence is a key parameter for mechanistic models needed to predict pathogen spillover. Avian influenza can be transmitted from wildlife to poultry and people in part due to its ability to persist in the environment. Considerable work has been done to quantify trends in avian influenza persistence across environmental conditions, often published in separate studies with separate datasets. In this paper, we quantify the trends and variability of avian influenza viral persistence across environmental conditions by collating disjoint experimental data on viral particle persistence in water across many studies and a range of environmental conditions. The collated data represent 120 estimates from three different studies of the decay rates of highly pathogenic avian influenza H5N1 (90 estimates from Asia and 30 from Europe) in response to temperature, pH, and salinity. We analyzed these data with a Bayesian model to control for biases with random effects and used experimental replicates and R2 estimates of the publication's regression procedures as statistical weights. We found temperature significantly decreases persistence of H5N1 virus in water, and this effect is stronger than that of salinity alone. Salinity interacts with temperature and probably drives the most contrasting persistence scenarios between cold-saline and warm-saline water bodies, where highest and lowest persistence times could occur respectively. Our work provides needed parameters for models that examine the risk of spillover of avian influenza viruses.","container-title":"Frontiers in Ecology and Evolution","ISSN":"2296-701X","source":"Frontiers","title":"Environmental Persistence of Influenza H5N1 Is Driven by Temperature and Salinity: Insights From a Bayesian Meta-Analysis","title-short":"Environmental Persistence of Influenza H5N1 Is Driven by Temperature and Salinity","URL":"https://www.frontiersin.org/articles/10.3389/fevo.2018.00131","volume":"6","author":[{"family":"Martin","given":"Gerardo"},{"family":"Becker","given":"Daniel J."},{"family":"Plowright","given":"Raina K."}],"accessed":{"date-parts":[["2023",9,20]]},"issued":{"date-parts":[["2018"]]}}}],"schema":"https://github.com/citation-style-language/schema/raw/master/csl-citation.json"} </w:instrText>
      </w:r>
      <w:r w:rsidR="00B0385D" w:rsidRPr="13164BA4">
        <w:fldChar w:fldCharType="separate"/>
      </w:r>
      <w:r w:rsidR="005278BD" w:rsidRPr="005278BD">
        <w:rPr>
          <w:rFonts w:ascii="Calibri" w:hAnsi="Calibri" w:cs="Calibri"/>
          <w:vertAlign w:val="superscript"/>
        </w:rPr>
        <w:t>46</w:t>
      </w:r>
      <w:r w:rsidR="00B0385D" w:rsidRPr="13164BA4">
        <w:fldChar w:fldCharType="end"/>
      </w:r>
      <w:r w:rsidR="006416AB" w:rsidRPr="13164BA4">
        <w:t xml:space="preserve"> This might be one of the reasons why </w:t>
      </w:r>
      <w:r w:rsidR="00B30515" w:rsidRPr="13164BA4">
        <w:t>most</w:t>
      </w:r>
      <w:r w:rsidR="00B1359D" w:rsidRPr="13164BA4">
        <w:t xml:space="preserve"> </w:t>
      </w:r>
      <w:r w:rsidR="006416AB" w:rsidRPr="13164BA4">
        <w:t xml:space="preserve">AIV outbreaks have been historically reported during the winter season in the Global North. </w:t>
      </w:r>
      <w:r w:rsidR="00955E6E" w:rsidRPr="13164BA4">
        <w:t xml:space="preserve"> Conversely</w:t>
      </w:r>
      <w:r w:rsidR="00842FE9" w:rsidRPr="13164BA4">
        <w:t xml:space="preserve">, an increase in the maximum temperature in quarter two </w:t>
      </w:r>
      <w:r w:rsidR="00FC3412" w:rsidRPr="13164BA4">
        <w:t>negatively impacts the prediction</w:t>
      </w:r>
      <w:r w:rsidR="00842FE9" w:rsidRPr="13164BA4">
        <w:t xml:space="preserve">. </w:t>
      </w:r>
      <w:r w:rsidR="004315E1" w:rsidRPr="13164BA4">
        <w:t>In quarter one, a decrease in the water index results in</w:t>
      </w:r>
      <w:r w:rsidR="004315E1" w:rsidRPr="7798FBB3">
        <w:t xml:space="preserve"> a</w:t>
      </w:r>
      <w:r w:rsidR="004315E1" w:rsidRPr="13164BA4">
        <w:t xml:space="preserve"> low likelihood of outbreaks while an increase is observed in the second quarter.  A similar effect is observed for the normalized vegetation index (NDVI) in quarter four where low vegetation index results in low prediction rates. </w:t>
      </w:r>
      <w:r w:rsidR="00842FE9" w:rsidRPr="13164BA4">
        <w:t xml:space="preserve">This model </w:t>
      </w:r>
      <w:r w:rsidR="00305D0D" w:rsidRPr="13164BA4">
        <w:t>therefore</w:t>
      </w:r>
      <w:r w:rsidR="00842FE9" w:rsidRPr="13164BA4">
        <w:t xml:space="preserve"> suggests that </w:t>
      </w:r>
      <w:r w:rsidR="00842FE9" w:rsidRPr="26112F1B">
        <w:t>AIV outbreaks seem</w:t>
      </w:r>
      <w:r w:rsidR="00842FE9" w:rsidRPr="7D1BC7FF">
        <w:t xml:space="preserve"> to be driven by temperature changes between the first and the second quarters of the year</w:t>
      </w:r>
      <w:r w:rsidR="00305D0D" w:rsidRPr="13164BA4">
        <w:t xml:space="preserve"> when </w:t>
      </w:r>
      <w:r w:rsidR="004315E1" w:rsidRPr="13164BA4">
        <w:t xml:space="preserve">migrating </w:t>
      </w:r>
      <w:r w:rsidR="00305D0D" w:rsidRPr="13164BA4">
        <w:t xml:space="preserve">birds </w:t>
      </w:r>
      <w:r w:rsidR="00D957FD" w:rsidRPr="13164BA4">
        <w:t>gather</w:t>
      </w:r>
      <w:r w:rsidR="00305D0D" w:rsidRPr="13164BA4">
        <w:t xml:space="preserve"> at environmental sites, and increase their contact rates, possibly during feeding, mating or communal roosts</w:t>
      </w:r>
      <w:r w:rsidR="00842FE9" w:rsidRPr="13164BA4">
        <w:t xml:space="preserve">. </w:t>
      </w:r>
      <w:r w:rsidR="000E09B7" w:rsidRPr="13164BA4">
        <w:t xml:space="preserve">Thus, </w:t>
      </w:r>
      <w:r w:rsidR="001F2474" w:rsidRPr="13164BA4">
        <w:t>for most datapoints,</w:t>
      </w:r>
      <w:r w:rsidR="00B91A30" w:rsidRPr="13164BA4">
        <w:t xml:space="preserve"> AI</w:t>
      </w:r>
      <w:r w:rsidR="00D61D2B" w:rsidRPr="13164BA4">
        <w:t>V</w:t>
      </w:r>
      <w:r w:rsidR="00842FE9" w:rsidRPr="13164BA4">
        <w:t xml:space="preserve"> </w:t>
      </w:r>
      <w:r w:rsidR="00B91A30" w:rsidRPr="13164BA4">
        <w:t>outbreaks</w:t>
      </w:r>
      <w:r w:rsidR="00842FE9" w:rsidRPr="13164BA4">
        <w:t xml:space="preserve"> </w:t>
      </w:r>
      <w:r w:rsidR="001F2474" w:rsidRPr="13164BA4">
        <w:t>occur at</w:t>
      </w:r>
      <w:r w:rsidDel="7D1BC7FF">
        <w:t xml:space="preserve"> </w:t>
      </w:r>
      <w:r w:rsidR="00842FE9" w:rsidRPr="13164BA4">
        <w:t xml:space="preserve">low </w:t>
      </w:r>
      <w:r w:rsidR="001F2474" w:rsidRPr="13164BA4">
        <w:t>temperature</w:t>
      </w:r>
      <w:r w:rsidDel="7D1BC7FF">
        <w:t xml:space="preserve">s </w:t>
      </w:r>
      <w:r w:rsidR="00842FE9" w:rsidRPr="13164BA4">
        <w:t xml:space="preserve">in the first </w:t>
      </w:r>
      <w:r w:rsidR="007E48AE" w:rsidRPr="13164BA4">
        <w:t xml:space="preserve">and </w:t>
      </w:r>
      <w:r w:rsidR="00842FE9" w:rsidRPr="13164BA4">
        <w:t xml:space="preserve">second </w:t>
      </w:r>
      <w:r w:rsidR="007E48AE" w:rsidRPr="13164BA4">
        <w:t>quarters</w:t>
      </w:r>
      <w:r w:rsidR="00513DDD" w:rsidRPr="13164BA4">
        <w:t xml:space="preserve"> of the year</w:t>
      </w:r>
      <w:r w:rsidR="007E48AE" w:rsidRPr="13164BA4">
        <w:t xml:space="preserve">. </w:t>
      </w:r>
    </w:p>
    <w:p w14:paraId="41CDDD2B" w14:textId="4DDE3E75" w:rsidR="00B30441" w:rsidRDefault="7D1BC7FF" w:rsidP="360539A4">
      <w:pPr>
        <w:spacing w:line="259" w:lineRule="auto"/>
        <w:jc w:val="both"/>
      </w:pPr>
      <w:r w:rsidRPr="7D1BC7FF">
        <w:rPr>
          <w:i/>
          <w:iCs/>
        </w:rPr>
        <w:t>Cygnus olor</w:t>
      </w:r>
      <w:r>
        <w:t xml:space="preserve">, the main bird species implicated in </w:t>
      </w:r>
      <w:r w:rsidR="360539A4">
        <w:t>AIV</w:t>
      </w:r>
      <w:r>
        <w:t xml:space="preserve"> outbreaks in our model, interacts with temperature seasonality (bio4), a bioclimatic variable (See </w:t>
      </w:r>
      <w:r w:rsidR="003C7D7D">
        <w:rPr>
          <w:rStyle w:val="IntenseEmphasis"/>
        </w:rPr>
        <w:t>Supplementary Information</w:t>
      </w:r>
      <w:r>
        <w:t xml:space="preserve">). Since bio4 is known to span several years, the influence of </w:t>
      </w:r>
      <w:r w:rsidRPr="7D1BC7FF">
        <w:rPr>
          <w:i/>
          <w:iCs/>
        </w:rPr>
        <w:t xml:space="preserve">Cygnus olor </w:t>
      </w:r>
      <w:r>
        <w:t xml:space="preserve">seems to cut across the four quarters as temperatures vary. Coupled with the above findings, our results highlight the </w:t>
      </w:r>
      <w:r w:rsidRPr="00483E84">
        <w:t xml:space="preserve">intricate </w:t>
      </w:r>
      <w:r>
        <w:t xml:space="preserve">interplay between wild birds, climate, and environment.  Previously, it has been argued that AIV spread was mainly due to human and trade activities dismissing the role of wild birds. However, wild birds have been implicated in the spread of </w:t>
      </w:r>
      <w:r w:rsidR="2B66FA0B">
        <w:t>AIV</w:t>
      </w:r>
      <w:r>
        <w:t xml:space="preserve"> in remote areas.</w:t>
      </w:r>
      <w:r w:rsidR="5D7AAB4F">
        <w:fldChar w:fldCharType="begin"/>
      </w:r>
      <w:r w:rsidR="005278BD">
        <w:instrText xml:space="preserve"> ADDIN ZOTERO_ITEM CSL_CITATION {"citationID":"NrYvuWVD","properties":{"formattedCitation":"\\super 47\\nosupersub{}","plainCitation":"47","noteIndex":0},"citationItems":[{"id":2984,"uris":["http://zotero.org/users/1998367/items/SPGZBFXA"],"itemData":{"id":2984,"type":"article-journal","container-title":"Science","DOI":"10.1126/science.310.5747.426","issue":"5747","note":"publisher: American Association for the Advancement of Science","page":"426-428","source":"science.org (Atypon)","title":"Are Wild Birds to Blame?","volume":"310","author":[{"family":"Normile","given":"Dennis"}],"issued":{"date-parts":[["2005",10,21]]}}}],"schema":"https://github.com/citation-style-language/schema/raw/master/csl-citation.json"} </w:instrText>
      </w:r>
      <w:r w:rsidR="5D7AAB4F">
        <w:fldChar w:fldCharType="separate"/>
      </w:r>
      <w:r w:rsidR="005278BD" w:rsidRPr="005278BD">
        <w:rPr>
          <w:rFonts w:ascii="Calibri" w:hAnsi="Calibri" w:cs="Calibri"/>
          <w:vertAlign w:val="superscript"/>
        </w:rPr>
        <w:t>47</w:t>
      </w:r>
      <w:r w:rsidR="5D7AAB4F">
        <w:fldChar w:fldCharType="end"/>
      </w:r>
      <w:r>
        <w:t xml:space="preserve"> </w:t>
      </w:r>
      <w:r w:rsidR="2B66FA0B">
        <w:t>HPAIV</w:t>
      </w:r>
      <w:r>
        <w:t xml:space="preserve"> infections with H5N1 among Mortalities in Mute (</w:t>
      </w:r>
      <w:r w:rsidRPr="7D1BC7FF">
        <w:rPr>
          <w:i/>
          <w:iCs/>
        </w:rPr>
        <w:t>Cygnus olor</w:t>
      </w:r>
      <w:r>
        <w:t>) have been documented in Germany in part due to their large size and ease of identification</w:t>
      </w:r>
      <w:r w:rsidR="5D7AAB4F" w:rsidDel="7D1BC7FF">
        <w:t>.</w:t>
      </w:r>
      <w:r w:rsidR="5D7AAB4F">
        <w:fldChar w:fldCharType="begin"/>
      </w:r>
      <w:r w:rsidR="005278BD">
        <w:instrText xml:space="preserve"> ADDIN ZOTERO_ITEM CSL_CITATION {"citationID":"FsROMAkD","properties":{"formattedCitation":"\\super 48\\nosupersub{}","plainCitation":"48","noteIndex":0},"citationItems":[{"id":2897,"uris":["http://zotero.org/users/1998367/items/2GJAQNWK"],"itemData":{"id":2897,"type":"article-journal","abstract":"Mortality in wild aquatic birds due to infection with highly pathogenic avian influenza viruses (HPAIV) is a rare event. During the recent outbreak of highly pathogenic avian influenza in Germany, mortality due to H5N1 HPAIV was observed among mute and whooper swans as part of a rapid spread of this virus. In contrast to earlier reports, swans appeared to be highly susceptible and represented the mainly affected species. We report gross and histopathology and distribution of influenza virus antigen in mute and whooper swans that died after natural infection with H5N1 HPAIV. At necropsy, the most reliable lesions were multifocal hemorrhagic necrosis in the pancreas, pulmonary congestion and edema, and subepicardial hemorrhages. Major histologic lesions were acute pancreatic necrosis, multifocal necrotizing hepatitis, and lymphoplasmacytic encephalitis with neuronal necrosis. Adrenals displayed consistently scattered cortical and medullary necrosis. In spleen and Peyer's patches, mild lymphocyte necrosis was present. Immunohistochemical demonstration of HPAIV nucleoprotein in pancreas, adrenals, liver, and brain was strongly consistent with histologic lesions. In the brain, a large number of neurons and glial cells, especially Purkinje cells, showed immunostaining. Occasionally, ependymal cells of the spinal cord were also positive. In the lungs, influenza virus antigen was identified in a few endothelial cells but not within pneumocytes. The infection of the central nervous system supports the view that the neurotropism of H5N1 HPAIV leads to nervous disturbances with loss of orientation. More investigations are necessary to clarify the mechanisms of the final circulatory failure, lung edema, and rapid death of the swans.","container-title":"Veterinary Pathology","DOI":"10.1354/vp.44-2-137","ISSN":"0300-9858","issue":"2","journalAbbreviation":"Vet Pathol","language":"en","note":"publisher: SAGE Publications Inc","page":"137-143","source":"SAGE Journals","title":"Pathology of Natural Infections by H5N1 Highly Pathogenic Avian Influenza Virus in Mute (Cygnus olor) and Whooper (Cygnus cygnus) Swans","volume":"44","author":[{"family":"Teifke","given":"J. P."},{"family":"Klopfleisch","given":"R."},{"family":"Globig","given":"A."},{"family":"Starick","given":"E."},{"family":"Hoffmann","given":"B."},{"family":"Wolf","given":"P. U."},{"family":"Beer","given":"M."},{"family":"Mettenleiter","given":"T. C."},{"family":"Harder","given":"T. C."}],"issued":{"date-parts":[["2007",3,1]]}}}],"schema":"https://github.com/citation-style-language/schema/raw/master/csl-citation.json"} </w:instrText>
      </w:r>
      <w:r w:rsidR="5D7AAB4F">
        <w:fldChar w:fldCharType="separate"/>
      </w:r>
      <w:r w:rsidR="005278BD" w:rsidRPr="005278BD">
        <w:rPr>
          <w:rFonts w:ascii="Calibri" w:hAnsi="Calibri" w:cs="Calibri"/>
          <w:vertAlign w:val="superscript"/>
        </w:rPr>
        <w:t>48</w:t>
      </w:r>
      <w:r w:rsidR="5D7AAB4F">
        <w:fldChar w:fldCharType="end"/>
      </w:r>
      <w:r>
        <w:t xml:space="preserve"> The reporting region, known to be a temporary resting site for migratory birds, further highlights  the importance of congregation at certain sites.  </w:t>
      </w:r>
    </w:p>
    <w:p w14:paraId="54AA48F2" w14:textId="4A07ABB5" w:rsidR="00B63E01" w:rsidRDefault="360539A4" w:rsidP="00F21FA6">
      <w:pPr>
        <w:jc w:val="both"/>
      </w:pPr>
      <w:r>
        <w:t>H</w:t>
      </w:r>
      <w:r w:rsidR="003C7D7D">
        <w:t xml:space="preserve">ighly pathogenic </w:t>
      </w:r>
      <w:r>
        <w:t>AIV</w:t>
      </w:r>
      <w:r w:rsidR="003C7D7D">
        <w:t xml:space="preserve"> (HPAIV)</w:t>
      </w:r>
      <w:r>
        <w:t xml:space="preserve"> outbreaks in remote areas tend to be considered rare events since normal occurrences are restricted to areas adjacent to poultry farms. Indeed, it has been found that HPAIV wild bird reporting increases in the vicinity of poultry farms. This is due to genetic proximity to domesticated poultry which pose a wider risk of infections. </w:t>
      </w:r>
      <w:proofErr w:type="spellStart"/>
      <w:r w:rsidRPr="360539A4">
        <w:rPr>
          <w:i/>
          <w:iCs/>
        </w:rPr>
        <w:t>Beerens</w:t>
      </w:r>
      <w:proofErr w:type="spellEnd"/>
      <w:r w:rsidRPr="360539A4">
        <w:rPr>
          <w:i/>
          <w:iCs/>
        </w:rPr>
        <w:t xml:space="preserve"> </w:t>
      </w:r>
      <w:proofErr w:type="spellStart"/>
      <w:r w:rsidRPr="360539A4">
        <w:rPr>
          <w:i/>
          <w:iCs/>
        </w:rPr>
        <w:t>etal</w:t>
      </w:r>
      <w:proofErr w:type="spellEnd"/>
      <w:r>
        <w:t xml:space="preserve"> details the genetic traits of wild birds suspected to introduce several poultry H5N6 infections in the Netherlands with </w:t>
      </w:r>
      <w:r w:rsidRPr="360539A4">
        <w:rPr>
          <w:i/>
          <w:iCs/>
        </w:rPr>
        <w:t>Cygnus Olor</w:t>
      </w:r>
      <w:r>
        <w:t xml:space="preserve"> and </w:t>
      </w:r>
      <w:r w:rsidRPr="360539A4">
        <w:rPr>
          <w:i/>
          <w:iCs/>
        </w:rPr>
        <w:t>Anatidae</w:t>
      </w:r>
      <w:r>
        <w:t xml:space="preserve"> being among the culprits.</w:t>
      </w:r>
      <w:r w:rsidR="00680D55">
        <w:fldChar w:fldCharType="begin"/>
      </w:r>
      <w:r w:rsidR="005278BD">
        <w:instrText xml:space="preserve"> ADDIN ZOTERO_ITEM CSL_CITATION {"citationID":"PaatYHuf","properties":{"formattedCitation":"\\super 49\\nosupersub{}","plainCitation":"49","noteIndex":0},"citationItems":[{"id":2986,"uris":["http://zotero.org/users/1998367/items/LV4AMW3Y"],"itemData":{"id":2986,"type":"article-journal","abstract":"In the Netherlands, three commercial poultry farms and two hobby holdings were infected with highly pathogenic avian influenza (HPAI) H5N6 virus in the winter of 2017–2018. This H5N6 virus is a reassortant of HPAI H5N8 clade 2.3.4.4 group B viruses detected in Eurasia in 2016. H5N6 viruses were also detected in several dead wild birds during the winter. However, wild bird mortality was limited compared to the caused by the H5N8 group B virus in 2016–2017. H5N6 virus was not detected in wild birds after March, but in late summer infected wild birds were found again. In this study, the complete genome sequences of poultry and wild bird viruses were determined to study their genetic relationship. Genetic analysis showed that the outbreaks in poultry were not the result of farm-to-farm transmissions, but rather resulted from separate introductions from wild birds. Wild birds infected with viruses related to the first outbreak in poultry were found at short distances from the farm, within a short time frame. However, no wild bird viruses related to outbreaks 2 and 3 were detected. The H5N6 virus isolated in summer shares a common ancestor with the virus detected in outbreak 1. This suggests long-term circulation of H5N6 virus in the local wild bird population. In addition, the pathogenicity of H5N6 virus in ducks was determined, and compared to that of H5N8 viruses detected in 2014 and 2016. A similar high pathogenicity was measured for H5N6 and H5N8 group B viruses, suggesting that biological or ecological factors in the wild bird population may have affected the mortality rates during the H5N6 epidemic. These observations suggest different infection dynamics for the H5N6 and H5N8 group B viruses in the wild bird population.","container-title":"Transboundary and Emerging Diseases","DOI":"10.1111/tbed.13169","ISSN":"1865-1682","issue":"3","language":"en","license":"© 2019 The Authors. Transboundary and Emerging Diseases published by Blackwell Verlag GmbH.","note":"_eprint: https://onlinelibrary.wiley.com/doi/pdf/10.1111/tbed.13169","page":"1370-1378","source":"Wiley Online Library","title":"Genetic relationship between poultry and wild bird viruses during the highly pathogenic avian influenza H5N6 epidemic in the Netherlands, 2017–2018","volume":"66","author":[{"family":"Beerens","given":"N."},{"family":"Heutink","given":"R."},{"family":"Pritz-Verschuren","given":"S."},{"family":"Germeraad","given":"E. A."},{"family":"Bergervoet","given":"S. A."},{"family":"Harders","given":"F."},{"family":"Bossers","given":"A."},{"family":"Koch","given":"G."}],"issued":{"date-parts":[["2019"]]}}}],"schema":"https://github.com/citation-style-language/schema/raw/master/csl-citation.json"} </w:instrText>
      </w:r>
      <w:r w:rsidR="00680D55">
        <w:fldChar w:fldCharType="separate"/>
      </w:r>
      <w:r w:rsidR="005278BD" w:rsidRPr="005278BD">
        <w:rPr>
          <w:rFonts w:ascii="Calibri" w:hAnsi="Calibri" w:cs="Calibri"/>
          <w:vertAlign w:val="superscript"/>
        </w:rPr>
        <w:t>49</w:t>
      </w:r>
      <w:r w:rsidR="00680D55">
        <w:fldChar w:fldCharType="end"/>
      </w:r>
      <w:r>
        <w:t xml:space="preserve"> Specifically, the genetic analysis showed that poultry outbreaks were traced to contact with wild birds rather than poultry-to-poultry transmission. A great deal of these cases has been concluded to be caused by biological and ecological factors. Other studies have also used epidemiologic and genetic data to disentangle transmission dynamics of HPAIV.</w:t>
      </w:r>
      <w:r w:rsidR="00680D55">
        <w:fldChar w:fldCharType="begin"/>
      </w:r>
      <w:r w:rsidR="005278BD">
        <w:instrText xml:space="preserve"> ADDIN ZOTERO_ITEM CSL_CITATION {"citationID":"UHS1NE0J","properties":{"formattedCitation":"\\super 50\\nosupersub{}","plainCitation":"50","noteIndex":0},"citationItems":[{"id":2989,"uris":["http://zotero.org/users/1998367/items/CSNEEVHU"],"itemData":{"id":2989,"type":"article-journal","abstract":"Between October 2016 and December 2017, several European Countries had been involved in a massive Highly Pathogenic Avian Influenza (HPAI) epidemic sustained by H5N8 subtype virus. Starting on December 2016, also Italy was affected by H5N8 HPAI virus, with cases occurring in two epidemic waves: the first between December 2016 and May 2017, and the second in July-December 2017. Eighty-three outbreaks were recorded in poultry, 67 of which (80.72%) occurring in the second wave. A total of 14 cases were reported in wild birds. Epidemiological information and genetic analyses were conjointly used to get insight on the spread dynamics. Analyses indicated multiple introductions from wild birds to the poultry sector in the first epidemic wave, and noteworthy lateral spread from October 2017 in a limited geographical area with high poultry densities. Turkeys, layers and backyards were the mainly affected types of poultry production. Two genetic sub-groups were detected in the second wave in non-overlapping geographical areas, leading to speculate on the involvement of different wild bird populations. The integration of epidemiological data and genetic analyses allowed to unravel the transmission dynamics of H5N8 virus in Italy, and could be exploited to timely support in implementing tailored control measures.","container-title":"Scientific Reports","DOI":"10.1038/s41598-018-36892-1","ISSN":"2045-2322","issue":"1","journalAbbreviation":"Sci Rep","language":"en","license":"2018 The Author(s)","note":"number: 1\npublisher: Nature Publishing Group","page":"18037","source":"www.nature.com","title":"Integration of genetic and epidemiological data to infer H5N8 HPAI virus transmission dynamics during the 2016-2017 epidemic in Italy","volume":"8","author":[{"family":"Mulatti","given":"P."},{"family":"Fusaro","given":"A."},{"family":"Scolamacchia","given":"F."},{"family":"Zecchin","given":"B."},{"family":"Azzolini","given":"A."},{"family":"Zamperin","given":"G."},{"family":"Terregino","given":"C."},{"family":"Cunial","given":"G."},{"family":"Monne","given":"I."},{"family":"Marangon","given":"S."}],"issued":{"date-parts":[["2018",12,21]]}}}],"schema":"https://github.com/citation-style-language/schema/raw/master/csl-citation.json"} </w:instrText>
      </w:r>
      <w:r w:rsidR="00680D55">
        <w:fldChar w:fldCharType="separate"/>
      </w:r>
      <w:r w:rsidR="005278BD" w:rsidRPr="005278BD">
        <w:rPr>
          <w:rFonts w:ascii="Calibri" w:hAnsi="Calibri" w:cs="Calibri"/>
          <w:vertAlign w:val="superscript"/>
        </w:rPr>
        <w:t>50</w:t>
      </w:r>
      <w:r w:rsidR="00680D55">
        <w:fldChar w:fldCharType="end"/>
      </w:r>
      <w:r w:rsidR="7D1BC7FF">
        <w:t xml:space="preserve"> </w:t>
      </w:r>
    </w:p>
    <w:p w14:paraId="1EA98A8C" w14:textId="308DCCE9" w:rsidR="00B63E01" w:rsidRDefault="360539A4" w:rsidP="00F21FA6">
      <w:pPr>
        <w:jc w:val="both"/>
      </w:pPr>
      <w:r>
        <w:t xml:space="preserve">  </w:t>
      </w:r>
    </w:p>
    <w:p w14:paraId="4A3B933D" w14:textId="7FC82151" w:rsidR="009C722B" w:rsidRDefault="00FD2D26" w:rsidP="007E0399">
      <w:pPr>
        <w:jc w:val="both"/>
      </w:pPr>
      <w:r w:rsidRPr="7AE07686">
        <w:t xml:space="preserve">A counter threat to wild birds from poultry infections has also been reported in literature. </w:t>
      </w:r>
      <w:r w:rsidR="00CC1248" w:rsidRPr="7AE07686">
        <w:t xml:space="preserve">Proximity to poultry as well as humans </w:t>
      </w:r>
      <w:r w:rsidR="00D1052F" w:rsidRPr="7AE07686">
        <w:t>often</w:t>
      </w:r>
      <w:r w:rsidR="00CC1248" w:rsidRPr="7AE07686">
        <w:t xml:space="preserve"> lead</w:t>
      </w:r>
      <w:r w:rsidR="00D1052F" w:rsidRPr="7AE07686">
        <w:t>s</w:t>
      </w:r>
      <w:r w:rsidR="00CC1248" w:rsidRPr="7AE07686">
        <w:t xml:space="preserve"> to such </w:t>
      </w:r>
      <w:r w:rsidR="00CC6084" w:rsidRPr="7AE07686">
        <w:t>significant</w:t>
      </w:r>
      <w:r w:rsidR="00CC1248" w:rsidRPr="7AE07686">
        <w:t xml:space="preserve"> </w:t>
      </w:r>
      <w:r w:rsidR="006E72B8" w:rsidRPr="7AE07686">
        <w:t>infection spikes</w:t>
      </w:r>
      <w:r w:rsidR="00CC1248" w:rsidRPr="7AE07686">
        <w:t xml:space="preserve"> posing </w:t>
      </w:r>
      <w:r w:rsidR="00550A40" w:rsidRPr="7AE07686">
        <w:t xml:space="preserve">existential threats to </w:t>
      </w:r>
      <w:r w:rsidR="0058799B" w:rsidRPr="7AE07686">
        <w:t>local biodiversity</w:t>
      </w:r>
      <w:r w:rsidR="00CC1248" w:rsidRPr="7AE07686">
        <w:t>.</w:t>
      </w:r>
      <w:r w:rsidR="00702B08" w:rsidRPr="7AE07686">
        <w:fldChar w:fldCharType="begin"/>
      </w:r>
      <w:r w:rsidR="005278BD">
        <w:instrText xml:space="preserve"> ADDIN ZOTERO_ITEM CSL_CITATION {"citationID":"P9HH2n54","properties":{"formattedCitation":"\\super 51\\nosupersub{}","plainCitation":"51","noteIndex":0},"citationItems":[{"id":2983,"uris":["http://zotero.org/users/1998367/items/BIAP43SR"],"itemData":{"id":2983,"type":"article-journal","container-title":"Nature Ecology &amp; Evolution","DOI":"10.1038/s41559-023-02182-x","ISSN":"2397-334X","journalAbbreviation":"Nat Ecol Evol","language":"en","license":"2023 The Author(s), under exclusive licence to Springer Nature Limited","note":"publisher: Nature Publishing Group","page":"1-2","source":"www.nature.com","title":"The plight and role of wild birds in the current bird flu panzootic","author":[{"family":"Klaassen","given":"Marcel"},{"family":"Wille","given":"Michelle"}],"issued":{"date-parts":[["2023",8,16]]}}}],"schema":"https://github.com/citation-style-language/schema/raw/master/csl-citation.json"} </w:instrText>
      </w:r>
      <w:r w:rsidR="00702B08" w:rsidRPr="7AE07686">
        <w:fldChar w:fldCharType="separate"/>
      </w:r>
      <w:r w:rsidR="005278BD" w:rsidRPr="005278BD">
        <w:rPr>
          <w:rFonts w:ascii="Calibri" w:hAnsi="Calibri" w:cs="Calibri"/>
          <w:vertAlign w:val="superscript"/>
        </w:rPr>
        <w:t>51</w:t>
      </w:r>
      <w:r w:rsidR="00702B08" w:rsidRPr="7AE07686">
        <w:fldChar w:fldCharType="end"/>
      </w:r>
      <w:r w:rsidR="00CC1248" w:rsidRPr="7AE07686">
        <w:t xml:space="preserve"> </w:t>
      </w:r>
      <w:r w:rsidR="007027A1" w:rsidRPr="7AE07686">
        <w:t>The</w:t>
      </w:r>
      <w:r w:rsidR="00450EDB" w:rsidRPr="7AE07686">
        <w:t xml:space="preserve">se glaring facts </w:t>
      </w:r>
      <w:r w:rsidR="7AE07686" w:rsidRPr="7AE07686">
        <w:t>call</w:t>
      </w:r>
      <w:r w:rsidR="00450EDB" w:rsidRPr="7AE07686">
        <w:t xml:space="preserve"> for the </w:t>
      </w:r>
      <w:r w:rsidR="007027A1" w:rsidRPr="7AE07686">
        <w:t xml:space="preserve">need to </w:t>
      </w:r>
      <w:r w:rsidR="00450EDB" w:rsidRPr="7AE07686">
        <w:t>build</w:t>
      </w:r>
      <w:r w:rsidR="007027A1" w:rsidRPr="7AE07686">
        <w:t xml:space="preserve"> pandemic </w:t>
      </w:r>
      <w:r w:rsidR="005066A1" w:rsidRPr="7AE07686">
        <w:t xml:space="preserve">preparedness </w:t>
      </w:r>
      <w:r w:rsidR="00450EDB" w:rsidRPr="7AE07686">
        <w:t xml:space="preserve">tools </w:t>
      </w:r>
      <w:r w:rsidR="007027A1" w:rsidRPr="7AE07686">
        <w:t xml:space="preserve">and early warning </w:t>
      </w:r>
      <w:r w:rsidR="00450EDB" w:rsidRPr="7AE07686">
        <w:t>systems</w:t>
      </w:r>
      <w:r w:rsidR="007027A1" w:rsidRPr="7AE07686">
        <w:t xml:space="preserve">. </w:t>
      </w:r>
      <w:r w:rsidR="00BD2147" w:rsidRPr="7AE07686">
        <w:t>S</w:t>
      </w:r>
      <w:r w:rsidR="007D482A" w:rsidRPr="7AE07686">
        <w:t>trengthening</w:t>
      </w:r>
      <w:r w:rsidR="00BD2147" w:rsidRPr="7AE07686">
        <w:t xml:space="preserve"> </w:t>
      </w:r>
      <w:r w:rsidR="007E0399" w:rsidRPr="7AE07686">
        <w:t xml:space="preserve">both active and passive surveillance systems </w:t>
      </w:r>
      <w:r w:rsidR="00701E9D" w:rsidRPr="7AE07686">
        <w:t>by collecting</w:t>
      </w:r>
      <w:r w:rsidR="007E0399" w:rsidRPr="7AE07686">
        <w:t xml:space="preserve"> and </w:t>
      </w:r>
      <w:r w:rsidR="00701E9D" w:rsidRPr="7AE07686">
        <w:t>analyzing data</w:t>
      </w:r>
      <w:r w:rsidR="007E0399" w:rsidRPr="7AE07686">
        <w:t xml:space="preserve"> to mitigate risks</w:t>
      </w:r>
      <w:r w:rsidR="00BD2147" w:rsidRPr="7AE07686">
        <w:t xml:space="preserve"> is one approach</w:t>
      </w:r>
      <w:r w:rsidR="007E0399" w:rsidRPr="7AE07686">
        <w:t>.</w:t>
      </w:r>
      <w:r w:rsidR="00DB6A28" w:rsidRPr="7AE07686">
        <w:fldChar w:fldCharType="begin"/>
      </w:r>
      <w:r w:rsidR="005278BD">
        <w:instrText xml:space="preserve"> ADDIN ZOTERO_ITEM CSL_CITATION {"citationID":"c9m9yrNO","properties":{"formattedCitation":"\\super 52\\nosupersub{}","plainCitation":"52","noteIndex":0},"citationItems":[{"id":2979,"uris":["http://zotero.org/users/1998367/items/TJI4NFH9"],"itemData":{"id":2979,"type":"article-journal","container-title":"Science","DOI":"10.1126/science.1219936","issue":"6073","note":"publisher: American Association for the Advancement of Science","page":"1173-1174","source":"science.org (Atypon)","title":"Surveillance of Animal Influenza for Pandemic Preparedness","volume":"335","author":[{"family":"Peiris","given":"J. S. M."},{"family":"Poon","given":"L. L. M."},{"family":"Guan","given":"Y."}],"issued":{"date-parts":[["2012",3,9]]}}}],"schema":"https://github.com/citation-style-language/schema/raw/master/csl-citation.json"} </w:instrText>
      </w:r>
      <w:r w:rsidR="00DB6A28" w:rsidRPr="7AE07686">
        <w:fldChar w:fldCharType="separate"/>
      </w:r>
      <w:r w:rsidR="005278BD" w:rsidRPr="005278BD">
        <w:rPr>
          <w:rFonts w:ascii="Calibri" w:hAnsi="Calibri" w:cs="Calibri"/>
          <w:vertAlign w:val="superscript"/>
        </w:rPr>
        <w:t>52</w:t>
      </w:r>
      <w:r w:rsidR="00DB6A28" w:rsidRPr="7AE07686">
        <w:fldChar w:fldCharType="end"/>
      </w:r>
      <w:r w:rsidR="007E0399" w:rsidRPr="7AE07686">
        <w:t xml:space="preserve"> Another </w:t>
      </w:r>
      <w:r w:rsidR="00D620F1" w:rsidRPr="7AE07686">
        <w:t>method</w:t>
      </w:r>
      <w:r w:rsidR="007E0399" w:rsidRPr="7AE07686">
        <w:t xml:space="preserve"> would </w:t>
      </w:r>
      <w:r w:rsidR="00FE2E62" w:rsidRPr="7AE07686">
        <w:t>involve</w:t>
      </w:r>
      <w:r w:rsidR="0004301E" w:rsidRPr="7AE07686">
        <w:t xml:space="preserve"> </w:t>
      </w:r>
      <w:r w:rsidR="007E0399" w:rsidRPr="7AE07686">
        <w:t xml:space="preserve">simulation and modeling </w:t>
      </w:r>
      <w:r w:rsidR="00CA5DFC" w:rsidRPr="7AE07686">
        <w:t xml:space="preserve">of </w:t>
      </w:r>
      <w:r w:rsidR="0004301E" w:rsidRPr="7AE07686">
        <w:t>existing data to predict outbreaks</w:t>
      </w:r>
      <w:r w:rsidR="007E0399" w:rsidRPr="7AE07686">
        <w:t xml:space="preserve">. </w:t>
      </w:r>
      <w:r w:rsidR="007D482A" w:rsidRPr="7AE07686">
        <w:t>In both cases, h</w:t>
      </w:r>
      <w:r w:rsidR="00C214AD" w:rsidRPr="7AE07686">
        <w:t xml:space="preserve">igh success rates </w:t>
      </w:r>
      <w:r w:rsidR="7AE07686" w:rsidRPr="7AE07686">
        <w:t>depend</w:t>
      </w:r>
      <w:r w:rsidR="00E939F6" w:rsidRPr="7AE07686">
        <w:t xml:space="preserve"> on</w:t>
      </w:r>
      <w:r w:rsidR="007E0399" w:rsidRPr="7AE07686">
        <w:t xml:space="preserve"> reliable strategies to c</w:t>
      </w:r>
      <w:r w:rsidR="0004301E" w:rsidRPr="7AE07686">
        <w:t>ollat</w:t>
      </w:r>
      <w:r w:rsidR="007E0399" w:rsidRPr="7AE07686">
        <w:t>e data regarding the susceptible wild bird populations, a task that is always difficult to achieve.</w:t>
      </w:r>
      <w:r w:rsidR="007E0399" w:rsidRPr="7AE07686">
        <w:fldChar w:fldCharType="begin"/>
      </w:r>
      <w:r w:rsidR="005278BD">
        <w:instrText xml:space="preserve"> ADDIN ZOTERO_ITEM CSL_CITATION {"citationID":"SY7rNie7","properties":{"formattedCitation":"\\super 53\\nosupersub{}","plainCitation":"53","noteIndex":0},"citationItems":[{"id":2936,"uris":["http://zotero.org/users/1998367/items/VBFAVVIY"],"itemData":{"id":2936,"type":"article-journal","abstract":"A large number (n=591) of H5N1 highly pathogenic avian influenza virus (HPAIV) outbreaks have been reported in wild birds of Europe from October 2005 through January 2009. Consequently, prevention and control strategies have been implemented in response to the outbreaks and considerable discussion has taken place regarding the need for implementing surveillance programs in high-risk areas with the objective of early detecting and preventing HPAIV epidemics. However countries ability to define the temporal and spatial extension of the high risk areas has been impaired by the lack of information on the distribution of susceptible wild bird populations in the region. Here, a technique for the detection of time–space disease clustering that does not require information on the distribution of susceptible populations and that has been referred to as the time–space permutation model of the scan statistic was used to identify areas and times of the year in which epidemics of H5N1 HPAIV were most likely to occur in wild bird populations of Europe from October, 2005, through December, 2008. The scan statistic was parameterized considering pre-existing knowledge on the epidemiological and ecological characteristics of the disease in the region. Robustness of the results was assessed using a generalized linear regression model to compare the outcomes of 36 alternative parameterizations of the scan statistic. Ten significant time–space clusters of H5N1 HPAI outbreaks were detected in six European countries. Results were sensitive (P&lt;0.05) to the definition of the maximum spatial size defined for the clusters. Results presented here will help to identify high risk areas for HPAIV surveillance in the European Union. Assumptions, results, and implications of the analytical model are extensively presented and discussed in order to facilitate the use of this approach for the identification of high risk areas for infectious animal disease surveillance in the absence of population data.","container-title":"Preventive Veterinary Medicine","DOI":"10.1016/j.prevetmed.2010.05.002","ISSN":"0167-5877","issue":"1","journalAbbreviation":"Preventive Veterinary Medicine","language":"en","page":"1-8","source":"ScienceDirect","title":"Identifying areas for infectious animal disease surveillance in the absence of population data: Highly pathogenic avian influenza in wild bird populations of Europe","title-short":"Identifying areas for infectious animal disease surveillance in the absence of population data","volume":"96","author":[{"family":"Iglesias","given":"I."},{"family":"Perez","given":"A. M."},{"family":"De la Torre","given":"A."},{"family":"Muñoz","given":"M. J."},{"family":"Martínez","given":"M."},{"family":"Sánchez-Vizcaíno","given":"J. M."}],"issued":{"date-parts":[["2010",8,1]]}}}],"schema":"https://github.com/citation-style-language/schema/raw/master/csl-citation.json"} </w:instrText>
      </w:r>
      <w:r w:rsidR="007E0399" w:rsidRPr="7AE07686">
        <w:fldChar w:fldCharType="separate"/>
      </w:r>
      <w:r w:rsidR="005278BD" w:rsidRPr="005278BD">
        <w:rPr>
          <w:rFonts w:ascii="Calibri" w:hAnsi="Calibri" w:cs="Calibri"/>
          <w:vertAlign w:val="superscript"/>
        </w:rPr>
        <w:t>53</w:t>
      </w:r>
      <w:r w:rsidR="007E0399" w:rsidRPr="7AE07686">
        <w:fldChar w:fldCharType="end"/>
      </w:r>
      <w:r w:rsidR="007E0399" w:rsidRPr="7AE07686">
        <w:t xml:space="preserve"> </w:t>
      </w:r>
    </w:p>
    <w:p w14:paraId="14A73668" w14:textId="6AEFE03F" w:rsidR="004E0C00" w:rsidRPr="00A743C9" w:rsidRDefault="0060540A" w:rsidP="360539A4">
      <w:pPr>
        <w:spacing w:line="259" w:lineRule="auto"/>
        <w:jc w:val="both"/>
      </w:pPr>
      <w:r w:rsidRPr="67E685E0">
        <w:t xml:space="preserve">We believe that this current work takes a step towards achieving this </w:t>
      </w:r>
      <w:r w:rsidR="00DB2D25" w:rsidRPr="67E685E0">
        <w:t xml:space="preserve">mean </w:t>
      </w:r>
      <w:r w:rsidRPr="67E685E0">
        <w:t xml:space="preserve">feat. </w:t>
      </w:r>
      <w:r w:rsidR="00DB6A28" w:rsidRPr="67E685E0">
        <w:t>Using a high-resolution dataset and robust models, w</w:t>
      </w:r>
      <w:r w:rsidR="00AC53E5" w:rsidRPr="67E685E0">
        <w:t xml:space="preserve">e identify </w:t>
      </w:r>
      <w:r w:rsidR="0004301E" w:rsidRPr="67E685E0">
        <w:t>important nexus</w:t>
      </w:r>
      <w:r w:rsidR="00AD73C0" w:rsidRPr="67E685E0">
        <w:t xml:space="preserve"> </w:t>
      </w:r>
      <w:r w:rsidR="00557077" w:rsidRPr="67E685E0">
        <w:t xml:space="preserve">contributing to </w:t>
      </w:r>
      <w:r w:rsidR="00DB6A28" w:rsidRPr="67E685E0">
        <w:t>AIV</w:t>
      </w:r>
      <w:r w:rsidR="00557077" w:rsidRPr="67E685E0">
        <w:t xml:space="preserve"> outbreaks. </w:t>
      </w:r>
      <w:r w:rsidR="360539A4">
        <w:t>Our model delineates the climatic, environmental, socioeconomic</w:t>
      </w:r>
      <w:r w:rsidR="00332F59" w:rsidRPr="67E685E0">
        <w:t xml:space="preserve"> and </w:t>
      </w:r>
      <w:r w:rsidR="360539A4">
        <w:t xml:space="preserve">biotic </w:t>
      </w:r>
      <w:r w:rsidR="360539A4">
        <w:lastRenderedPageBreak/>
        <w:t xml:space="preserve">conditions that favor </w:t>
      </w:r>
      <w:r w:rsidR="2B66FA0B">
        <w:t>AIV</w:t>
      </w:r>
      <w:r w:rsidR="360539A4">
        <w:t xml:space="preserve"> outbreaks.  These insights can inform the timing and geographic expanse of active or passive surveillance of wild </w:t>
      </w:r>
      <w:r w:rsidR="00DB6A28" w:rsidRPr="67E685E0">
        <w:t xml:space="preserve">birds </w:t>
      </w:r>
      <w:r w:rsidR="360539A4">
        <w:t>and poultry flocks.</w:t>
      </w:r>
      <w:r w:rsidR="00781CFF">
        <w:fldChar w:fldCharType="begin"/>
      </w:r>
      <w:r w:rsidR="008245A8">
        <w:instrText xml:space="preserve"> ADDIN ZOTERO_ITEM CSL_CITATION {"citationID":"T7JZ97aF","properties":{"formattedCitation":"\\super 22\\nosupersub{}","plainCitation":"22","noteIndex":0},"citationItems":[{"id":3024,"uris":["http://zotero.org/users/1998367/items/LXP3EKAV"],"itemData":{"id":3024,"type":"article-journal","abstract":"Avian influenza (AI) is a contagious disease of birds with zoonotic potential. AI virus (AIV) can infect most bird species, but clinical signs and mortality vary. Assessing the distribution and factors affecting AI presence can direct targeted surveillance to areas at risk of disease outbreaks, or help identify disease hotspots or areas with inadequate surveillance. Using virus surveillance data from passive and active AIV wild bird surveillance, 2006−2020, we investigated the association between the presence of AIV and a range of landscape factors and game bird release. Furthermore, we assessed potential bias in the passive AIV surveillance data submitted by the public, via factors related to public accessibility. Lastly, we tested the AIV data for possible hot- and cold spots within Denmark. The passive surveillance data was biased regarding accessibility to areas (distance to roads, cities and coast) compared to random locations within Denmark. For both the passive and active AIV surveillance data, we found significant (p &lt; .01) associations with variables related to coast, wetlands and cities, but not game bird release. We used these variables to predict the risk of AIV presence throughout Denmark, and found high-risk areas concentrated along the coast and fjords. For both passive and active surveillance data, low-risk clusters were mainly seen in Jutland and northern Zealand, whereas high-risk clusters were found in Jutland, Zealand, Funen and the southern Isles such as Lolland and Falster. Our results suggest that landscape affects AIV presence, as coastal areas and wetlands attract waterfowl and migrating birds and therefore might increase the potential for AIV transmission. Our findings have enabled us to create risk maps of AIV presence in wild birds and pinpoint high-risk clusters within Denmark. This will aid targeted surveillance efforts within Denmark and potentially aid in planning the location of future poultry farms.","container-title":"Transboundary and Emerging Diseases","DOI":"10.1111/tbed.14040","ISSN":"1865-1682","issue":"2","language":"en","license":"© 2021 The Authors. Transboundary and Emerging Diseases published by Wiley-VCH GmbH.","note":"_eprint: https://onlinelibrary.wiley.com/doi/pdf/10.1111/tbed.14040","page":"706-719","source":"Wiley Online Library","title":"Landscape effects and spatial patterns of avian influenza virus in Danish wild birds, 2006–2020","volume":"69","author":[{"family":"Kjær","given":"Lene Jung"},{"family":"Hjulsager","given":"Charlotte Kristiane"},{"family":"Larsen","given":"Lars Erik"},{"family":"Boklund","given":"Anette Ella"},{"family":"Halasa","given":"Tariq"},{"family":"Ward","given":"Michael P."},{"family":"Kirkeby","given":"Carsten Thure"}],"issued":{"date-parts":[["2022"]]}}}],"schema":"https://github.com/citation-style-language/schema/raw/master/csl-citation.json"} </w:instrText>
      </w:r>
      <w:r w:rsidR="00781CFF">
        <w:fldChar w:fldCharType="separate"/>
      </w:r>
      <w:r w:rsidR="008245A8" w:rsidRPr="008245A8">
        <w:rPr>
          <w:rFonts w:ascii="Calibri" w:hAnsi="Calibri" w:cs="Calibri"/>
          <w:vertAlign w:val="superscript"/>
        </w:rPr>
        <w:t>22</w:t>
      </w:r>
      <w:r w:rsidR="00781CFF">
        <w:fldChar w:fldCharType="end"/>
      </w:r>
      <w:r w:rsidR="360539A4">
        <w:t xml:space="preserve"> It can direct the spatiotemporal extent of environmental sampling</w:t>
      </w:r>
      <w:r w:rsidR="00337604">
        <w:fldChar w:fldCharType="begin"/>
      </w:r>
      <w:r w:rsidR="005278BD">
        <w:instrText xml:space="preserve"> ADDIN ZOTERO_ITEM CSL_CITATION {"citationID":"hn9YMjY9","properties":{"formattedCitation":"\\super 54\\nosupersub{}","plainCitation":"54","noteIndex":0},"citationItems":[{"id":3041,"uris":["http://zotero.org/users/1998367/items/XF9ZIH8E"],"itemData":{"id":3041,"type":"article-journal","abstract":"This literature review provides an overview of use of environmental samples (ES) such as faeces, water, air, mud and swabs of surfaces in avian influenza (AI) surveillance programs, focussing on effectiveness, advantages and gaps in knowledge. ES have been used effectively for AI surveillance since the 1970s. Results from ES have enhanced understanding of the biology of AI viruses in wild birds and in markets, of links between human and avian influenza, provided early warning of viral incursions, allowed assessment of effectiveness of control and preventive measures, and assisted epidemiological studies in outbreaks, both avian and human. Variation exists in the methods and protocols used, and no internationally recognized guidelines exist on the use of ES and data management. Few studies have performed direct comparisons of ES versus live bird samples (LBS). Results reported so far demonstrate reliance on ES will not be sufficient to detect virus in all cases when it is present, especially when the prevalence of infection/contamination is low. Multiple sample types should be collected. In live bird markets, ES from processing/selling areas are more likely to test positive than samples from bird holding areas. When compared to LBS, ES is considered a cost-effective, simple, rapid, flexible, convenient and acceptable way of achieving surveillance objectives. As a non-invasive technique, it can minimize effects on animal welfare and trade in markets and reduce impacts on wild bird communities. Some limitations of environmental sampling methods have been identified, such as the loss of species-specific or information on the source of virus, and taxonomic-level analyses, unless additional methods are applied. Some studies employing ES have not provided detailed methods. In others, where ES and LBS are collected from the same site, positive results have not been assigned to specific sample types. These gaps should be remedied in future studies.","container-title":"Transboundary and Emerging Diseases","DOI":"10.1111/tbed.13633","ISSN":"1865-1682","issue":"1","language":"en","license":"© 2020 Food and Agriculture Organization of the United Nations. Transboundary and Emerging Diseases published by Blackwell Verlag GmbH","note":"_eprint: https://onlinelibrary.wiley.com/doi/pdf/10.1111/tbed.13633","page":"110-126","source":"Wiley Online Library","title":"A literature review of the use of environmental sampling in the surveillance of avian influenza viruses","volume":"68","author":[{"family":"Hood","given":"Grace"},{"family":"Roche","given":"Xavier"},{"family":"Brioudes","given":"Aurélie"},{"family":"Dobschuetz","given":"Sophie","non-dropping-particle":"von"},{"family":"Fasina","given":"Folorunso Oludayo"},{"family":"Kalpravidh","given":"Wantanee"},{"family":"Makonnen","given":"Yilma"},{"family":"Lubroth","given":"Juan"},{"family":"Sims","given":"Leslie"}],"issued":{"date-parts":[["2021"]]}}}],"schema":"https://github.com/citation-style-language/schema/raw/master/csl-citation.json"} </w:instrText>
      </w:r>
      <w:r w:rsidR="00337604">
        <w:fldChar w:fldCharType="separate"/>
      </w:r>
      <w:r w:rsidR="005278BD" w:rsidRPr="005278BD">
        <w:rPr>
          <w:rFonts w:ascii="Calibri" w:hAnsi="Calibri" w:cs="Calibri"/>
          <w:vertAlign w:val="superscript"/>
        </w:rPr>
        <w:t>54</w:t>
      </w:r>
      <w:r w:rsidR="00337604">
        <w:fldChar w:fldCharType="end"/>
      </w:r>
      <w:r w:rsidR="360539A4">
        <w:t xml:space="preserve"> and citizen science</w:t>
      </w:r>
      <w:r w:rsidR="00483E84">
        <w:fldChar w:fldCharType="begin"/>
      </w:r>
      <w:r w:rsidR="005278BD">
        <w:instrText xml:space="preserve"> ADDIN ZOTERO_ITEM CSL_CITATION {"citationID":"fy1pWAsb","properties":{"formattedCitation":"\\super 55\\nosupersub{}","plainCitation":"55","noteIndex":0},"citationItems":[{"id":3044,"uris":["http://zotero.org/users/1998367/items/WP7YYX7H"],"itemData":{"id":3044,"type":"article-journal","abstract":"Global change is an important driver of the increase in emerging infectious diseases in recent decades. In parallel, interest in nature has increased, and different citizen science platforms have been developed to record wildlife observations from the general public. Some of these platforms also allow registering the observations of dead or sick birds. Here, we test the utility of live, sick and dead observations of birds recorded on the platform Observation.org for the early detection of highly pathogenic avian influenza virus (HPAIV) outbreaks in the wild in Belgium and The Netherlands. There were no significant differences in the morbidity/mortality rate through Observation.org one to four weeks in advance. However, the results show that the HPAIV outbreaks officially reported by the World Organisation for Animal Health (WOAH) overlapped in time with sudden increases in the records of sick and dead birds in the wild. In addition, in two of the five main HPAIV outbreaks recorded between 2016 and 2021, wild Anseriformes mortality increased one to two months before outbreak declaration. Although we cannot exclude that this increase was related to other causes such as other infectious diseases, we propose that Observation.org is a useful nature platform to complement animal health surveillance in wild birds. We propose possible approaches to improve the utility of the platform for pathogen surveillance in wildlife and discuss the potential for HPAIV outbreak detection systems based on citizen science to complement current surveillance programs of health authorities.","container-title":"Pathogens","DOI":"10.3390/pathogens12091183","ISSN":"2076-0817","issue":"9","language":"en","license":"http://creativecommons.org/licenses/by/3.0/","note":"number: 9\npublisher: Multidisciplinary Digital Publishing Institute","page":"1183","source":"www.mdpi.com","title":"Can Citizen Science Contribute to Avian Influenza Surveillance?","volume":"12","author":[{"family":"Saavedra","given":"Irene"},{"family":"Rabadán-González","given":"Julio"},{"family":"Aragonés","given":"David"},{"family":"Figuerola","given":"Jordi"}],"issued":{"date-parts":[["2023",9]]}}}],"schema":"https://github.com/citation-style-language/schema/raw/master/csl-citation.json"} </w:instrText>
      </w:r>
      <w:r w:rsidR="00483E84">
        <w:fldChar w:fldCharType="separate"/>
      </w:r>
      <w:r w:rsidR="005278BD" w:rsidRPr="005278BD">
        <w:rPr>
          <w:rFonts w:ascii="Calibri" w:hAnsi="Calibri" w:cs="Calibri"/>
          <w:vertAlign w:val="superscript"/>
        </w:rPr>
        <w:t>55</w:t>
      </w:r>
      <w:r w:rsidR="00483E84">
        <w:fldChar w:fldCharType="end"/>
      </w:r>
      <w:r w:rsidR="360539A4">
        <w:t xml:space="preserve"> initiatives</w:t>
      </w:r>
      <w:r w:rsidR="00DB6A28" w:rsidRPr="67E685E0">
        <w:t xml:space="preserve"> to </w:t>
      </w:r>
      <w:r w:rsidR="360539A4">
        <w:t xml:space="preserve">advance the sensitivity of AIV surveillance.  The combination of our modelling approach with targeted data collection can further map high risk areas and periods of the year that are prone to </w:t>
      </w:r>
      <w:r w:rsidR="2B66FA0B">
        <w:t>AIV</w:t>
      </w:r>
      <w:r w:rsidR="360539A4">
        <w:t xml:space="preserve"> outbreaks. </w:t>
      </w:r>
      <w:r w:rsidR="00DB6A28" w:rsidRPr="67E685E0">
        <w:t xml:space="preserve"> </w:t>
      </w:r>
      <w:r w:rsidR="00726940" w:rsidRPr="67E685E0">
        <w:t>Such c</w:t>
      </w:r>
      <w:r w:rsidR="00557077" w:rsidRPr="67E685E0">
        <w:t xml:space="preserve">ontinuous </w:t>
      </w:r>
      <w:r w:rsidR="00DB6A28" w:rsidRPr="67E685E0">
        <w:t>data collection ensures accurate</w:t>
      </w:r>
      <w:r w:rsidR="00557077" w:rsidRPr="67E685E0">
        <w:t xml:space="preserve"> </w:t>
      </w:r>
      <w:r w:rsidR="00DB6A28" w:rsidRPr="67E685E0">
        <w:t xml:space="preserve">capturing </w:t>
      </w:r>
      <w:r w:rsidR="67E685E0" w:rsidRPr="67E685E0">
        <w:t xml:space="preserve">of </w:t>
      </w:r>
      <w:r w:rsidR="00F870E4" w:rsidRPr="67E685E0">
        <w:t>complex information</w:t>
      </w:r>
      <w:r w:rsidR="00DB6A28" w:rsidRPr="67E685E0">
        <w:t xml:space="preserve"> </w:t>
      </w:r>
      <w:r w:rsidR="00726940" w:rsidRPr="67E685E0">
        <w:t>enabling quick interventions whenever outbreaks arise</w:t>
      </w:r>
      <w:r w:rsidR="00DB6A28" w:rsidRPr="67E685E0">
        <w:t>.</w:t>
      </w:r>
      <w:r w:rsidR="00726940" w:rsidRPr="67E685E0">
        <w:t xml:space="preserve"> </w:t>
      </w:r>
      <w:r w:rsidR="00DB6A28" w:rsidRPr="67E685E0">
        <w:t xml:space="preserve"> </w:t>
      </w:r>
    </w:p>
    <w:p w14:paraId="589176C3" w14:textId="7361903D" w:rsidR="001767AD" w:rsidRPr="00B978C6" w:rsidRDefault="00E376D8" w:rsidP="00B978C6">
      <w:pPr>
        <w:pStyle w:val="Heading1"/>
        <w:rPr>
          <w:b/>
          <w:bCs/>
        </w:rPr>
      </w:pPr>
      <w:r w:rsidRPr="00B978C6">
        <w:rPr>
          <w:b/>
          <w:bCs/>
        </w:rPr>
        <w:t xml:space="preserve">Limitation and </w:t>
      </w:r>
      <w:r w:rsidR="001767AD" w:rsidRPr="00B978C6">
        <w:rPr>
          <w:b/>
          <w:bCs/>
        </w:rPr>
        <w:t>Outlook</w:t>
      </w:r>
    </w:p>
    <w:p w14:paraId="7A468B02" w14:textId="42151670" w:rsidR="001767AD" w:rsidRPr="001767AD" w:rsidRDefault="44A1E69B" w:rsidP="009A6187">
      <w:pPr>
        <w:jc w:val="both"/>
      </w:pPr>
      <w:r>
        <w:t xml:space="preserve">We present here a base model which identified the main drivers of AIV outbreaks in Europe. However, there exist some shortcomings of our model. The dataset does not differentiate between the different surveillance systems that are employed in European countries.  It does not account for differences in </w:t>
      </w:r>
      <w:r w:rsidR="2B66FA0B">
        <w:t>AIV</w:t>
      </w:r>
      <w:r>
        <w:t xml:space="preserve"> detection strategies, sample collection efforts, or intervention measures.  Moreover, the model does not exhaustively highlight the complexity of AIV viral sharing between wild birds and poultry, as they are not equally susceptible to infection. Domesticated birds are likely to be more at risk of infection from wild birds than the reverse.  Factors such as virus clades have not been captured in the model. </w:t>
      </w:r>
    </w:p>
    <w:p w14:paraId="1EE7035B" w14:textId="415A27D3" w:rsidR="000A5D54" w:rsidRPr="001767AD" w:rsidRDefault="00D27038" w:rsidP="009A6187">
      <w:pPr>
        <w:jc w:val="both"/>
      </w:pPr>
      <w:r w:rsidRPr="45B62C6D">
        <w:t xml:space="preserve">Recently, there have been reported </w:t>
      </w:r>
      <w:r w:rsidR="0096010F" w:rsidRPr="45B62C6D">
        <w:t xml:space="preserve">sporadic </w:t>
      </w:r>
      <w:r w:rsidRPr="45B62C6D">
        <w:t xml:space="preserve">human AIV </w:t>
      </w:r>
      <w:r w:rsidR="00753273" w:rsidRPr="45B62C6D">
        <w:t>events</w:t>
      </w:r>
      <w:r w:rsidRPr="45B62C6D">
        <w:t xml:space="preserve"> which are thought to originate from </w:t>
      </w:r>
      <w:r w:rsidR="00AA1292" w:rsidRPr="45B62C6D">
        <w:t>low AIV pathogenic pathways</w:t>
      </w:r>
      <w:r w:rsidRPr="45B62C6D">
        <w:t xml:space="preserve">. A more complete picture can be </w:t>
      </w:r>
      <w:r w:rsidR="00B42E34" w:rsidRPr="45B62C6D">
        <w:t>achieved</w:t>
      </w:r>
      <w:r w:rsidRPr="45B62C6D">
        <w:t xml:space="preserve"> by</w:t>
      </w:r>
      <w:r w:rsidR="001767AD" w:rsidRPr="45B62C6D">
        <w:t xml:space="preserve"> overlay</w:t>
      </w:r>
      <w:r w:rsidRPr="45B62C6D">
        <w:t>ing existing animal</w:t>
      </w:r>
      <w:r w:rsidR="001767AD" w:rsidRPr="45B62C6D">
        <w:t xml:space="preserve"> </w:t>
      </w:r>
      <w:r w:rsidR="360539A4">
        <w:t xml:space="preserve">AIV </w:t>
      </w:r>
      <w:r w:rsidR="001767AD" w:rsidRPr="45B62C6D">
        <w:t>data with human AIV data</w:t>
      </w:r>
      <w:r w:rsidR="001A2FA5" w:rsidRPr="45B62C6D">
        <w:t xml:space="preserve"> to identify </w:t>
      </w:r>
      <w:r w:rsidR="360539A4">
        <w:t>existential threats of avian outbreaks</w:t>
      </w:r>
      <w:r w:rsidR="001A2FA5" w:rsidRPr="45B62C6D">
        <w:t xml:space="preserve"> and consequent mitigation strategies</w:t>
      </w:r>
      <w:r w:rsidRPr="45B62C6D">
        <w:t xml:space="preserve">. </w:t>
      </w:r>
      <w:r w:rsidR="00021208" w:rsidRPr="45B62C6D">
        <w:t>Utilization of</w:t>
      </w:r>
      <w:r w:rsidR="007E6CD7" w:rsidRPr="45B62C6D">
        <w:t xml:space="preserve"> the so-called hybrid models (a combination of </w:t>
      </w:r>
      <w:r w:rsidR="001767AD" w:rsidRPr="45B62C6D">
        <w:t xml:space="preserve">ML models with </w:t>
      </w:r>
      <w:r w:rsidR="007E6CD7" w:rsidRPr="45B62C6D">
        <w:t xml:space="preserve">physics aware </w:t>
      </w:r>
      <w:r w:rsidR="001767AD" w:rsidRPr="45B62C6D">
        <w:t>models</w:t>
      </w:r>
      <w:r w:rsidR="007E6CD7" w:rsidRPr="45B62C6D">
        <w:t>)</w:t>
      </w:r>
      <w:r w:rsidR="001767AD" w:rsidRPr="45B62C6D">
        <w:t xml:space="preserve"> to investigate dynamic roles played by </w:t>
      </w:r>
      <w:r w:rsidR="005C30CC" w:rsidRPr="45B62C6D">
        <w:t xml:space="preserve">additional </w:t>
      </w:r>
      <w:r w:rsidR="001767AD" w:rsidRPr="45B62C6D">
        <w:t>variables such as wind speed</w:t>
      </w:r>
      <w:r w:rsidR="00021208" w:rsidRPr="45B62C6D">
        <w:t xml:space="preserve"> may also contribute towards understanding the animal-human disease interface</w:t>
      </w:r>
      <w:r w:rsidR="001767AD" w:rsidRPr="45B62C6D">
        <w:t xml:space="preserve">. </w:t>
      </w:r>
    </w:p>
    <w:p w14:paraId="6FCB32B8" w14:textId="7A1F52B3" w:rsidR="009C3571" w:rsidRPr="000A5D54" w:rsidRDefault="00985BFE" w:rsidP="000A5D54">
      <w:pPr>
        <w:pStyle w:val="Heading1"/>
        <w:rPr>
          <w:b/>
          <w:bCs/>
        </w:rPr>
      </w:pPr>
      <w:r w:rsidRPr="000A5D54">
        <w:rPr>
          <w:b/>
          <w:bCs/>
        </w:rPr>
        <w:t>Conclusion</w:t>
      </w:r>
    </w:p>
    <w:p w14:paraId="32249A7C" w14:textId="5A184435" w:rsidR="009B7CE6" w:rsidRDefault="009B7CE6" w:rsidP="0006151F">
      <w:pPr>
        <w:spacing w:line="259" w:lineRule="auto"/>
        <w:jc w:val="both"/>
      </w:pPr>
      <w:r>
        <w:t xml:space="preserve">In this work, we have provided </w:t>
      </w:r>
      <w:r w:rsidR="00BC5DC5">
        <w:t xml:space="preserve">the </w:t>
      </w:r>
      <w:r>
        <w:t xml:space="preserve">key drivers of AIV </w:t>
      </w:r>
      <w:r w:rsidR="00745069">
        <w:t>outbreaks</w:t>
      </w:r>
      <w:r>
        <w:t xml:space="preserve"> at the</w:t>
      </w:r>
      <w:r w:rsidR="008B3A2C">
        <w:t xml:space="preserve"> European</w:t>
      </w:r>
      <w:r>
        <w:t xml:space="preserve"> NUTS3 level. Supervised machine learning </w:t>
      </w:r>
      <w:r w:rsidR="009E5099">
        <w:t xml:space="preserve">as implemented in the XGBoost software package </w:t>
      </w:r>
      <w:r w:rsidR="360539A4">
        <w:t>generated</w:t>
      </w:r>
      <w:r>
        <w:t xml:space="preserve"> the </w:t>
      </w:r>
      <w:r w:rsidR="360539A4">
        <w:t>base</w:t>
      </w:r>
      <w:r>
        <w:t xml:space="preserve"> model</w:t>
      </w:r>
      <w:r w:rsidR="360539A4">
        <w:t xml:space="preserve"> with high predictive ability. For the interpretation we used</w:t>
      </w:r>
      <w:r>
        <w:t xml:space="preserve"> a game theory engine</w:t>
      </w:r>
      <w:r w:rsidR="360539A4">
        <w:t>,</w:t>
      </w:r>
      <w:r>
        <w:t xml:space="preserve"> which provides an easy way to explain the underlying complexity </w:t>
      </w:r>
      <w:r w:rsidR="360539A4">
        <w:t>of the predictors</w:t>
      </w:r>
      <w:r>
        <w:t>.</w:t>
      </w:r>
    </w:p>
    <w:p w14:paraId="4ED7C2E7" w14:textId="201ED8C7" w:rsidR="00155F88" w:rsidRDefault="44A1E69B" w:rsidP="009A6187">
      <w:pPr>
        <w:jc w:val="both"/>
      </w:pPr>
      <w:r>
        <w:t xml:space="preserve">Specifically, wild birds, climate and environment are predicted to be the key drivers of AIV outbreaks in Europe. These three drivers serve as main indicators that can aid in identifying patterns from animal data for continual monitoring of potential AIV outbreaks. The key climate indicators implicated in driving AIV outbreaks are the temperature of the coldest month, the mean temperature of quarter two and the minimum temperature of quarter three. Water (quarter one) and vegetation (quarter two) indices also play a critical role. Wild birds, especially </w:t>
      </w:r>
      <w:r w:rsidRPr="44A1E69B">
        <w:rPr>
          <w:i/>
          <w:iCs/>
        </w:rPr>
        <w:t>Cygnus olor</w:t>
      </w:r>
      <w:r>
        <w:t xml:space="preserve"> have the highest impact on our model, a finding that resonates with literature reports. </w:t>
      </w:r>
    </w:p>
    <w:p w14:paraId="18B85950" w14:textId="5391D01E" w:rsidR="00E64859" w:rsidRDefault="00341905" w:rsidP="009A6187">
      <w:pPr>
        <w:jc w:val="both"/>
      </w:pPr>
      <w:r w:rsidRPr="29D62AA5">
        <w:t xml:space="preserve">This work has therefore highlighted various patterns and variables that can be used </w:t>
      </w:r>
      <w:r w:rsidR="360539A4">
        <w:t>for sentinel</w:t>
      </w:r>
      <w:r w:rsidRPr="29D62AA5">
        <w:t xml:space="preserve"> surveillance to monitor AIV </w:t>
      </w:r>
      <w:r w:rsidR="00745069" w:rsidRPr="29D62AA5">
        <w:t>outbreaks</w:t>
      </w:r>
      <w:r w:rsidR="360539A4">
        <w:t xml:space="preserve"> and for creating early warning systems</w:t>
      </w:r>
      <w:r w:rsidRPr="29D62AA5">
        <w:t>.</w:t>
      </w:r>
      <w:r w:rsidR="00155F88" w:rsidRPr="29D62AA5">
        <w:t xml:space="preserve"> </w:t>
      </w:r>
    </w:p>
    <w:p w14:paraId="3171E040" w14:textId="77777777" w:rsidR="00347AEA" w:rsidRDefault="00C675AC" w:rsidP="000A5D54">
      <w:pPr>
        <w:jc w:val="both"/>
      </w:pPr>
      <w:r w:rsidRPr="71BC5EE1">
        <w:t>Our work</w:t>
      </w:r>
      <w:r w:rsidR="00B45E9B" w:rsidRPr="71BC5EE1">
        <w:t xml:space="preserve"> </w:t>
      </w:r>
      <w:r w:rsidRPr="71BC5EE1">
        <w:t xml:space="preserve">lays a foundation in the quest to integrate animal, human, and eco-climate data to create pandemic preparedness systems. Such complex data </w:t>
      </w:r>
      <w:r w:rsidR="00316CDE" w:rsidRPr="71BC5EE1">
        <w:t>could help in creating</w:t>
      </w:r>
      <w:r w:rsidRPr="71BC5EE1">
        <w:t xml:space="preserve"> strong surveillance tools to capture potential risks posed by changing climate patterns</w:t>
      </w:r>
      <w:r w:rsidR="00316CDE" w:rsidRPr="71BC5EE1">
        <w:t>, wild bird migratory patterns and re-infection cases</w:t>
      </w:r>
      <w:r w:rsidRPr="71BC5EE1">
        <w:t xml:space="preserve">. </w:t>
      </w:r>
      <w:r w:rsidR="00B45E9B" w:rsidRPr="71BC5EE1">
        <w:t xml:space="preserve">Additionally, complex methods of collating data as well as continuous analysis would result in </w:t>
      </w:r>
      <w:r w:rsidR="360539A4">
        <w:t>reliable</w:t>
      </w:r>
      <w:r w:rsidR="00B45E9B" w:rsidRPr="71BC5EE1">
        <w:t xml:space="preserve"> risk assessments and </w:t>
      </w:r>
      <w:r w:rsidR="360539A4">
        <w:t>foresightful</w:t>
      </w:r>
      <w:r w:rsidR="00B45E9B" w:rsidRPr="71BC5EE1">
        <w:t xml:space="preserve"> policy developments.</w:t>
      </w:r>
    </w:p>
    <w:p w14:paraId="491CEFAD" w14:textId="77777777" w:rsidR="00347AEA" w:rsidRDefault="00347AEA" w:rsidP="000A5D54">
      <w:pPr>
        <w:jc w:val="both"/>
      </w:pPr>
    </w:p>
    <w:p w14:paraId="5160E8DD" w14:textId="77777777" w:rsidR="00347AEA" w:rsidRDefault="00347AEA" w:rsidP="000A5D54">
      <w:pPr>
        <w:jc w:val="both"/>
      </w:pPr>
    </w:p>
    <w:p w14:paraId="5790CAAC" w14:textId="641149D8" w:rsidR="00347AEA" w:rsidRDefault="2B66FA0B" w:rsidP="2B66FA0B">
      <w:pPr>
        <w:pStyle w:val="Heading1"/>
        <w:rPr>
          <w:b/>
        </w:rPr>
      </w:pPr>
      <w:r w:rsidRPr="2B66FA0B">
        <w:rPr>
          <w:b/>
          <w:bCs/>
        </w:rPr>
        <w:t>Data Availability</w:t>
      </w:r>
    </w:p>
    <w:p w14:paraId="0EDB282D" w14:textId="78F0B044" w:rsidR="2B66FA0B" w:rsidRDefault="2B66FA0B" w:rsidP="2B66FA0B">
      <w:pPr>
        <w:jc w:val="both"/>
      </w:pPr>
      <w:r>
        <w:t>The data used in this study is available on request from the corresponding author.</w:t>
      </w:r>
    </w:p>
    <w:p w14:paraId="44A7239A" w14:textId="77777777" w:rsidR="00751698" w:rsidRDefault="00751698" w:rsidP="2B66FA0B">
      <w:pPr>
        <w:jc w:val="both"/>
      </w:pPr>
    </w:p>
    <w:p w14:paraId="5C6021F4" w14:textId="3A8F467C" w:rsidR="00CF71E3" w:rsidRDefault="2B66FA0B" w:rsidP="000A5D54">
      <w:pPr>
        <w:jc w:val="both"/>
        <w:rPr>
          <w:rStyle w:val="Heading1Char"/>
          <w:b/>
          <w:bCs/>
        </w:rPr>
      </w:pPr>
      <w:r w:rsidRPr="2B66FA0B">
        <w:rPr>
          <w:rStyle w:val="Heading1Char"/>
          <w:b/>
          <w:bCs/>
        </w:rPr>
        <w:t>Acknowledgements</w:t>
      </w:r>
    </w:p>
    <w:p w14:paraId="493C615B" w14:textId="25DE4D32" w:rsidR="00C13D36" w:rsidRDefault="003C7D7D" w:rsidP="000A5D54">
      <w:pPr>
        <w:jc w:val="both"/>
      </w:pPr>
      <w:proofErr w:type="spellStart"/>
      <w:r>
        <w:t>Joacim</w:t>
      </w:r>
      <w:proofErr w:type="spellEnd"/>
      <w:r>
        <w:t xml:space="preserve"> </w:t>
      </w:r>
      <w:proofErr w:type="spellStart"/>
      <w:r>
        <w:t>Rocklöv</w:t>
      </w:r>
      <w:proofErr w:type="spellEnd"/>
      <w:r w:rsidR="00C13D36" w:rsidRPr="00C13D36">
        <w:t xml:space="preserve"> received support from the Alexander von Humboldt Foundation</w:t>
      </w:r>
      <w:r w:rsidR="00C13D36">
        <w:t>.</w:t>
      </w:r>
    </w:p>
    <w:p w14:paraId="258FCCB4" w14:textId="02AE5CA6" w:rsidR="00D079CD" w:rsidRDefault="00D079CD" w:rsidP="000A5D54">
      <w:pPr>
        <w:jc w:val="both"/>
      </w:pPr>
      <w:r w:rsidRPr="00D079CD">
        <w:t>This work</w:t>
      </w:r>
      <w:r w:rsidR="003C7D7D">
        <w:t xml:space="preserve"> was partly</w:t>
      </w:r>
      <w:r w:rsidRPr="00D079CD">
        <w:t xml:space="preserve"> funded within the framework of the Horizon Europe program through the project </w:t>
      </w:r>
      <w:proofErr w:type="spellStart"/>
      <w:r w:rsidRPr="00D079CD">
        <w:t>IDAlert</w:t>
      </w:r>
      <w:proofErr w:type="spellEnd"/>
      <w:r w:rsidRPr="00D079CD">
        <w:t xml:space="preserve"> (https://idalertproject.eu) with grant no. 101057554</w:t>
      </w:r>
      <w:r>
        <w:t>.</w:t>
      </w:r>
    </w:p>
    <w:p w14:paraId="40892C67" w14:textId="38C8DD1E" w:rsidR="2B66FA0B" w:rsidRPr="003C7D7D" w:rsidRDefault="003C7D7D" w:rsidP="2B66FA0B">
      <w:pPr>
        <w:jc w:val="both"/>
      </w:pPr>
      <w:r w:rsidRPr="003C7D7D">
        <w:t>The team is</w:t>
      </w:r>
      <w:r w:rsidR="2B66FA0B" w:rsidRPr="003C7D7D">
        <w:t xml:space="preserve"> grateful to WAHIS for </w:t>
      </w:r>
      <w:r w:rsidR="00D079CD" w:rsidRPr="003C7D7D">
        <w:t xml:space="preserve">the </w:t>
      </w:r>
      <w:r w:rsidR="2B66FA0B" w:rsidRPr="003C7D7D">
        <w:t>provision of data</w:t>
      </w:r>
      <w:r>
        <w:t>.</w:t>
      </w:r>
    </w:p>
    <w:p w14:paraId="383ADC79" w14:textId="12474AB7" w:rsidR="00985BFE" w:rsidRPr="000A5D54" w:rsidRDefault="00985BFE" w:rsidP="000A5D54">
      <w:pPr>
        <w:pStyle w:val="Heading1"/>
        <w:rPr>
          <w:b/>
          <w:bCs/>
        </w:rPr>
      </w:pPr>
      <w:r w:rsidRPr="000A5D54">
        <w:rPr>
          <w:b/>
          <w:bCs/>
        </w:rPr>
        <w:t>References</w:t>
      </w:r>
    </w:p>
    <w:p w14:paraId="27D24739" w14:textId="77777777" w:rsidR="005278BD" w:rsidRDefault="00804261" w:rsidP="005278BD">
      <w:pPr>
        <w:pStyle w:val="Bibliography"/>
      </w:pPr>
      <w:r w:rsidRPr="00A743C9">
        <w:fldChar w:fldCharType="begin"/>
      </w:r>
      <w:r w:rsidR="005278BD">
        <w:rPr>
          <w:rFonts w:cstheme="minorHAnsi"/>
        </w:rPr>
        <w:instrText xml:space="preserve"> ADDIN ZOTERO_BIBL {"uncited":[],"omitted":[],"custom":[]} CSL_BIBLIOGRAPHY </w:instrText>
      </w:r>
      <w:r w:rsidRPr="00A743C9">
        <w:fldChar w:fldCharType="separate"/>
      </w:r>
      <w:r w:rsidR="005278BD">
        <w:t>(1)</w:t>
      </w:r>
      <w:r w:rsidR="005278BD">
        <w:tab/>
        <w:t xml:space="preserve">Hippocrates; Burnell, A. C.; Littré, E.; Linden, J. A. van der; Cornarius, J.; Adams, F.; Royal College of Physicians of London. </w:t>
      </w:r>
      <w:r w:rsidR="005278BD">
        <w:rPr>
          <w:i/>
          <w:iCs/>
        </w:rPr>
        <w:t>Hippocrates on Airs, Waters and Places</w:t>
      </w:r>
      <w:r w:rsidR="005278BD">
        <w:t>; London : Wyman &amp; Sons, 1881.</w:t>
      </w:r>
    </w:p>
    <w:p w14:paraId="49030D01" w14:textId="77777777" w:rsidR="005278BD" w:rsidRDefault="005278BD" w:rsidP="005278BD">
      <w:pPr>
        <w:pStyle w:val="Bibliography"/>
      </w:pPr>
      <w:r>
        <w:t>(2)</w:t>
      </w:r>
      <w:r>
        <w:tab/>
        <w:t xml:space="preserve">Li, J.; Lai, S.; Gao, G. F.; Shi, W. The Emergence, Genomic Diversity and Global Spread of SARS-CoV-2. </w:t>
      </w:r>
      <w:r>
        <w:rPr>
          <w:i/>
          <w:iCs/>
        </w:rPr>
        <w:t>Nature</w:t>
      </w:r>
      <w:r>
        <w:t xml:space="preserve"> </w:t>
      </w:r>
      <w:r>
        <w:rPr>
          <w:b/>
          <w:bCs/>
        </w:rPr>
        <w:t>2021</w:t>
      </w:r>
      <w:r>
        <w:t xml:space="preserve">, </w:t>
      </w:r>
      <w:r>
        <w:rPr>
          <w:i/>
          <w:iCs/>
        </w:rPr>
        <w:t>600</w:t>
      </w:r>
      <w:r>
        <w:t xml:space="preserve"> (7889), 408–418. https://doi.org/10.1038/s41586-021-04188-6.</w:t>
      </w:r>
    </w:p>
    <w:p w14:paraId="1516BB27" w14:textId="77777777" w:rsidR="005278BD" w:rsidRDefault="005278BD" w:rsidP="005278BD">
      <w:pPr>
        <w:pStyle w:val="Bibliography"/>
      </w:pPr>
      <w:r>
        <w:t>(3)</w:t>
      </w:r>
      <w:r>
        <w:tab/>
        <w:t xml:space="preserve">Koopmans, M.; Wilbrink, B.; Conyn, M.; Natrop, G.; van der Nat, H.; Vennema, H.; Meijer, A.; van Steenbergen, J.; Fouchier, R.; Osterhaus, A.; Bosman, A. Transmission of H7N7 Avian Influenza A Virus to Human Beings during a Large Outbreak in Commercial Poultry Farms in the Netherlands. </w:t>
      </w:r>
      <w:r>
        <w:rPr>
          <w:i/>
          <w:iCs/>
        </w:rPr>
        <w:t>The Lancet</w:t>
      </w:r>
      <w:r>
        <w:t xml:space="preserve"> </w:t>
      </w:r>
      <w:r>
        <w:rPr>
          <w:b/>
          <w:bCs/>
        </w:rPr>
        <w:t>2004</w:t>
      </w:r>
      <w:r>
        <w:t xml:space="preserve">, </w:t>
      </w:r>
      <w:r>
        <w:rPr>
          <w:i/>
          <w:iCs/>
        </w:rPr>
        <w:t>363</w:t>
      </w:r>
      <w:r>
        <w:t xml:space="preserve"> (9409), 587–593. https://doi.org/10.1016/S0140-6736(04)15589-X.</w:t>
      </w:r>
    </w:p>
    <w:p w14:paraId="24168E34" w14:textId="77777777" w:rsidR="005278BD" w:rsidRDefault="005278BD" w:rsidP="005278BD">
      <w:pPr>
        <w:pStyle w:val="Bibliography"/>
      </w:pPr>
      <w:r>
        <w:t>(4)</w:t>
      </w:r>
      <w:r>
        <w:tab/>
        <w:t xml:space="preserve">Lindh, E.; Lounela, H.; Ikonen, N.; Kantala, T.; Savolainen-Kopra, C.; Kauppinen, A.; Österlund, P.; Kareinen, L.; Katz, A.; Nokireki, T.; Jalava, J.; London, L.; Pitkäpaasi, M.; Vuolle, J.; Punto-Luoma, A.-L.; Kaarto, R.; Voutilainen, L.; Holopainen, R.; Kalin-Mänttäri, L.; Laaksonen, T.; Kiviranta, H.; Pennanen, A.; Helve, O.; Laamanen, I.; Melin, M.; Tammiranta, N.; Rimhanen-Finne, R.; Gadd, T.; Salminen, M. Highly Pathogenic Avian Influenza A(H5N1) Virus Infection on Multiple Fur Farms in the South and Central Ostrobothnia Regions of Finland, July 2023. </w:t>
      </w:r>
      <w:r>
        <w:rPr>
          <w:i/>
          <w:iCs/>
        </w:rPr>
        <w:t>Euro Surveill. Bull. Eur. Sur Mal. Transm. Eur. Commun. Dis. Bull.</w:t>
      </w:r>
      <w:r>
        <w:t xml:space="preserve"> </w:t>
      </w:r>
      <w:r>
        <w:rPr>
          <w:b/>
          <w:bCs/>
        </w:rPr>
        <w:t>2023</w:t>
      </w:r>
      <w:r>
        <w:t xml:space="preserve">, </w:t>
      </w:r>
      <w:r>
        <w:rPr>
          <w:i/>
          <w:iCs/>
        </w:rPr>
        <w:t>28</w:t>
      </w:r>
      <w:r>
        <w:t xml:space="preserve"> (31), 2300400. https://doi.org/10.2807/1560-7917.ES.2023.28.31.2300400.</w:t>
      </w:r>
    </w:p>
    <w:p w14:paraId="105A1BDD" w14:textId="77777777" w:rsidR="005278BD" w:rsidRDefault="005278BD" w:rsidP="005278BD">
      <w:pPr>
        <w:pStyle w:val="Bibliography"/>
      </w:pPr>
      <w:r>
        <w:t>(5)</w:t>
      </w:r>
      <w:r>
        <w:tab/>
        <w:t xml:space="preserve">Agüero, M.; Monne, I.; Sánchez, A.; Zecchin, B.; Fusaro, A.; Ruano, M. J.; Del Valle Arrojo, M.; Fernández-Antonio, R.; Souto, A. M.; Tordable, P.; Cañás, J.; Bonfante, F.; Giussani, E.; Terregino, C.; Orejas, J. J. Highly Pathogenic Avian Influenza A(H5N1) Virus Infection in Farmed Minks, Spain, October 2022. </w:t>
      </w:r>
      <w:r>
        <w:rPr>
          <w:i/>
          <w:iCs/>
        </w:rPr>
        <w:t>Euro Surveill. Bull. Eur. Sur Mal. Transm. Eur. Commun. Dis. Bull.</w:t>
      </w:r>
      <w:r>
        <w:t xml:space="preserve"> </w:t>
      </w:r>
      <w:r>
        <w:rPr>
          <w:b/>
          <w:bCs/>
        </w:rPr>
        <w:t>2023</w:t>
      </w:r>
      <w:r>
        <w:t xml:space="preserve">, </w:t>
      </w:r>
      <w:r>
        <w:rPr>
          <w:i/>
          <w:iCs/>
        </w:rPr>
        <w:t>28</w:t>
      </w:r>
      <w:r>
        <w:t xml:space="preserve"> (3), 2300001. https://doi.org/10.2807/1560-7917.ES.2023.28.3.2300001.</w:t>
      </w:r>
    </w:p>
    <w:p w14:paraId="6BEB9EE3" w14:textId="77777777" w:rsidR="005278BD" w:rsidRDefault="005278BD" w:rsidP="005278BD">
      <w:pPr>
        <w:pStyle w:val="Bibliography"/>
      </w:pPr>
      <w:r>
        <w:t>(6)</w:t>
      </w:r>
      <w:r>
        <w:tab/>
        <w:t xml:space="preserve">Imai, M.; Watanabe, T.; Hatta, M.; Das, S. C.; Ozawa, M.; Shinya, K.; Zhong, G.; Hanson, A.; Katsura, H.; Watanabe, S.; Li, C.; Kawakami, E.; Yamada, S.; Kiso, M.; Suzuki, Y.; Maher, E. A.; Neumann, G.; Kawaoka, Y. Experimental Adaptation of an Influenza H5 Haemagglutinin (HA) Confers Respiratory Droplet Transmission to a Reassortant H5 HA/H1N1 Virus in Ferrets. </w:t>
      </w:r>
      <w:r>
        <w:rPr>
          <w:i/>
          <w:iCs/>
        </w:rPr>
        <w:t>Nature</w:t>
      </w:r>
      <w:r>
        <w:t xml:space="preserve"> </w:t>
      </w:r>
      <w:r>
        <w:rPr>
          <w:b/>
          <w:bCs/>
        </w:rPr>
        <w:t>2012</w:t>
      </w:r>
      <w:r>
        <w:t xml:space="preserve">, </w:t>
      </w:r>
      <w:r>
        <w:rPr>
          <w:i/>
          <w:iCs/>
        </w:rPr>
        <w:t>486</w:t>
      </w:r>
      <w:r>
        <w:t xml:space="preserve"> (7403), 420–428. https://doi.org/10.1038/nature10831.</w:t>
      </w:r>
    </w:p>
    <w:p w14:paraId="493B4DBF" w14:textId="77777777" w:rsidR="005278BD" w:rsidRDefault="005278BD" w:rsidP="005278BD">
      <w:pPr>
        <w:pStyle w:val="Bibliography"/>
      </w:pPr>
      <w:r>
        <w:lastRenderedPageBreak/>
        <w:t>(7)</w:t>
      </w:r>
      <w:r>
        <w:tab/>
        <w:t xml:space="preserve">Ferguson, N. M.; Fraser, C.; Donnelly, C. A.; Ghani, A. C.; Anderson, R. M. Public Health Risk from the Avian H5N1 Influenza Epidemic. </w:t>
      </w:r>
      <w:r>
        <w:rPr>
          <w:i/>
          <w:iCs/>
        </w:rPr>
        <w:t>Science</w:t>
      </w:r>
      <w:r>
        <w:t xml:space="preserve"> </w:t>
      </w:r>
      <w:r>
        <w:rPr>
          <w:b/>
          <w:bCs/>
        </w:rPr>
        <w:t>2004</w:t>
      </w:r>
      <w:r>
        <w:t xml:space="preserve">, </w:t>
      </w:r>
      <w:r>
        <w:rPr>
          <w:i/>
          <w:iCs/>
        </w:rPr>
        <w:t>304</w:t>
      </w:r>
      <w:r>
        <w:t xml:space="preserve"> (5673), 968–969. https://doi.org/10.1126/science.1096898.</w:t>
      </w:r>
    </w:p>
    <w:p w14:paraId="032265CB" w14:textId="77777777" w:rsidR="005278BD" w:rsidRDefault="005278BD" w:rsidP="005278BD">
      <w:pPr>
        <w:pStyle w:val="Bibliography"/>
      </w:pPr>
      <w:r>
        <w:t>(8)</w:t>
      </w:r>
      <w:r>
        <w:tab/>
        <w:t xml:space="preserve">Pinto, R. M.; Bakshi, S.; Lytras, S.; Zakaria, M. K.; Swingler, S.; Worrell, J. C.; Herder, V.; Hargrave, K. E.; Varjak, M.; Cameron-Ruiz, N.; Collados Rodriguez, M.; Varela, M.; Wickenhagen, A.; Loney, C.; Pei, Y.; Hughes, J.; Valette, E.; Turnbull, M. L.; Furnon, W.; Gu, Q.; Orr, L.; Taggart, A.; Diebold, O.; Davis, C.; Boutell, C.; Grey, F.; Hutchinson, E.; Digard, P.; Monne, I.; Wootton, S. K.; MacLeod, M. K. L.; Wilson, S. J.; Palmarini, M. BTN3A3 Evasion Promotes the Zoonotic Potential of Influenza A Viruses. </w:t>
      </w:r>
      <w:r>
        <w:rPr>
          <w:i/>
          <w:iCs/>
        </w:rPr>
        <w:t>Nature</w:t>
      </w:r>
      <w:r>
        <w:t xml:space="preserve"> </w:t>
      </w:r>
      <w:r>
        <w:rPr>
          <w:b/>
          <w:bCs/>
        </w:rPr>
        <w:t>2023</w:t>
      </w:r>
      <w:r>
        <w:t xml:space="preserve">, </w:t>
      </w:r>
      <w:r>
        <w:rPr>
          <w:i/>
          <w:iCs/>
        </w:rPr>
        <w:t>619</w:t>
      </w:r>
      <w:r>
        <w:t xml:space="preserve"> (7969), 338–347. https://doi.org/10.1038/s41586-023-06261-8.</w:t>
      </w:r>
    </w:p>
    <w:p w14:paraId="59A7C236" w14:textId="77777777" w:rsidR="005278BD" w:rsidRDefault="005278BD" w:rsidP="005278BD">
      <w:pPr>
        <w:pStyle w:val="Bibliography"/>
      </w:pPr>
      <w:r>
        <w:t>(9)</w:t>
      </w:r>
      <w:r>
        <w:tab/>
        <w:t xml:space="preserve">cdc. </w:t>
      </w:r>
      <w:r>
        <w:rPr>
          <w:i/>
          <w:iCs/>
        </w:rPr>
        <w:t>Technical Report: Highly Pathogenic Avian Influenza A(H5N1) Viruses</w:t>
      </w:r>
      <w:r>
        <w:t>. Centers for Disease Control and Prevention. https://www.cdc.gov/flu/avianflu/spotlights/2022-2023/h5n1-technical-report_june.htm (accessed 2023-08-10).</w:t>
      </w:r>
    </w:p>
    <w:p w14:paraId="13D26491" w14:textId="77777777" w:rsidR="005278BD" w:rsidRDefault="005278BD" w:rsidP="005278BD">
      <w:pPr>
        <w:pStyle w:val="Bibliography"/>
      </w:pPr>
      <w:r>
        <w:t>(10)</w:t>
      </w:r>
      <w:r>
        <w:tab/>
        <w:t xml:space="preserve">Krammer, F.; Smith, G. J. D.; Fouchier, R. A. M.; Peiris, M.; Kedzierska, K.; Doherty, P. C.; Palese, P.; Shaw, M. L.; Treanor, J.; Webster, R. G.; García-Sastre, A. Influenza. </w:t>
      </w:r>
      <w:r>
        <w:rPr>
          <w:i/>
          <w:iCs/>
        </w:rPr>
        <w:t>Nat. Rev. Dis. Primer</w:t>
      </w:r>
      <w:r>
        <w:t xml:space="preserve"> </w:t>
      </w:r>
      <w:r>
        <w:rPr>
          <w:b/>
          <w:bCs/>
        </w:rPr>
        <w:t>2018</w:t>
      </w:r>
      <w:r>
        <w:t xml:space="preserve">, </w:t>
      </w:r>
      <w:r>
        <w:rPr>
          <w:i/>
          <w:iCs/>
        </w:rPr>
        <w:t>4</w:t>
      </w:r>
      <w:r>
        <w:t xml:space="preserve"> (1), 1–21. https://doi.org/10.1038/s41572-018-0002-y.</w:t>
      </w:r>
    </w:p>
    <w:p w14:paraId="0968DC15" w14:textId="77777777" w:rsidR="005278BD" w:rsidRDefault="005278BD" w:rsidP="005278BD">
      <w:pPr>
        <w:pStyle w:val="Bibliography"/>
      </w:pPr>
      <w:r>
        <w:t>(11)</w:t>
      </w:r>
      <w:r>
        <w:tab/>
        <w:t xml:space="preserve">European Food Safety Authority, European Centre for Disease Prevention and Control, European Union Reference Laboratory for Avian Influenza; Adlhoch, C.; Fusaro, A.; Gonzales, J. L.; Kuiken, T.; Mirinaviciute, G.; Niqueux, É.; Stahl, K.; Staubach, C.; Terregino, C.; Broglia, A.; Kohnle, L.; Baldinelli, F. Avian Influenza Overview March – April 2023. </w:t>
      </w:r>
      <w:r>
        <w:rPr>
          <w:i/>
          <w:iCs/>
        </w:rPr>
        <w:t>EFSA J.</w:t>
      </w:r>
      <w:r>
        <w:t xml:space="preserve"> </w:t>
      </w:r>
      <w:r>
        <w:rPr>
          <w:b/>
          <w:bCs/>
        </w:rPr>
        <w:t>2023</w:t>
      </w:r>
      <w:r>
        <w:t xml:space="preserve">, </w:t>
      </w:r>
      <w:r>
        <w:rPr>
          <w:i/>
          <w:iCs/>
        </w:rPr>
        <w:t>21</w:t>
      </w:r>
      <w:r>
        <w:t xml:space="preserve"> (6), e08039. https://doi.org/10.2903/j.efsa.2023.8039.</w:t>
      </w:r>
    </w:p>
    <w:p w14:paraId="16CFB719" w14:textId="77777777" w:rsidR="005278BD" w:rsidRDefault="005278BD" w:rsidP="005278BD">
      <w:pPr>
        <w:pStyle w:val="Bibliography"/>
      </w:pPr>
      <w:r>
        <w:t>(12)</w:t>
      </w:r>
      <w:r>
        <w:tab/>
        <w:t xml:space="preserve">Fergus, R.; Fry, M.; Karesh, W. B.; Marra, P. P.; Newman, S.; Paul, E. Migratory Birds and Avian Flu. </w:t>
      </w:r>
      <w:r>
        <w:rPr>
          <w:i/>
          <w:iCs/>
        </w:rPr>
        <w:t>Science</w:t>
      </w:r>
      <w:r>
        <w:t xml:space="preserve"> </w:t>
      </w:r>
      <w:r>
        <w:rPr>
          <w:b/>
          <w:bCs/>
        </w:rPr>
        <w:t>2006</w:t>
      </w:r>
      <w:r>
        <w:t xml:space="preserve">, </w:t>
      </w:r>
      <w:r>
        <w:rPr>
          <w:i/>
          <w:iCs/>
        </w:rPr>
        <w:t>312</w:t>
      </w:r>
      <w:r>
        <w:t xml:space="preserve"> (5775), 845–846. https://doi.org/10.1126/science.312.5775.845c.</w:t>
      </w:r>
    </w:p>
    <w:p w14:paraId="39AFE6AA" w14:textId="77777777" w:rsidR="005278BD" w:rsidRDefault="005278BD" w:rsidP="005278BD">
      <w:pPr>
        <w:pStyle w:val="Bibliography"/>
      </w:pPr>
      <w:r>
        <w:t>(13)</w:t>
      </w:r>
      <w:r>
        <w:tab/>
        <w:t xml:space="preserve">Moreno, A.; Bonfante, F.; Bortolami, A.; Cassaniti, I.; Caruana, A.; Cottini, V.; Cereda, D.; Farioli, M.; Fusaro, A.; Lavazza, A.; Lecchini, P.; Lelli, D.; Maroni Ponti, A.; Nassuato, C.; Pastori, A.; Rovida, F.; Ruocco, L.; Sordilli, M.; Baldanti, F.; Terregino, C. Asymptomatic Infection with Clade 2.3.4.4b Highly Pathogenic Avian Influenza A(H5N1) in Carnivore Pets, Italy, April 2023. </w:t>
      </w:r>
      <w:r>
        <w:rPr>
          <w:i/>
          <w:iCs/>
        </w:rPr>
        <w:t>Eurosurveillance</w:t>
      </w:r>
      <w:r>
        <w:t xml:space="preserve"> </w:t>
      </w:r>
      <w:r>
        <w:rPr>
          <w:b/>
          <w:bCs/>
        </w:rPr>
        <w:t>2023</w:t>
      </w:r>
      <w:r>
        <w:t xml:space="preserve">, </w:t>
      </w:r>
      <w:r>
        <w:rPr>
          <w:i/>
          <w:iCs/>
        </w:rPr>
        <w:t>28</w:t>
      </w:r>
      <w:r>
        <w:t xml:space="preserve"> (35), 2300441. https://doi.org/10.2807/1560-7917.ES.2023.28.35.2300441.</w:t>
      </w:r>
    </w:p>
    <w:p w14:paraId="2C30E485" w14:textId="77777777" w:rsidR="005278BD" w:rsidRDefault="005278BD" w:rsidP="005278BD">
      <w:pPr>
        <w:pStyle w:val="Bibliography"/>
      </w:pPr>
      <w:r>
        <w:t>(14)</w:t>
      </w:r>
      <w:r>
        <w:tab/>
        <w:t xml:space="preserve">Briand, F.-X.; Souchaud, F.; Pierre, I.; Beven, V.; Hirchaud, E.; Hérault, F.; Planel, R.; Rigaudeau, A.; Bernard-Stoecklin, S.; Van der Werf, S.; Lina, B.; Gerbier, G.; Eterradossi, N.; Schmitz, A.; Niqueux, E.; Grasland, B. Highly Pathogenic Avian Influenza A(H5N1) Clade 2.3.4.4b Virus in Domestic Cat, France, 2022. </w:t>
      </w:r>
      <w:r>
        <w:rPr>
          <w:i/>
          <w:iCs/>
        </w:rPr>
        <w:t>Emerg. Infect. Dis.</w:t>
      </w:r>
      <w:r>
        <w:t xml:space="preserve"> </w:t>
      </w:r>
      <w:r>
        <w:rPr>
          <w:b/>
          <w:bCs/>
        </w:rPr>
        <w:t>2023</w:t>
      </w:r>
      <w:r>
        <w:t xml:space="preserve">, </w:t>
      </w:r>
      <w:r>
        <w:rPr>
          <w:i/>
          <w:iCs/>
        </w:rPr>
        <w:t>29</w:t>
      </w:r>
      <w:r>
        <w:t xml:space="preserve"> (8), 1696–1698. https://doi.org/10.3201/eid2908.230188.</w:t>
      </w:r>
    </w:p>
    <w:p w14:paraId="6ABB9735" w14:textId="77777777" w:rsidR="005278BD" w:rsidRDefault="005278BD" w:rsidP="005278BD">
      <w:pPr>
        <w:pStyle w:val="Bibliography"/>
      </w:pPr>
      <w:r>
        <w:t>(15)</w:t>
      </w:r>
      <w:r>
        <w:tab/>
        <w:t xml:space="preserve">Sillman, S. J.; Drozd, M.; Loy, D.; Harris, S. P. Naturally Occurring Highly Pathogenic Avian Influenza Virus H5N1 Clade 2.3.4.4b Infection in Three Domestic Cats in North America during 2023. </w:t>
      </w:r>
      <w:r>
        <w:rPr>
          <w:i/>
          <w:iCs/>
        </w:rPr>
        <w:t>J. Comp. Pathol.</w:t>
      </w:r>
      <w:r>
        <w:t xml:space="preserve"> </w:t>
      </w:r>
      <w:r>
        <w:rPr>
          <w:b/>
          <w:bCs/>
        </w:rPr>
        <w:t>2023</w:t>
      </w:r>
      <w:r>
        <w:t xml:space="preserve">, </w:t>
      </w:r>
      <w:r>
        <w:rPr>
          <w:i/>
          <w:iCs/>
        </w:rPr>
        <w:t>205</w:t>
      </w:r>
      <w:r>
        <w:t>, 17–23. https://doi.org/10.1016/j.jcpa.2023.07.001.</w:t>
      </w:r>
    </w:p>
    <w:p w14:paraId="39A4C4BD" w14:textId="77777777" w:rsidR="005278BD" w:rsidRDefault="005278BD" w:rsidP="005278BD">
      <w:pPr>
        <w:pStyle w:val="Bibliography"/>
      </w:pPr>
      <w:r>
        <w:t>(16)</w:t>
      </w:r>
      <w:r>
        <w:tab/>
        <w:t xml:space="preserve">Domańska-Blicharz, K.; Świętoń, E.; Świątalska, A.; Monne, I.; Fusaro, A.; Tarasiuk, K.; Wyrostek, K.; Styś-Fijoł, N.; Giza, A.; Pietruk, M.; Zechchin, B.; Pastori, A.; Adaszek, Ł.; Pomorska-Mól, M.; Tomczyk, G.; Terregino, C.; Winiarczyk, S. Outbreak of Highly Pathogenic Avian Influenza A(H5N1) Clade 2.3.4.4b Virus in Cats, Poland, June to July 2023. </w:t>
      </w:r>
      <w:r>
        <w:rPr>
          <w:i/>
          <w:iCs/>
        </w:rPr>
        <w:t>Eurosurveillance</w:t>
      </w:r>
      <w:r>
        <w:t xml:space="preserve"> </w:t>
      </w:r>
      <w:r>
        <w:rPr>
          <w:b/>
          <w:bCs/>
        </w:rPr>
        <w:t>2023</w:t>
      </w:r>
      <w:r>
        <w:t xml:space="preserve">, </w:t>
      </w:r>
      <w:r>
        <w:rPr>
          <w:i/>
          <w:iCs/>
        </w:rPr>
        <w:t>28</w:t>
      </w:r>
      <w:r>
        <w:t xml:space="preserve"> (31), 2300366. https://doi.org/10.2807/1560-7917.ES.2023.28.31.2300366.</w:t>
      </w:r>
    </w:p>
    <w:p w14:paraId="011C6380" w14:textId="77777777" w:rsidR="005278BD" w:rsidRDefault="005278BD" w:rsidP="005278BD">
      <w:pPr>
        <w:pStyle w:val="Bibliography"/>
      </w:pPr>
      <w:r>
        <w:t>(17)</w:t>
      </w:r>
      <w:r>
        <w:tab/>
        <w:t xml:space="preserve">Songserm, T.; Amonsin, A.; Jam-on, R.; Sae-Heng, N.; Meemak, N.; Pariyothorn, N.; Payungporn, S.; Theamboonlers, A.; Poovorawan, Y. Avian Influenza H5N1 in Naturally </w:t>
      </w:r>
      <w:r>
        <w:lastRenderedPageBreak/>
        <w:t xml:space="preserve">Infected Domestic Cat. </w:t>
      </w:r>
      <w:r>
        <w:rPr>
          <w:i/>
          <w:iCs/>
        </w:rPr>
        <w:t>Emerg. Infect. Dis.</w:t>
      </w:r>
      <w:r>
        <w:t xml:space="preserve"> </w:t>
      </w:r>
      <w:r>
        <w:rPr>
          <w:b/>
          <w:bCs/>
        </w:rPr>
        <w:t>2006</w:t>
      </w:r>
      <w:r>
        <w:t xml:space="preserve">, </w:t>
      </w:r>
      <w:r>
        <w:rPr>
          <w:i/>
          <w:iCs/>
        </w:rPr>
        <w:t>12</w:t>
      </w:r>
      <w:r>
        <w:t xml:space="preserve"> (4), 681–683. https://doi.org/10.3201/eid1204.051396.</w:t>
      </w:r>
    </w:p>
    <w:p w14:paraId="3921DB00" w14:textId="77777777" w:rsidR="005278BD" w:rsidRDefault="005278BD" w:rsidP="005278BD">
      <w:pPr>
        <w:pStyle w:val="Bibliography"/>
      </w:pPr>
      <w:r>
        <w:t>(18)</w:t>
      </w:r>
      <w:r>
        <w:tab/>
        <w:t xml:space="preserve">Keawcharoen, J.; Oraveerakul, K.; Kuiken, T.; Fouchier, R. A. M.; Amonsin, A.; Payungporn, S.; Noppornpanth, S.; Wattanodorn, S.; Theamboonlers, A.; Tantilertcharoen, R.; Pattanarangsan, R.; Arya, N.; Ratanakorn, P.; Osterhaus, A. D. M. E.; Poovorawan, Y. Avian Influenza H5N1 in Tigers and Leopards. </w:t>
      </w:r>
      <w:r>
        <w:rPr>
          <w:i/>
          <w:iCs/>
        </w:rPr>
        <w:t>Emerg. Infect. Dis.</w:t>
      </w:r>
      <w:r>
        <w:t xml:space="preserve"> </w:t>
      </w:r>
      <w:r>
        <w:rPr>
          <w:b/>
          <w:bCs/>
        </w:rPr>
        <w:t>2004</w:t>
      </w:r>
      <w:r>
        <w:t xml:space="preserve">, </w:t>
      </w:r>
      <w:r>
        <w:rPr>
          <w:i/>
          <w:iCs/>
        </w:rPr>
        <w:t>10</w:t>
      </w:r>
      <w:r>
        <w:t xml:space="preserve"> (12), 2189–2191. https://doi.org/10.3201/eid1012.040759.</w:t>
      </w:r>
    </w:p>
    <w:p w14:paraId="62DB5D00" w14:textId="77777777" w:rsidR="005278BD" w:rsidRDefault="005278BD" w:rsidP="005278BD">
      <w:pPr>
        <w:pStyle w:val="Bibliography"/>
      </w:pPr>
      <w:r>
        <w:t>(19)</w:t>
      </w:r>
      <w:r>
        <w:tab/>
        <w:t xml:space="preserve">Lipsitch, M.; Barclay, W.; Raman, R.; Russell, C. J.; Belser, J. A.; Cobey, S.; Kasson, P. M.; Lloyd-Smith, J. O.; Maurer-Stroh, S.; Riley, S.; Beauchemin, C. A.; Bedford, T.; Friedrich, T. C.; Handel, A.; Herfst, S.; Murcia, P. R.; Roche, B.; Wilke, C. O.; Russell, C. A. Viral Factors in Influenza Pandemic Risk Assessment. </w:t>
      </w:r>
      <w:r>
        <w:rPr>
          <w:i/>
          <w:iCs/>
        </w:rPr>
        <w:t>eLife</w:t>
      </w:r>
      <w:r>
        <w:t xml:space="preserve"> </w:t>
      </w:r>
      <w:r>
        <w:rPr>
          <w:b/>
          <w:bCs/>
        </w:rPr>
        <w:t>2016</w:t>
      </w:r>
      <w:r>
        <w:t xml:space="preserve">, </w:t>
      </w:r>
      <w:r>
        <w:rPr>
          <w:i/>
          <w:iCs/>
        </w:rPr>
        <w:t>5</w:t>
      </w:r>
      <w:r>
        <w:t>, e18491. https://doi.org/10.7554/eLife.18491.</w:t>
      </w:r>
    </w:p>
    <w:p w14:paraId="148BB1AE" w14:textId="77777777" w:rsidR="005278BD" w:rsidRDefault="005278BD" w:rsidP="005278BD">
      <w:pPr>
        <w:pStyle w:val="Bibliography"/>
      </w:pPr>
      <w:r>
        <w:t>(20)</w:t>
      </w:r>
      <w:r>
        <w:tab/>
        <w:t xml:space="preserve">WAHIS. </w:t>
      </w:r>
      <w:r>
        <w:rPr>
          <w:i/>
          <w:iCs/>
        </w:rPr>
        <w:t>World Animal Health Information Sytem</w:t>
      </w:r>
      <w:r>
        <w:t>. WOAH - World Organisation for Animal Health. https://www.woah.org/en/home/ (accessed 2023-08-14).</w:t>
      </w:r>
    </w:p>
    <w:p w14:paraId="4E2C0A2C" w14:textId="77777777" w:rsidR="005278BD" w:rsidRDefault="005278BD" w:rsidP="005278BD">
      <w:pPr>
        <w:pStyle w:val="Bibliography"/>
      </w:pPr>
      <w:r>
        <w:t>(21)</w:t>
      </w:r>
      <w:r>
        <w:tab/>
        <w:t xml:space="preserve">Morin, C. W.; Semenza, J. C.; Trtanj, J. M.; Glass, G. E.; Boyer, C.; Ebi, K. L. Unexplored Opportunities: Use of Climate- and Weather-Driven Early Warning Systems to Reduce the Burden of Infectious Diseases. </w:t>
      </w:r>
      <w:r>
        <w:rPr>
          <w:i/>
          <w:iCs/>
        </w:rPr>
        <w:t>Curr. Environ. Health Rep.</w:t>
      </w:r>
      <w:r>
        <w:t xml:space="preserve"> </w:t>
      </w:r>
      <w:r>
        <w:rPr>
          <w:b/>
          <w:bCs/>
        </w:rPr>
        <w:t>2018</w:t>
      </w:r>
      <w:r>
        <w:t xml:space="preserve">, </w:t>
      </w:r>
      <w:r>
        <w:rPr>
          <w:i/>
          <w:iCs/>
        </w:rPr>
        <w:t>5</w:t>
      </w:r>
      <w:r>
        <w:t xml:space="preserve"> (4), 430–438. https://doi.org/10.1007/s40572-018-0221-0.</w:t>
      </w:r>
    </w:p>
    <w:p w14:paraId="0A8F090A" w14:textId="77777777" w:rsidR="005278BD" w:rsidRDefault="005278BD" w:rsidP="005278BD">
      <w:pPr>
        <w:pStyle w:val="Bibliography"/>
      </w:pPr>
      <w:r>
        <w:t>(22)</w:t>
      </w:r>
      <w:r>
        <w:tab/>
        <w:t xml:space="preserve">Kjær, L. J.; Hjulsager, C. K.; Larsen, L. E.; Boklund, A. E.; Halasa, T.; Ward, M. P.; Kirkeby, C. T. Landscape Effects and Spatial Patterns of Avian Influenza Virus in Danish Wild Birds, 2006–2020. </w:t>
      </w:r>
      <w:r>
        <w:rPr>
          <w:i/>
          <w:iCs/>
        </w:rPr>
        <w:t>Transbound. Emerg. Dis.</w:t>
      </w:r>
      <w:r>
        <w:t xml:space="preserve"> </w:t>
      </w:r>
      <w:r>
        <w:rPr>
          <w:b/>
          <w:bCs/>
        </w:rPr>
        <w:t>2022</w:t>
      </w:r>
      <w:r>
        <w:t xml:space="preserve">, </w:t>
      </w:r>
      <w:r>
        <w:rPr>
          <w:i/>
          <w:iCs/>
        </w:rPr>
        <w:t>69</w:t>
      </w:r>
      <w:r>
        <w:t xml:space="preserve"> (2), 706–719. https://doi.org/10.1111/tbed.14040.</w:t>
      </w:r>
    </w:p>
    <w:p w14:paraId="2C5A69F3" w14:textId="77777777" w:rsidR="005278BD" w:rsidRDefault="005278BD" w:rsidP="005278BD">
      <w:pPr>
        <w:pStyle w:val="Bibliography"/>
      </w:pPr>
      <w:r>
        <w:t>(23)</w:t>
      </w:r>
      <w:r>
        <w:tab/>
        <w:t xml:space="preserve">Jung Kjær, L.; Ward, M. P.; Boklund, A. E.; Larsen, L. E.; Hjulsager, C. K.; Kirkeby, C. T. Using Surveillance Data for Early Warning Modelling of Highly Pathogenic Avian Influenza in Europe Reveals a Seasonal Shift in Transmission, 2016-2022. </w:t>
      </w:r>
      <w:r>
        <w:rPr>
          <w:i/>
          <w:iCs/>
        </w:rPr>
        <w:t>Sci. Rep.</w:t>
      </w:r>
      <w:r>
        <w:t xml:space="preserve"> </w:t>
      </w:r>
      <w:r>
        <w:rPr>
          <w:b/>
          <w:bCs/>
        </w:rPr>
        <w:t>2023</w:t>
      </w:r>
      <w:r>
        <w:t xml:space="preserve">, </w:t>
      </w:r>
      <w:r>
        <w:rPr>
          <w:i/>
          <w:iCs/>
        </w:rPr>
        <w:t>13</w:t>
      </w:r>
      <w:r>
        <w:t xml:space="preserve"> (1), 15396. https://doi.org/10.1038/s41598-023-42660-7.</w:t>
      </w:r>
    </w:p>
    <w:p w14:paraId="239F544A" w14:textId="77777777" w:rsidR="005278BD" w:rsidRDefault="005278BD" w:rsidP="005278BD">
      <w:pPr>
        <w:pStyle w:val="Bibliography"/>
      </w:pPr>
      <w:r>
        <w:t>(24)</w:t>
      </w:r>
      <w:r>
        <w:tab/>
        <w:t xml:space="preserve">Ward, M. P.; Maftei, D. N.; Apostu, C. L.; Suru, A. R. Association between Outbreaks of Highly Pathogenic Avian Influenza Subtype H5N1 and Migratory Waterfowl (Family Anatidae) Populations. </w:t>
      </w:r>
      <w:r>
        <w:rPr>
          <w:i/>
          <w:iCs/>
        </w:rPr>
        <w:t>Zoonoses Public Health</w:t>
      </w:r>
      <w:r>
        <w:t xml:space="preserve"> </w:t>
      </w:r>
      <w:r>
        <w:rPr>
          <w:b/>
          <w:bCs/>
        </w:rPr>
        <w:t>2009</w:t>
      </w:r>
      <w:r>
        <w:t xml:space="preserve">, </w:t>
      </w:r>
      <w:r>
        <w:rPr>
          <w:i/>
          <w:iCs/>
        </w:rPr>
        <w:t>56</w:t>
      </w:r>
      <w:r>
        <w:t xml:space="preserve"> (1), 1–9. https://doi.org/10.1111/j.1863-2378.2008.01150.x.</w:t>
      </w:r>
    </w:p>
    <w:p w14:paraId="32715986" w14:textId="77777777" w:rsidR="005278BD" w:rsidRDefault="005278BD" w:rsidP="005278BD">
      <w:pPr>
        <w:pStyle w:val="Bibliography"/>
      </w:pPr>
      <w:r>
        <w:t>(25)</w:t>
      </w:r>
      <w:r>
        <w:tab/>
        <w:t xml:space="preserve">Belkhiria, J.; Hijmans, R. J.; Boyce, W.; Crossley, B. M.; Martínez-López, B. Identification of High Risk Areas for Avian Influenza Outbreaks in California Using Disease Distribution Models. </w:t>
      </w:r>
      <w:r>
        <w:rPr>
          <w:i/>
          <w:iCs/>
        </w:rPr>
        <w:t>PloS One</w:t>
      </w:r>
      <w:r>
        <w:t xml:space="preserve"> </w:t>
      </w:r>
      <w:r>
        <w:rPr>
          <w:b/>
          <w:bCs/>
        </w:rPr>
        <w:t>2018</w:t>
      </w:r>
      <w:r>
        <w:t xml:space="preserve">, </w:t>
      </w:r>
      <w:r>
        <w:rPr>
          <w:i/>
          <w:iCs/>
        </w:rPr>
        <w:t>13</w:t>
      </w:r>
      <w:r>
        <w:t xml:space="preserve"> (1), e0190824. https://doi.org/10.1371/journal.pone.0190824.</w:t>
      </w:r>
    </w:p>
    <w:p w14:paraId="41843DD3" w14:textId="77777777" w:rsidR="005278BD" w:rsidRDefault="005278BD" w:rsidP="005278BD">
      <w:pPr>
        <w:pStyle w:val="Bibliography"/>
      </w:pPr>
      <w:r>
        <w:t>(26)</w:t>
      </w:r>
      <w:r>
        <w:tab/>
        <w:t xml:space="preserve">Walsh, M. G.; Amstislavski, P.; Greene, A.; Haseeb, M. A. The Landscape Epidemiology of Seasonal Clustering of Highly Pathogenic Avian Influenza (H5N1) in Domestic Poultry in Africa, Europe and Asia. </w:t>
      </w:r>
      <w:r>
        <w:rPr>
          <w:i/>
          <w:iCs/>
        </w:rPr>
        <w:t>Transbound. Emerg. Dis.</w:t>
      </w:r>
      <w:r>
        <w:t xml:space="preserve"> </w:t>
      </w:r>
      <w:r>
        <w:rPr>
          <w:b/>
          <w:bCs/>
        </w:rPr>
        <w:t>2017</w:t>
      </w:r>
      <w:r>
        <w:t xml:space="preserve">, </w:t>
      </w:r>
      <w:r>
        <w:rPr>
          <w:i/>
          <w:iCs/>
        </w:rPr>
        <w:t>64</w:t>
      </w:r>
      <w:r>
        <w:t xml:space="preserve"> (5), 1465–1478. https://doi.org/10.1111/tbed.12537.</w:t>
      </w:r>
    </w:p>
    <w:p w14:paraId="0944A0D2" w14:textId="77777777" w:rsidR="005278BD" w:rsidRDefault="005278BD" w:rsidP="005278BD">
      <w:pPr>
        <w:pStyle w:val="Bibliography"/>
      </w:pPr>
      <w:r>
        <w:t>(27)</w:t>
      </w:r>
      <w:r>
        <w:tab/>
        <w:t xml:space="preserve">Schreuder, J.; de Knegt, H. J.; Velkers, F. C.; Elbers, A. R. W.; Stahl, J.; Slaterus, R.; Stegeman, J. A.; de Boer, W. F. Wild Bird Densities and Landscape Variables Predict Spatial Patterns in HPAI Outbreak Risk across The Netherlands. </w:t>
      </w:r>
      <w:r>
        <w:rPr>
          <w:i/>
          <w:iCs/>
        </w:rPr>
        <w:t>Pathog. Basel Switz.</w:t>
      </w:r>
      <w:r>
        <w:t xml:space="preserve"> </w:t>
      </w:r>
      <w:r>
        <w:rPr>
          <w:b/>
          <w:bCs/>
        </w:rPr>
        <w:t>2022</w:t>
      </w:r>
      <w:r>
        <w:t xml:space="preserve">, </w:t>
      </w:r>
      <w:r>
        <w:rPr>
          <w:i/>
          <w:iCs/>
        </w:rPr>
        <w:t>11</w:t>
      </w:r>
      <w:r>
        <w:t xml:space="preserve"> (5), 549. https://doi.org/10.3390/pathogens11050549.</w:t>
      </w:r>
    </w:p>
    <w:p w14:paraId="28DA519C" w14:textId="77777777" w:rsidR="005278BD" w:rsidRDefault="005278BD" w:rsidP="005278BD">
      <w:pPr>
        <w:pStyle w:val="Bibliography"/>
      </w:pPr>
      <w:r>
        <w:t>(28)</w:t>
      </w:r>
      <w:r>
        <w:tab/>
        <w:t xml:space="preserve">Hunter, P. Europe’s Worst Ever Bird Flu Outbreak. </w:t>
      </w:r>
      <w:r>
        <w:rPr>
          <w:i/>
          <w:iCs/>
        </w:rPr>
        <w:t>EMBO Rep.</w:t>
      </w:r>
      <w:r>
        <w:t xml:space="preserve"> </w:t>
      </w:r>
      <w:r>
        <w:rPr>
          <w:b/>
          <w:bCs/>
        </w:rPr>
        <w:t>2022</w:t>
      </w:r>
      <w:r>
        <w:t xml:space="preserve">, </w:t>
      </w:r>
      <w:r>
        <w:rPr>
          <w:i/>
          <w:iCs/>
        </w:rPr>
        <w:t>23</w:t>
      </w:r>
      <w:r>
        <w:t xml:space="preserve"> (10), e56048. https://doi.org/10.15252/embr.202256048.</w:t>
      </w:r>
    </w:p>
    <w:p w14:paraId="5A79A5C9" w14:textId="77777777" w:rsidR="005278BD" w:rsidRDefault="005278BD" w:rsidP="005278BD">
      <w:pPr>
        <w:pStyle w:val="Bibliography"/>
      </w:pPr>
      <w:r>
        <w:t>(29)</w:t>
      </w:r>
      <w:r>
        <w:tab/>
        <w:t xml:space="preserve">Guinat, C.; Valenzuela Agüí, C.; Vaughan, T. G.; Scire, J.; Pohlmann, A.; Staubach, C.; King, J.; Świętoń, E.; Dán, Á.; Černíková, L.; Ducatez, M. F.; Stadler, T. Disentangling the </w:t>
      </w:r>
      <w:r>
        <w:lastRenderedPageBreak/>
        <w:t xml:space="preserve">Role of Poultry Farms and Wild Birds in the Spread of Highly Pathogenic Avian Influenza Virus in Europe. </w:t>
      </w:r>
      <w:r>
        <w:rPr>
          <w:i/>
          <w:iCs/>
        </w:rPr>
        <w:t>Virus Evol.</w:t>
      </w:r>
      <w:r>
        <w:t xml:space="preserve"> </w:t>
      </w:r>
      <w:r>
        <w:rPr>
          <w:b/>
          <w:bCs/>
        </w:rPr>
        <w:t>2022</w:t>
      </w:r>
      <w:r>
        <w:t xml:space="preserve">, </w:t>
      </w:r>
      <w:r>
        <w:rPr>
          <w:i/>
          <w:iCs/>
        </w:rPr>
        <w:t>8</w:t>
      </w:r>
      <w:r>
        <w:t xml:space="preserve"> (2), veac073. https://doi.org/10.1093/ve/veac073.</w:t>
      </w:r>
    </w:p>
    <w:p w14:paraId="07DA013D" w14:textId="77777777" w:rsidR="005278BD" w:rsidRDefault="005278BD" w:rsidP="005278BD">
      <w:pPr>
        <w:pStyle w:val="Bibliography"/>
      </w:pPr>
      <w:r>
        <w:t>(30)</w:t>
      </w:r>
      <w:r>
        <w:tab/>
        <w:t xml:space="preserve">Bergervoet, S. A.; Ho, C. K. Y.; Heutink, R.; Bossers, A.; Beerens, N. Spread of Highly Pathogenic Avian Influenza (HPAI) H5N5 Viruses in Europe in 2016–2017 Appears Related to the Timing of Reassortment Events. </w:t>
      </w:r>
      <w:r>
        <w:rPr>
          <w:i/>
          <w:iCs/>
        </w:rPr>
        <w:t>Viruses</w:t>
      </w:r>
      <w:r>
        <w:t xml:space="preserve"> </w:t>
      </w:r>
      <w:r>
        <w:rPr>
          <w:b/>
          <w:bCs/>
        </w:rPr>
        <w:t>2019</w:t>
      </w:r>
      <w:r>
        <w:t xml:space="preserve">, </w:t>
      </w:r>
      <w:r>
        <w:rPr>
          <w:i/>
          <w:iCs/>
        </w:rPr>
        <w:t>11</w:t>
      </w:r>
      <w:r>
        <w:t xml:space="preserve"> (6), 501. https://doi.org/10.3390/v11060501.</w:t>
      </w:r>
    </w:p>
    <w:p w14:paraId="516E463E" w14:textId="77777777" w:rsidR="005278BD" w:rsidRDefault="005278BD" w:rsidP="005278BD">
      <w:pPr>
        <w:pStyle w:val="Bibliography"/>
      </w:pPr>
      <w:r>
        <w:t>(31)</w:t>
      </w:r>
      <w:r>
        <w:tab/>
        <w:t xml:space="preserve">Verhagen, J. H.; Fouchier, R. A. M.; Lewis, N. Highly Pathogenic Avian Influenza Viruses at the Wild–Domestic Bird Interface in Europe: Future Directions for Research and Surveillance. </w:t>
      </w:r>
      <w:r>
        <w:rPr>
          <w:i/>
          <w:iCs/>
        </w:rPr>
        <w:t>Viruses</w:t>
      </w:r>
      <w:r>
        <w:t xml:space="preserve"> </w:t>
      </w:r>
      <w:r>
        <w:rPr>
          <w:b/>
          <w:bCs/>
        </w:rPr>
        <w:t>2021</w:t>
      </w:r>
      <w:r>
        <w:t xml:space="preserve">, </w:t>
      </w:r>
      <w:r>
        <w:rPr>
          <w:i/>
          <w:iCs/>
        </w:rPr>
        <w:t>13</w:t>
      </w:r>
      <w:r>
        <w:t xml:space="preserve"> (2), 212. https://doi.org/10.3390/v13020212.</w:t>
      </w:r>
    </w:p>
    <w:p w14:paraId="0E89A480" w14:textId="77777777" w:rsidR="005278BD" w:rsidRDefault="005278BD" w:rsidP="005278BD">
      <w:pPr>
        <w:pStyle w:val="Bibliography"/>
      </w:pPr>
      <w:r>
        <w:t>(32)</w:t>
      </w:r>
      <w:r>
        <w:tab/>
        <w:t xml:space="preserve">Chander, G.; Markham, B. L.; Helder, D. L. Summary of Current Radiometric Calibration Coefficients for Landsat MSS, TM, ETM+, and EO-1 ALI Sensors. </w:t>
      </w:r>
      <w:r>
        <w:rPr>
          <w:i/>
          <w:iCs/>
        </w:rPr>
        <w:t>Remote Sens. Environ.</w:t>
      </w:r>
      <w:r>
        <w:t xml:space="preserve"> </w:t>
      </w:r>
      <w:r>
        <w:rPr>
          <w:b/>
          <w:bCs/>
        </w:rPr>
        <w:t>2009</w:t>
      </w:r>
      <w:r>
        <w:t xml:space="preserve">, </w:t>
      </w:r>
      <w:r>
        <w:rPr>
          <w:i/>
          <w:iCs/>
        </w:rPr>
        <w:t>113</w:t>
      </w:r>
      <w:r>
        <w:t xml:space="preserve"> (5), 893–903. https://doi.org/10.1016/j.rse.2009.01.007.</w:t>
      </w:r>
    </w:p>
    <w:p w14:paraId="51786C29" w14:textId="77777777" w:rsidR="005278BD" w:rsidRDefault="005278BD" w:rsidP="005278BD">
      <w:pPr>
        <w:pStyle w:val="Bibliography"/>
      </w:pPr>
      <w:r>
        <w:t>(33)</w:t>
      </w:r>
      <w:r>
        <w:tab/>
        <w:t>Didan,  Kamel. MODIS/Terra Vegetation Indices 16-Day L3 Global 250m SIN Grid V061, 2021. https://doi.org/10.5067/MODIS/MOD13Q1.061.</w:t>
      </w:r>
    </w:p>
    <w:p w14:paraId="13DA3A70" w14:textId="77777777" w:rsidR="005278BD" w:rsidRDefault="005278BD" w:rsidP="005278BD">
      <w:pPr>
        <w:pStyle w:val="Bibliography"/>
      </w:pPr>
      <w:r>
        <w:t>(34)</w:t>
      </w:r>
      <w:r>
        <w:tab/>
        <w:t xml:space="preserve">Aybar, C.; Wu, Q.; Bautista, L.; Yali, R.; Barja, A. Rgee: An R Package for Interacting with Google Earth Engine. </w:t>
      </w:r>
      <w:r>
        <w:rPr>
          <w:i/>
          <w:iCs/>
        </w:rPr>
        <w:t>J. Open Source Softw.</w:t>
      </w:r>
      <w:r>
        <w:t xml:space="preserve"> </w:t>
      </w:r>
      <w:r>
        <w:rPr>
          <w:b/>
          <w:bCs/>
        </w:rPr>
        <w:t>2020</w:t>
      </w:r>
      <w:r>
        <w:t xml:space="preserve">, </w:t>
      </w:r>
      <w:r>
        <w:rPr>
          <w:i/>
          <w:iCs/>
        </w:rPr>
        <w:t>5</w:t>
      </w:r>
      <w:r>
        <w:t xml:space="preserve"> (51), 2272. https://doi.org/10.21105/joss.02272.</w:t>
      </w:r>
    </w:p>
    <w:p w14:paraId="3600907D" w14:textId="77777777" w:rsidR="005278BD" w:rsidRDefault="005278BD" w:rsidP="005278BD">
      <w:pPr>
        <w:pStyle w:val="Bibliography"/>
      </w:pPr>
      <w:r>
        <w:t>(35)</w:t>
      </w:r>
      <w:r>
        <w:tab/>
        <w:t xml:space="preserve">Gorelick, N.; Hancher, M.; Dixon, M.; Ilyushchenko, S.; Thau, D.; Moore, R. Google Earth Engine: Planetary-Scale Geospatial Analysis for Everyone. </w:t>
      </w:r>
      <w:r>
        <w:rPr>
          <w:i/>
          <w:iCs/>
        </w:rPr>
        <w:t>Remote Sens. Environ.</w:t>
      </w:r>
      <w:r>
        <w:t xml:space="preserve"> </w:t>
      </w:r>
      <w:r>
        <w:rPr>
          <w:b/>
          <w:bCs/>
        </w:rPr>
        <w:t>2017</w:t>
      </w:r>
      <w:r>
        <w:t xml:space="preserve">, </w:t>
      </w:r>
      <w:r>
        <w:rPr>
          <w:i/>
          <w:iCs/>
        </w:rPr>
        <w:t>202</w:t>
      </w:r>
      <w:r>
        <w:t>, 18–27. https://doi.org/10.1016/j.rse.2017.06.031.</w:t>
      </w:r>
    </w:p>
    <w:p w14:paraId="4EB3CEEC" w14:textId="77777777" w:rsidR="005278BD" w:rsidRDefault="005278BD" w:rsidP="005278BD">
      <w:pPr>
        <w:pStyle w:val="Bibliography"/>
      </w:pPr>
      <w:r>
        <w:t>(36)</w:t>
      </w:r>
      <w:r>
        <w:tab/>
        <w:t xml:space="preserve">European Commission. Statistical Office of the European Union. </w:t>
      </w:r>
      <w:r>
        <w:rPr>
          <w:i/>
          <w:iCs/>
        </w:rPr>
        <w:t>EU Legislation on the 2021 Population and Housing Censuses: Explanatory Notes : 2019 Edition.</w:t>
      </w:r>
      <w:r>
        <w:t>; Publications Office: LU, 2019.</w:t>
      </w:r>
    </w:p>
    <w:p w14:paraId="63160076" w14:textId="77777777" w:rsidR="005278BD" w:rsidRDefault="005278BD" w:rsidP="005278BD">
      <w:pPr>
        <w:pStyle w:val="Bibliography"/>
      </w:pPr>
      <w:r>
        <w:t>(37)</w:t>
      </w:r>
      <w:r>
        <w:tab/>
        <w:t xml:space="preserve">Fick, S. E.; Hijmans, R. J. WorldClim 2: New 1-Km Spatial Resolution Climate Surfaces for Global Land Areas. </w:t>
      </w:r>
      <w:r>
        <w:rPr>
          <w:i/>
          <w:iCs/>
        </w:rPr>
        <w:t>Int. J. Climatol.</w:t>
      </w:r>
      <w:r>
        <w:t xml:space="preserve"> </w:t>
      </w:r>
      <w:r>
        <w:rPr>
          <w:b/>
          <w:bCs/>
        </w:rPr>
        <w:t>2017</w:t>
      </w:r>
      <w:r>
        <w:t xml:space="preserve">, </w:t>
      </w:r>
      <w:r>
        <w:rPr>
          <w:i/>
          <w:iCs/>
        </w:rPr>
        <w:t>37</w:t>
      </w:r>
      <w:r>
        <w:t xml:space="preserve"> (12), 4302–4315. https://doi.org/10.1002/joc.5086.</w:t>
      </w:r>
    </w:p>
    <w:p w14:paraId="5E1C88B4" w14:textId="77777777" w:rsidR="005278BD" w:rsidRDefault="005278BD" w:rsidP="005278BD">
      <w:pPr>
        <w:pStyle w:val="Bibliography"/>
      </w:pPr>
      <w:r>
        <w:t>(38)</w:t>
      </w:r>
      <w:r>
        <w:tab/>
        <w:t xml:space="preserve">Manaswi, N. K. </w:t>
      </w:r>
      <w:r>
        <w:rPr>
          <w:i/>
          <w:iCs/>
        </w:rPr>
        <w:t>Deep Learning with Applications Using Python: Chatbots and Face, Object, and Speech Recognition With TensorFlow and Keras</w:t>
      </w:r>
      <w:r>
        <w:t>, 1st ed. 2018.; Apress : Imprint: Apress: Berkeley, CA, 2018. https://doi.org/10.1007/978-1-4842-3516-4.</w:t>
      </w:r>
    </w:p>
    <w:p w14:paraId="07B5596E" w14:textId="77777777" w:rsidR="005278BD" w:rsidRDefault="005278BD" w:rsidP="005278BD">
      <w:pPr>
        <w:pStyle w:val="Bibliography"/>
      </w:pPr>
      <w:r>
        <w:t>(39)</w:t>
      </w:r>
      <w:r>
        <w:tab/>
        <w:t>Ribeiro, M. T.; Singh, S.; Guestrin, C. “Why Should I Trust You?”: Explaining the Predictions of Any Classifier. arXiv August 9, 2016. https://doi.org/10.48550/arXiv.1602.04938.</w:t>
      </w:r>
    </w:p>
    <w:p w14:paraId="533483FC" w14:textId="77777777" w:rsidR="005278BD" w:rsidRDefault="005278BD" w:rsidP="005278BD">
      <w:pPr>
        <w:pStyle w:val="Bibliography"/>
      </w:pPr>
      <w:r>
        <w:t>(40)</w:t>
      </w:r>
      <w:r>
        <w:tab/>
        <w:t>Lundberg, S.; Lee, S.-I. A Unified Approach to Interpreting Model Predictions. arXiv November 24, 2017. https://doi.org/10.48550/arXiv.1705.07874.</w:t>
      </w:r>
    </w:p>
    <w:p w14:paraId="20B84F23" w14:textId="77777777" w:rsidR="005278BD" w:rsidRDefault="005278BD" w:rsidP="005278BD">
      <w:pPr>
        <w:pStyle w:val="Bibliography"/>
      </w:pPr>
      <w:r>
        <w:t>(41)</w:t>
      </w:r>
      <w:r>
        <w:tab/>
        <w:t xml:space="preserve">Vandegrift, K. J.; Sokolow, S. H.; Daszak, P.; Kilpatrick, A. M. Ecology of Avian Influenza Viruses in a Changing World. </w:t>
      </w:r>
      <w:r>
        <w:rPr>
          <w:i/>
          <w:iCs/>
        </w:rPr>
        <w:t>Ann. N. Y. Acad. Sci.</w:t>
      </w:r>
      <w:r>
        <w:t xml:space="preserve"> </w:t>
      </w:r>
      <w:r>
        <w:rPr>
          <w:b/>
          <w:bCs/>
        </w:rPr>
        <w:t>2010</w:t>
      </w:r>
      <w:r>
        <w:t xml:space="preserve">, </w:t>
      </w:r>
      <w:r>
        <w:rPr>
          <w:i/>
          <w:iCs/>
        </w:rPr>
        <w:t>1195</w:t>
      </w:r>
      <w:r>
        <w:t xml:space="preserve"> (1), 113–128. https://doi.org/10.1111/j.1749-6632.2010.05451.x.</w:t>
      </w:r>
    </w:p>
    <w:p w14:paraId="59C0BD77" w14:textId="77777777" w:rsidR="005278BD" w:rsidRDefault="005278BD" w:rsidP="005278BD">
      <w:pPr>
        <w:pStyle w:val="Bibliography"/>
      </w:pPr>
      <w:r>
        <w:t>(42)</w:t>
      </w:r>
      <w:r>
        <w:tab/>
        <w:t xml:space="preserve">Comin, A.; Stegeman, A.; Marangon, S.; Klinkenberg, D. Evaluating Surveillance Strategies for the Early Detection of Low Pathogenicity Avian Influenza Infections. </w:t>
      </w:r>
      <w:r>
        <w:rPr>
          <w:i/>
          <w:iCs/>
        </w:rPr>
        <w:t>PLOS ONE</w:t>
      </w:r>
      <w:r>
        <w:t xml:space="preserve"> </w:t>
      </w:r>
      <w:r>
        <w:rPr>
          <w:b/>
          <w:bCs/>
        </w:rPr>
        <w:t>2012</w:t>
      </w:r>
      <w:r>
        <w:t xml:space="preserve">, </w:t>
      </w:r>
      <w:r>
        <w:rPr>
          <w:i/>
          <w:iCs/>
        </w:rPr>
        <w:t>7</w:t>
      </w:r>
      <w:r>
        <w:t xml:space="preserve"> (4), e35956. https://doi.org/10.1371/journal.pone.0035956.</w:t>
      </w:r>
    </w:p>
    <w:p w14:paraId="52317092" w14:textId="77777777" w:rsidR="005278BD" w:rsidRDefault="005278BD" w:rsidP="005278BD">
      <w:pPr>
        <w:pStyle w:val="Bibliography"/>
      </w:pPr>
      <w:r>
        <w:t>(43)</w:t>
      </w:r>
      <w:r>
        <w:tab/>
        <w:t xml:space="preserve">Beltrán-Alcrudo, D.; Carpenter, T. E.; Cardona, C. A Flock-Tailored Early Warning System for Low Pathogenic Avian Influenza (LPAI) in Commercial Egg Laying Flocks. </w:t>
      </w:r>
      <w:r>
        <w:rPr>
          <w:i/>
          <w:iCs/>
        </w:rPr>
        <w:t>Prev. Vet. Med.</w:t>
      </w:r>
      <w:r>
        <w:t xml:space="preserve"> </w:t>
      </w:r>
      <w:r>
        <w:rPr>
          <w:b/>
          <w:bCs/>
        </w:rPr>
        <w:t>2009</w:t>
      </w:r>
      <w:r>
        <w:t xml:space="preserve">, </w:t>
      </w:r>
      <w:r>
        <w:rPr>
          <w:i/>
          <w:iCs/>
        </w:rPr>
        <w:t>92</w:t>
      </w:r>
      <w:r>
        <w:t xml:space="preserve"> (4), 324–332. https://doi.org/10.1016/j.prevetmed.2009.07.013.</w:t>
      </w:r>
    </w:p>
    <w:p w14:paraId="4DB871EC" w14:textId="77777777" w:rsidR="005278BD" w:rsidRDefault="005278BD" w:rsidP="005278BD">
      <w:pPr>
        <w:pStyle w:val="Bibliography"/>
      </w:pPr>
      <w:r>
        <w:t>(44)</w:t>
      </w:r>
      <w:r>
        <w:tab/>
        <w:t xml:space="preserve">Guinat, C.; Agui, C. V.; Vaughan, T. G.; Scire, J.; Pohlmann, A.; Staubach, C.; King, J.; Swieton, E.; Dan, A.; Cernikova, L.; Ducatez, M. F.; Stadler, T. Disentangling the Role of Poultry Farms and Wild Birds in the Spread of Highly Pathogenic Avian Influenza Virus </w:t>
      </w:r>
      <w:r>
        <w:lastRenderedPageBreak/>
        <w:t>H5N8 in Europe. bioRxiv October 24, 2021, p 2021.10.22.465255. https://doi.org/10.1101/2021.10.22.465255.</w:t>
      </w:r>
    </w:p>
    <w:p w14:paraId="37F73F41" w14:textId="77777777" w:rsidR="005278BD" w:rsidRDefault="005278BD" w:rsidP="005278BD">
      <w:pPr>
        <w:pStyle w:val="Bibliography"/>
      </w:pPr>
      <w:r>
        <w:t>(45)</w:t>
      </w:r>
      <w:r>
        <w:tab/>
        <w:t xml:space="preserve">Śmietanka, K.; Świętoń, E.; Wyrostek, K.; Kozak, E.; Tarasiuk, K.; Styś-Fijoł, N.; Dziadek, K.; Niemczuk, K. Highly Pathogenic Avian Influenza H5Nx in Poland in 2020/2021: A Descriptive Epidemiological Study of a Large-Scale Epidemic. </w:t>
      </w:r>
      <w:r>
        <w:rPr>
          <w:i/>
          <w:iCs/>
        </w:rPr>
        <w:t>J. Vet. Res.</w:t>
      </w:r>
      <w:r>
        <w:t xml:space="preserve"> </w:t>
      </w:r>
      <w:r>
        <w:rPr>
          <w:b/>
          <w:bCs/>
        </w:rPr>
        <w:t>2022</w:t>
      </w:r>
      <w:r>
        <w:t xml:space="preserve">, </w:t>
      </w:r>
      <w:r>
        <w:rPr>
          <w:i/>
          <w:iCs/>
        </w:rPr>
        <w:t>66</w:t>
      </w:r>
      <w:r>
        <w:t xml:space="preserve"> (1), 1–7. https://doi.org/10.2478/jvetres-2022-0017.</w:t>
      </w:r>
    </w:p>
    <w:p w14:paraId="23427642" w14:textId="77777777" w:rsidR="005278BD" w:rsidRDefault="005278BD" w:rsidP="005278BD">
      <w:pPr>
        <w:pStyle w:val="Bibliography"/>
      </w:pPr>
      <w:r>
        <w:t>(46)</w:t>
      </w:r>
      <w:r>
        <w:tab/>
        <w:t xml:space="preserve">Martin, G.; Becker, D. J.; Plowright, R. K. Environmental Persistence of Influenza H5N1 Is Driven by Temperature and Salinity: Insights From a Bayesian Meta-Analysis. </w:t>
      </w:r>
      <w:r>
        <w:rPr>
          <w:i/>
          <w:iCs/>
        </w:rPr>
        <w:t>Front. Ecol. Evol.</w:t>
      </w:r>
      <w:r>
        <w:t xml:space="preserve"> </w:t>
      </w:r>
      <w:r>
        <w:rPr>
          <w:b/>
          <w:bCs/>
        </w:rPr>
        <w:t>2018</w:t>
      </w:r>
      <w:r>
        <w:t xml:space="preserve">, </w:t>
      </w:r>
      <w:r>
        <w:rPr>
          <w:i/>
          <w:iCs/>
        </w:rPr>
        <w:t>6</w:t>
      </w:r>
      <w:r>
        <w:t>.</w:t>
      </w:r>
    </w:p>
    <w:p w14:paraId="47BF8D0E" w14:textId="77777777" w:rsidR="005278BD" w:rsidRDefault="005278BD" w:rsidP="005278BD">
      <w:pPr>
        <w:pStyle w:val="Bibliography"/>
      </w:pPr>
      <w:r>
        <w:t>(47)</w:t>
      </w:r>
      <w:r>
        <w:tab/>
        <w:t xml:space="preserve">Normile, D. Are Wild Birds to Blame? </w:t>
      </w:r>
      <w:r>
        <w:rPr>
          <w:i/>
          <w:iCs/>
        </w:rPr>
        <w:t>Science</w:t>
      </w:r>
      <w:r>
        <w:t xml:space="preserve"> </w:t>
      </w:r>
      <w:r>
        <w:rPr>
          <w:b/>
          <w:bCs/>
        </w:rPr>
        <w:t>2005</w:t>
      </w:r>
      <w:r>
        <w:t xml:space="preserve">, </w:t>
      </w:r>
      <w:r>
        <w:rPr>
          <w:i/>
          <w:iCs/>
        </w:rPr>
        <w:t>310</w:t>
      </w:r>
      <w:r>
        <w:t xml:space="preserve"> (5747), 426–428. https://doi.org/10.1126/science.310.5747.426.</w:t>
      </w:r>
    </w:p>
    <w:p w14:paraId="1A932C14" w14:textId="77777777" w:rsidR="005278BD" w:rsidRDefault="005278BD" w:rsidP="005278BD">
      <w:pPr>
        <w:pStyle w:val="Bibliography"/>
      </w:pPr>
      <w:r>
        <w:t>(48)</w:t>
      </w:r>
      <w:r>
        <w:tab/>
        <w:t xml:space="preserve">Teifke, J. P.; Klopfleisch, R.; Globig, A.; Starick, E.; Hoffmann, B.; Wolf, P. U.; Beer, M.; Mettenleiter, T. C.; Harder, T. C. Pathology of Natural Infections by H5N1 Highly Pathogenic Avian Influenza Virus in Mute (Cygnus Olor) and Whooper (Cygnus Cygnus) Swans. </w:t>
      </w:r>
      <w:r>
        <w:rPr>
          <w:i/>
          <w:iCs/>
        </w:rPr>
        <w:t>Vet. Pathol.</w:t>
      </w:r>
      <w:r>
        <w:t xml:space="preserve"> </w:t>
      </w:r>
      <w:r>
        <w:rPr>
          <w:b/>
          <w:bCs/>
        </w:rPr>
        <w:t>2007</w:t>
      </w:r>
      <w:r>
        <w:t xml:space="preserve">, </w:t>
      </w:r>
      <w:r>
        <w:rPr>
          <w:i/>
          <w:iCs/>
        </w:rPr>
        <w:t>44</w:t>
      </w:r>
      <w:r>
        <w:t xml:space="preserve"> (2), 137–143. https://doi.org/10.1354/vp.44-2-137.</w:t>
      </w:r>
    </w:p>
    <w:p w14:paraId="1B0EB483" w14:textId="77777777" w:rsidR="005278BD" w:rsidRDefault="005278BD" w:rsidP="005278BD">
      <w:pPr>
        <w:pStyle w:val="Bibliography"/>
      </w:pPr>
      <w:r>
        <w:t>(49)</w:t>
      </w:r>
      <w:r>
        <w:tab/>
        <w:t xml:space="preserve">Beerens, N.; Heutink, R.; Pritz-Verschuren, S.; Germeraad, E. A.; Bergervoet, S. A.; Harders, F.; Bossers, A.; Koch, G. Genetic Relationship between Poultry and Wild Bird Viruses during the Highly Pathogenic Avian Influenza H5N6 Epidemic in the Netherlands, 2017–2018. </w:t>
      </w:r>
      <w:r>
        <w:rPr>
          <w:i/>
          <w:iCs/>
        </w:rPr>
        <w:t>Transbound. Emerg. Dis.</w:t>
      </w:r>
      <w:r>
        <w:t xml:space="preserve"> </w:t>
      </w:r>
      <w:r>
        <w:rPr>
          <w:b/>
          <w:bCs/>
        </w:rPr>
        <w:t>2019</w:t>
      </w:r>
      <w:r>
        <w:t xml:space="preserve">, </w:t>
      </w:r>
      <w:r>
        <w:rPr>
          <w:i/>
          <w:iCs/>
        </w:rPr>
        <w:t>66</w:t>
      </w:r>
      <w:r>
        <w:t xml:space="preserve"> (3), 1370–1378. https://doi.org/10.1111/tbed.13169.</w:t>
      </w:r>
    </w:p>
    <w:p w14:paraId="1E2FD6BD" w14:textId="77777777" w:rsidR="005278BD" w:rsidRDefault="005278BD" w:rsidP="005278BD">
      <w:pPr>
        <w:pStyle w:val="Bibliography"/>
      </w:pPr>
      <w:r>
        <w:t>(50)</w:t>
      </w:r>
      <w:r>
        <w:tab/>
        <w:t xml:space="preserve">Mulatti, P.; Fusaro, A.; Scolamacchia, F.; Zecchin, B.; Azzolini, A.; Zamperin, G.; Terregino, C.; Cunial, G.; Monne, I.; Marangon, S. Integration of Genetic and Epidemiological Data to Infer H5N8 HPAI Virus Transmission Dynamics during the 2016-2017 Epidemic in Italy. </w:t>
      </w:r>
      <w:r>
        <w:rPr>
          <w:i/>
          <w:iCs/>
        </w:rPr>
        <w:t>Sci. Rep.</w:t>
      </w:r>
      <w:r>
        <w:t xml:space="preserve"> </w:t>
      </w:r>
      <w:r>
        <w:rPr>
          <w:b/>
          <w:bCs/>
        </w:rPr>
        <w:t>2018</w:t>
      </w:r>
      <w:r>
        <w:t xml:space="preserve">, </w:t>
      </w:r>
      <w:r>
        <w:rPr>
          <w:i/>
          <w:iCs/>
        </w:rPr>
        <w:t>8</w:t>
      </w:r>
      <w:r>
        <w:t xml:space="preserve"> (1), 18037. https://doi.org/10.1038/s41598-018-36892-1.</w:t>
      </w:r>
    </w:p>
    <w:p w14:paraId="2C4DDFA3" w14:textId="77777777" w:rsidR="005278BD" w:rsidRDefault="005278BD" w:rsidP="005278BD">
      <w:pPr>
        <w:pStyle w:val="Bibliography"/>
      </w:pPr>
      <w:r>
        <w:t>(51)</w:t>
      </w:r>
      <w:r>
        <w:tab/>
        <w:t xml:space="preserve">Klaassen, M.; Wille, M. The Plight and Role of Wild Birds in the Current Bird Flu Panzootic. </w:t>
      </w:r>
      <w:r>
        <w:rPr>
          <w:i/>
          <w:iCs/>
        </w:rPr>
        <w:t>Nat. Ecol. Evol.</w:t>
      </w:r>
      <w:r>
        <w:t xml:space="preserve"> </w:t>
      </w:r>
      <w:r>
        <w:rPr>
          <w:b/>
          <w:bCs/>
        </w:rPr>
        <w:t>2023</w:t>
      </w:r>
      <w:r>
        <w:t>, 1–2. https://doi.org/10.1038/s41559-023-02182-x.</w:t>
      </w:r>
    </w:p>
    <w:p w14:paraId="428934ED" w14:textId="77777777" w:rsidR="005278BD" w:rsidRDefault="005278BD" w:rsidP="005278BD">
      <w:pPr>
        <w:pStyle w:val="Bibliography"/>
      </w:pPr>
      <w:r>
        <w:t>(52)</w:t>
      </w:r>
      <w:r>
        <w:tab/>
        <w:t xml:space="preserve">Peiris, J. S. M.; Poon, L. L. M.; Guan, Y. Surveillance of Animal Influenza for Pandemic Preparedness. </w:t>
      </w:r>
      <w:r>
        <w:rPr>
          <w:i/>
          <w:iCs/>
        </w:rPr>
        <w:t>Science</w:t>
      </w:r>
      <w:r>
        <w:t xml:space="preserve"> </w:t>
      </w:r>
      <w:r>
        <w:rPr>
          <w:b/>
          <w:bCs/>
        </w:rPr>
        <w:t>2012</w:t>
      </w:r>
      <w:r>
        <w:t xml:space="preserve">, </w:t>
      </w:r>
      <w:r>
        <w:rPr>
          <w:i/>
          <w:iCs/>
        </w:rPr>
        <w:t>335</w:t>
      </w:r>
      <w:r>
        <w:t xml:space="preserve"> (6073), 1173–1174. https://doi.org/10.1126/science.1219936.</w:t>
      </w:r>
    </w:p>
    <w:p w14:paraId="24C0313B" w14:textId="77777777" w:rsidR="005278BD" w:rsidRDefault="005278BD" w:rsidP="005278BD">
      <w:pPr>
        <w:pStyle w:val="Bibliography"/>
      </w:pPr>
      <w:r>
        <w:t>(53)</w:t>
      </w:r>
      <w:r>
        <w:tab/>
        <w:t xml:space="preserve">Iglesias, I.; Perez, A. M.; De la Torre, A.; Muñoz, M. J.; Martínez, M.; Sánchez-Vizcaíno, J. M. Identifying Areas for Infectious Animal Disease Surveillance in the Absence of Population Data: Highly Pathogenic Avian Influenza in Wild Bird Populations of Europe. </w:t>
      </w:r>
      <w:r>
        <w:rPr>
          <w:i/>
          <w:iCs/>
        </w:rPr>
        <w:t>Prev. Vet. Med.</w:t>
      </w:r>
      <w:r>
        <w:t xml:space="preserve"> </w:t>
      </w:r>
      <w:r>
        <w:rPr>
          <w:b/>
          <w:bCs/>
        </w:rPr>
        <w:t>2010</w:t>
      </w:r>
      <w:r>
        <w:t xml:space="preserve">, </w:t>
      </w:r>
      <w:r>
        <w:rPr>
          <w:i/>
          <w:iCs/>
        </w:rPr>
        <w:t>96</w:t>
      </w:r>
      <w:r>
        <w:t xml:space="preserve"> (1), 1–8. https://doi.org/10.1016/j.prevetmed.2010.05.002.</w:t>
      </w:r>
    </w:p>
    <w:p w14:paraId="7C2D62B2" w14:textId="77777777" w:rsidR="005278BD" w:rsidRDefault="005278BD" w:rsidP="005278BD">
      <w:pPr>
        <w:pStyle w:val="Bibliography"/>
      </w:pPr>
      <w:r>
        <w:t>(54)</w:t>
      </w:r>
      <w:r>
        <w:tab/>
        <w:t xml:space="preserve">Hood, G.; Roche, X.; Brioudes, A.; von Dobschuetz, S.; Fasina, F. O.; Kalpravidh, W.; Makonnen, Y.; Lubroth, J.; Sims, L. A Literature Review of the Use of Environmental Sampling in the Surveillance of Avian Influenza Viruses. </w:t>
      </w:r>
      <w:r>
        <w:rPr>
          <w:i/>
          <w:iCs/>
        </w:rPr>
        <w:t>Transbound. Emerg. Dis.</w:t>
      </w:r>
      <w:r>
        <w:t xml:space="preserve"> </w:t>
      </w:r>
      <w:r>
        <w:rPr>
          <w:b/>
          <w:bCs/>
        </w:rPr>
        <w:t>2021</w:t>
      </w:r>
      <w:r>
        <w:t xml:space="preserve">, </w:t>
      </w:r>
      <w:r>
        <w:rPr>
          <w:i/>
          <w:iCs/>
        </w:rPr>
        <w:t>68</w:t>
      </w:r>
      <w:r>
        <w:t xml:space="preserve"> (1), 110–126. https://doi.org/10.1111/tbed.13633.</w:t>
      </w:r>
    </w:p>
    <w:p w14:paraId="743044B1" w14:textId="77777777" w:rsidR="005278BD" w:rsidRDefault="005278BD" w:rsidP="005278BD">
      <w:pPr>
        <w:pStyle w:val="Bibliography"/>
      </w:pPr>
      <w:r>
        <w:t>(55)</w:t>
      </w:r>
      <w:r>
        <w:tab/>
        <w:t xml:space="preserve">Saavedra, I.; Rabadán-González, J.; Aragonés, D.; Figuerola, J. Can Citizen Science Contribute to Avian Influenza Surveillance? </w:t>
      </w:r>
      <w:r>
        <w:rPr>
          <w:i/>
          <w:iCs/>
        </w:rPr>
        <w:t>Pathogens</w:t>
      </w:r>
      <w:r>
        <w:t xml:space="preserve"> </w:t>
      </w:r>
      <w:r>
        <w:rPr>
          <w:b/>
          <w:bCs/>
        </w:rPr>
        <w:t>2023</w:t>
      </w:r>
      <w:r>
        <w:t xml:space="preserve">, </w:t>
      </w:r>
      <w:r>
        <w:rPr>
          <w:i/>
          <w:iCs/>
        </w:rPr>
        <w:t>12</w:t>
      </w:r>
      <w:r>
        <w:t xml:space="preserve"> (9), 1183. https://doi.org/10.3390/pathogens12091183.</w:t>
      </w:r>
    </w:p>
    <w:p w14:paraId="7565BD64" w14:textId="6BBBD82A" w:rsidR="00985BFE" w:rsidRPr="00A743C9" w:rsidRDefault="00804261" w:rsidP="009A6187">
      <w:pPr>
        <w:jc w:val="both"/>
        <w:rPr>
          <w:rFonts w:cstheme="minorHAnsi"/>
        </w:rPr>
      </w:pPr>
      <w:r w:rsidRPr="00A743C9">
        <w:rPr>
          <w:rFonts w:cstheme="minorHAnsi"/>
        </w:rPr>
        <w:fldChar w:fldCharType="end"/>
      </w:r>
    </w:p>
    <w:sectPr w:rsidR="00985BFE" w:rsidRPr="00A743C9">
      <w:footerReference w:type="even"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CD63E" w14:textId="77777777" w:rsidR="009B3B39" w:rsidRDefault="009B3B39" w:rsidP="00442AEA">
      <w:r>
        <w:separator/>
      </w:r>
    </w:p>
    <w:p w14:paraId="12F3C4B2" w14:textId="77777777" w:rsidR="009B3B39" w:rsidRDefault="009B3B39"/>
  </w:endnote>
  <w:endnote w:type="continuationSeparator" w:id="0">
    <w:p w14:paraId="64E72430" w14:textId="77777777" w:rsidR="009B3B39" w:rsidRDefault="009B3B39" w:rsidP="00442AEA">
      <w:r>
        <w:continuationSeparator/>
      </w:r>
    </w:p>
    <w:p w14:paraId="12643F20" w14:textId="77777777" w:rsidR="009B3B39" w:rsidRDefault="009B3B39"/>
  </w:endnote>
  <w:endnote w:type="continuationNotice" w:id="1">
    <w:p w14:paraId="7D675226" w14:textId="77777777" w:rsidR="009B3B39" w:rsidRDefault="009B3B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D3685" w14:textId="1C5747F6" w:rsidR="00442AEA" w:rsidRDefault="00442AEA" w:rsidP="00472A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1A86DE7" w14:textId="77777777" w:rsidR="00442AEA" w:rsidRDefault="00442AEA" w:rsidP="00442AEA">
    <w:pPr>
      <w:pStyle w:val="Footer"/>
      <w:ind w:right="360"/>
    </w:pPr>
  </w:p>
  <w:p w14:paraId="01D65CD3" w14:textId="77777777" w:rsidR="005E44EB" w:rsidRDefault="005E44E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849202"/>
      <w:docPartObj>
        <w:docPartGallery w:val="Page Numbers (Bottom of Page)"/>
        <w:docPartUnique/>
      </w:docPartObj>
    </w:sdtPr>
    <w:sdtContent>
      <w:p w14:paraId="78E14B74" w14:textId="72AE86BB" w:rsidR="00442AEA" w:rsidRDefault="00442AEA" w:rsidP="00472A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DA7C5A" w14:textId="77777777" w:rsidR="00442AEA" w:rsidRDefault="00442AEA" w:rsidP="00442AEA">
    <w:pPr>
      <w:pStyle w:val="Footer"/>
      <w:ind w:right="360"/>
    </w:pPr>
  </w:p>
  <w:p w14:paraId="09997A29" w14:textId="77777777" w:rsidR="005E44EB" w:rsidRDefault="005E44E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0DEBF" w14:textId="77777777" w:rsidR="009B3B39" w:rsidRDefault="009B3B39" w:rsidP="00442AEA">
      <w:r>
        <w:separator/>
      </w:r>
    </w:p>
    <w:p w14:paraId="03CE1B42" w14:textId="77777777" w:rsidR="009B3B39" w:rsidRDefault="009B3B39"/>
  </w:footnote>
  <w:footnote w:type="continuationSeparator" w:id="0">
    <w:p w14:paraId="196AF736" w14:textId="77777777" w:rsidR="009B3B39" w:rsidRDefault="009B3B39" w:rsidP="00442AEA">
      <w:r>
        <w:continuationSeparator/>
      </w:r>
    </w:p>
    <w:p w14:paraId="379A8CFD" w14:textId="77777777" w:rsidR="009B3B39" w:rsidRDefault="009B3B39"/>
  </w:footnote>
  <w:footnote w:type="continuationNotice" w:id="1">
    <w:p w14:paraId="385D9BA9" w14:textId="77777777" w:rsidR="009B3B39" w:rsidRDefault="009B3B39"/>
  </w:footnote>
</w:footnotes>
</file>

<file path=word/intelligence2.xml><?xml version="1.0" encoding="utf-8"?>
<int2:intelligence xmlns:int2="http://schemas.microsoft.com/office/intelligence/2020/intelligence" xmlns:oel="http://schemas.microsoft.com/office/2019/extlst">
  <int2:observations>
    <int2:textHash int2:hashCode="fLN3jD9emYyVkJ" int2:id="1qPyqnNG">
      <int2:state int2:value="Rejected" int2:type="AugLoop_Text_Critique"/>
    </int2:textHash>
    <int2:textHash int2:hashCode="AFFu1HIl8pZXqh" int2:id="4ZJhchO6">
      <int2:state int2:value="Rejected" int2:type="AugLoop_Text_Critique"/>
    </int2:textHash>
    <int2:textHash int2:hashCode="g49twfgqnFZDl8" int2:id="WPTAqFXS">
      <int2:state int2:value="Rejected" int2:type="AugLoop_Text_Critique"/>
    </int2:textHash>
    <int2:textHash int2:hashCode="SDtB/NHzpjQXLW" int2:id="XLkIp9xw">
      <int2:state int2:value="Rejected" int2:type="AugLoop_Text_Critique"/>
    </int2:textHash>
    <int2:textHash int2:hashCode="8xBffq/R0u3blc" int2:id="fjVZLjuV">
      <int2:state int2:value="Rejected" int2:type="AugLoop_Text_Critique"/>
    </int2:textHash>
    <int2:textHash int2:hashCode="9tBAt8sodafNs1" int2:id="uGdPrvEu">
      <int2:state int2:value="Rejected" int2:type="AugLoop_Text_Critique"/>
    </int2:textHash>
    <int2:bookmark int2:bookmarkName="_Int_1qmK9GBa" int2:invalidationBookmarkName="" int2:hashCode="CGPpNG1i9268Pz" int2:id="KpsKQ6td">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835076"/>
    <w:multiLevelType w:val="multilevel"/>
    <w:tmpl w:val="F236B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BB0E2C"/>
    <w:multiLevelType w:val="hybridMultilevel"/>
    <w:tmpl w:val="E398E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73173"/>
    <w:multiLevelType w:val="hybridMultilevel"/>
    <w:tmpl w:val="A4A01564"/>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8F7E56"/>
    <w:multiLevelType w:val="hybridMultilevel"/>
    <w:tmpl w:val="15A01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C84A4E"/>
    <w:multiLevelType w:val="hybridMultilevel"/>
    <w:tmpl w:val="A7A015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F267CF"/>
    <w:multiLevelType w:val="hybridMultilevel"/>
    <w:tmpl w:val="7F382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BE14F5"/>
    <w:multiLevelType w:val="multilevel"/>
    <w:tmpl w:val="66DA3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F86545"/>
    <w:multiLevelType w:val="hybridMultilevel"/>
    <w:tmpl w:val="4692ABCA"/>
    <w:lvl w:ilvl="0" w:tplc="C29EBA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3E52B9"/>
    <w:multiLevelType w:val="multilevel"/>
    <w:tmpl w:val="73ACF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242A3B"/>
    <w:multiLevelType w:val="hybridMultilevel"/>
    <w:tmpl w:val="800238B2"/>
    <w:lvl w:ilvl="0" w:tplc="38C43034">
      <w:start w:val="1"/>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8616198">
    <w:abstractNumId w:val="5"/>
  </w:num>
  <w:num w:numId="2" w16cid:durableId="1568883883">
    <w:abstractNumId w:val="2"/>
  </w:num>
  <w:num w:numId="3" w16cid:durableId="1577931342">
    <w:abstractNumId w:val="4"/>
  </w:num>
  <w:num w:numId="4" w16cid:durableId="1778718298">
    <w:abstractNumId w:val="0"/>
  </w:num>
  <w:num w:numId="5" w16cid:durableId="713509295">
    <w:abstractNumId w:val="8"/>
  </w:num>
  <w:num w:numId="6" w16cid:durableId="944701656">
    <w:abstractNumId w:val="6"/>
  </w:num>
  <w:num w:numId="7" w16cid:durableId="1882788902">
    <w:abstractNumId w:val="9"/>
  </w:num>
  <w:num w:numId="8" w16cid:durableId="1219365550">
    <w:abstractNumId w:val="7"/>
  </w:num>
  <w:num w:numId="9" w16cid:durableId="1103302243">
    <w:abstractNumId w:val="1"/>
  </w:num>
  <w:num w:numId="10" w16cid:durableId="2234903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8"/>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124"/>
    <w:rsid w:val="00000473"/>
    <w:rsid w:val="00000606"/>
    <w:rsid w:val="000026EB"/>
    <w:rsid w:val="00002AAC"/>
    <w:rsid w:val="00002D48"/>
    <w:rsid w:val="00006076"/>
    <w:rsid w:val="00007335"/>
    <w:rsid w:val="000074DB"/>
    <w:rsid w:val="0000787D"/>
    <w:rsid w:val="0000796A"/>
    <w:rsid w:val="00010063"/>
    <w:rsid w:val="00010200"/>
    <w:rsid w:val="000103AD"/>
    <w:rsid w:val="00011DC8"/>
    <w:rsid w:val="00013BF9"/>
    <w:rsid w:val="00013F3F"/>
    <w:rsid w:val="000145B2"/>
    <w:rsid w:val="00014EF9"/>
    <w:rsid w:val="00016B40"/>
    <w:rsid w:val="00017C5A"/>
    <w:rsid w:val="00017D08"/>
    <w:rsid w:val="00017D74"/>
    <w:rsid w:val="00020268"/>
    <w:rsid w:val="00020E3A"/>
    <w:rsid w:val="00021208"/>
    <w:rsid w:val="0002131F"/>
    <w:rsid w:val="0002186B"/>
    <w:rsid w:val="00021DE1"/>
    <w:rsid w:val="00022AFE"/>
    <w:rsid w:val="00022F5B"/>
    <w:rsid w:val="00023C35"/>
    <w:rsid w:val="00025D92"/>
    <w:rsid w:val="00026AEB"/>
    <w:rsid w:val="000307CA"/>
    <w:rsid w:val="00033480"/>
    <w:rsid w:val="00034FAF"/>
    <w:rsid w:val="0003503B"/>
    <w:rsid w:val="00036243"/>
    <w:rsid w:val="000373F3"/>
    <w:rsid w:val="00037D12"/>
    <w:rsid w:val="00037EC4"/>
    <w:rsid w:val="00040C76"/>
    <w:rsid w:val="00042CD1"/>
    <w:rsid w:val="00042D40"/>
    <w:rsid w:val="0004301E"/>
    <w:rsid w:val="00043352"/>
    <w:rsid w:val="000449D7"/>
    <w:rsid w:val="00044EF3"/>
    <w:rsid w:val="00045CA8"/>
    <w:rsid w:val="00045D12"/>
    <w:rsid w:val="00046977"/>
    <w:rsid w:val="000512AE"/>
    <w:rsid w:val="00052423"/>
    <w:rsid w:val="00053A11"/>
    <w:rsid w:val="00056937"/>
    <w:rsid w:val="00056BA0"/>
    <w:rsid w:val="00061403"/>
    <w:rsid w:val="0006151F"/>
    <w:rsid w:val="000626F0"/>
    <w:rsid w:val="0006336D"/>
    <w:rsid w:val="000641FD"/>
    <w:rsid w:val="00064230"/>
    <w:rsid w:val="00064718"/>
    <w:rsid w:val="000678A1"/>
    <w:rsid w:val="000702FB"/>
    <w:rsid w:val="000715B6"/>
    <w:rsid w:val="00073879"/>
    <w:rsid w:val="00074099"/>
    <w:rsid w:val="00074327"/>
    <w:rsid w:val="00074CDC"/>
    <w:rsid w:val="0007586E"/>
    <w:rsid w:val="00077536"/>
    <w:rsid w:val="00080424"/>
    <w:rsid w:val="000818B0"/>
    <w:rsid w:val="00081BFD"/>
    <w:rsid w:val="00083662"/>
    <w:rsid w:val="00083740"/>
    <w:rsid w:val="0008444D"/>
    <w:rsid w:val="00084744"/>
    <w:rsid w:val="00085364"/>
    <w:rsid w:val="00085840"/>
    <w:rsid w:val="00085F02"/>
    <w:rsid w:val="00087DCA"/>
    <w:rsid w:val="000900E2"/>
    <w:rsid w:val="000901FA"/>
    <w:rsid w:val="0009041A"/>
    <w:rsid w:val="0009087D"/>
    <w:rsid w:val="0009250B"/>
    <w:rsid w:val="00092CA6"/>
    <w:rsid w:val="00095317"/>
    <w:rsid w:val="00095DED"/>
    <w:rsid w:val="00097CAE"/>
    <w:rsid w:val="00097F47"/>
    <w:rsid w:val="000A1A20"/>
    <w:rsid w:val="000A1B85"/>
    <w:rsid w:val="000A20CB"/>
    <w:rsid w:val="000A26C3"/>
    <w:rsid w:val="000A28F0"/>
    <w:rsid w:val="000A2EBF"/>
    <w:rsid w:val="000A3AEC"/>
    <w:rsid w:val="000A3CBE"/>
    <w:rsid w:val="000A47CE"/>
    <w:rsid w:val="000A5339"/>
    <w:rsid w:val="000A564D"/>
    <w:rsid w:val="000A5D54"/>
    <w:rsid w:val="000A7D06"/>
    <w:rsid w:val="000B00D0"/>
    <w:rsid w:val="000B0257"/>
    <w:rsid w:val="000B088E"/>
    <w:rsid w:val="000B1C6E"/>
    <w:rsid w:val="000B31D1"/>
    <w:rsid w:val="000B5D92"/>
    <w:rsid w:val="000B654A"/>
    <w:rsid w:val="000B6899"/>
    <w:rsid w:val="000B6D3F"/>
    <w:rsid w:val="000B7428"/>
    <w:rsid w:val="000B7510"/>
    <w:rsid w:val="000C03C3"/>
    <w:rsid w:val="000C116C"/>
    <w:rsid w:val="000C13FA"/>
    <w:rsid w:val="000C1B01"/>
    <w:rsid w:val="000C1F5A"/>
    <w:rsid w:val="000C24BB"/>
    <w:rsid w:val="000C2A7A"/>
    <w:rsid w:val="000C45F7"/>
    <w:rsid w:val="000C5FFD"/>
    <w:rsid w:val="000D0F44"/>
    <w:rsid w:val="000D161B"/>
    <w:rsid w:val="000D17FA"/>
    <w:rsid w:val="000D4B44"/>
    <w:rsid w:val="000E09B7"/>
    <w:rsid w:val="000E309D"/>
    <w:rsid w:val="000E35C5"/>
    <w:rsid w:val="000E48EF"/>
    <w:rsid w:val="000E49C7"/>
    <w:rsid w:val="000E4D23"/>
    <w:rsid w:val="000E4DDB"/>
    <w:rsid w:val="000E4E0A"/>
    <w:rsid w:val="000E5D00"/>
    <w:rsid w:val="000E7210"/>
    <w:rsid w:val="000F12AF"/>
    <w:rsid w:val="000F293D"/>
    <w:rsid w:val="000F4894"/>
    <w:rsid w:val="000F4EC5"/>
    <w:rsid w:val="000F624E"/>
    <w:rsid w:val="000F6E7A"/>
    <w:rsid w:val="0010103E"/>
    <w:rsid w:val="00101687"/>
    <w:rsid w:val="00102439"/>
    <w:rsid w:val="00103824"/>
    <w:rsid w:val="00104141"/>
    <w:rsid w:val="0010482E"/>
    <w:rsid w:val="00110B8D"/>
    <w:rsid w:val="0011246A"/>
    <w:rsid w:val="00112D42"/>
    <w:rsid w:val="001144B5"/>
    <w:rsid w:val="00114F4F"/>
    <w:rsid w:val="00116AA2"/>
    <w:rsid w:val="0011714B"/>
    <w:rsid w:val="00121DAC"/>
    <w:rsid w:val="00122DE1"/>
    <w:rsid w:val="00124030"/>
    <w:rsid w:val="001244D8"/>
    <w:rsid w:val="00125E74"/>
    <w:rsid w:val="00126CED"/>
    <w:rsid w:val="00127B40"/>
    <w:rsid w:val="00127D11"/>
    <w:rsid w:val="0013094A"/>
    <w:rsid w:val="00132A60"/>
    <w:rsid w:val="00132E48"/>
    <w:rsid w:val="00133312"/>
    <w:rsid w:val="00133635"/>
    <w:rsid w:val="0013538C"/>
    <w:rsid w:val="00136B3B"/>
    <w:rsid w:val="001373EA"/>
    <w:rsid w:val="001400DD"/>
    <w:rsid w:val="00141E90"/>
    <w:rsid w:val="001429C1"/>
    <w:rsid w:val="00143005"/>
    <w:rsid w:val="001438B0"/>
    <w:rsid w:val="0014401D"/>
    <w:rsid w:val="001446CB"/>
    <w:rsid w:val="00144825"/>
    <w:rsid w:val="00145744"/>
    <w:rsid w:val="001458C3"/>
    <w:rsid w:val="00145963"/>
    <w:rsid w:val="001460ED"/>
    <w:rsid w:val="0014688D"/>
    <w:rsid w:val="00146C2A"/>
    <w:rsid w:val="00147064"/>
    <w:rsid w:val="00147BF3"/>
    <w:rsid w:val="00147C6F"/>
    <w:rsid w:val="00152FE3"/>
    <w:rsid w:val="00153144"/>
    <w:rsid w:val="001531CB"/>
    <w:rsid w:val="00154371"/>
    <w:rsid w:val="00155F88"/>
    <w:rsid w:val="001563D6"/>
    <w:rsid w:val="00156CBE"/>
    <w:rsid w:val="00156D74"/>
    <w:rsid w:val="001579C8"/>
    <w:rsid w:val="00160491"/>
    <w:rsid w:val="00160736"/>
    <w:rsid w:val="00161E8B"/>
    <w:rsid w:val="00162706"/>
    <w:rsid w:val="001631B9"/>
    <w:rsid w:val="001635FC"/>
    <w:rsid w:val="001650E0"/>
    <w:rsid w:val="001652BA"/>
    <w:rsid w:val="00165587"/>
    <w:rsid w:val="00165DC0"/>
    <w:rsid w:val="00166185"/>
    <w:rsid w:val="001669ED"/>
    <w:rsid w:val="0017027B"/>
    <w:rsid w:val="00170D2D"/>
    <w:rsid w:val="00170EF4"/>
    <w:rsid w:val="00171E77"/>
    <w:rsid w:val="00172A63"/>
    <w:rsid w:val="00172D9A"/>
    <w:rsid w:val="00174008"/>
    <w:rsid w:val="00174DBC"/>
    <w:rsid w:val="00175CA2"/>
    <w:rsid w:val="00176786"/>
    <w:rsid w:val="001767AD"/>
    <w:rsid w:val="00177F9B"/>
    <w:rsid w:val="00180030"/>
    <w:rsid w:val="00180A3D"/>
    <w:rsid w:val="0018451E"/>
    <w:rsid w:val="00186251"/>
    <w:rsid w:val="0018646B"/>
    <w:rsid w:val="00186984"/>
    <w:rsid w:val="00186EB7"/>
    <w:rsid w:val="001870F5"/>
    <w:rsid w:val="00187199"/>
    <w:rsid w:val="001873AD"/>
    <w:rsid w:val="00190E77"/>
    <w:rsid w:val="00191912"/>
    <w:rsid w:val="001949DC"/>
    <w:rsid w:val="00195F7B"/>
    <w:rsid w:val="001966F6"/>
    <w:rsid w:val="00196931"/>
    <w:rsid w:val="00197C73"/>
    <w:rsid w:val="001A2FA5"/>
    <w:rsid w:val="001A3FBA"/>
    <w:rsid w:val="001A3FE4"/>
    <w:rsid w:val="001A42A0"/>
    <w:rsid w:val="001A5D49"/>
    <w:rsid w:val="001A7718"/>
    <w:rsid w:val="001A7B71"/>
    <w:rsid w:val="001A7ED4"/>
    <w:rsid w:val="001B1165"/>
    <w:rsid w:val="001B3A3B"/>
    <w:rsid w:val="001B3DF9"/>
    <w:rsid w:val="001B45F6"/>
    <w:rsid w:val="001B549D"/>
    <w:rsid w:val="001B6678"/>
    <w:rsid w:val="001B6742"/>
    <w:rsid w:val="001C01B7"/>
    <w:rsid w:val="001C0B6E"/>
    <w:rsid w:val="001C201B"/>
    <w:rsid w:val="001C2303"/>
    <w:rsid w:val="001C25A4"/>
    <w:rsid w:val="001C30F2"/>
    <w:rsid w:val="001C4945"/>
    <w:rsid w:val="001C52ED"/>
    <w:rsid w:val="001C5595"/>
    <w:rsid w:val="001C65D2"/>
    <w:rsid w:val="001C678C"/>
    <w:rsid w:val="001C69C9"/>
    <w:rsid w:val="001D0245"/>
    <w:rsid w:val="001D03CE"/>
    <w:rsid w:val="001D22C5"/>
    <w:rsid w:val="001D478F"/>
    <w:rsid w:val="001D5057"/>
    <w:rsid w:val="001D6CF2"/>
    <w:rsid w:val="001D6DDB"/>
    <w:rsid w:val="001D7541"/>
    <w:rsid w:val="001D769C"/>
    <w:rsid w:val="001D7D3D"/>
    <w:rsid w:val="001E02C5"/>
    <w:rsid w:val="001E1762"/>
    <w:rsid w:val="001E2305"/>
    <w:rsid w:val="001E2A2B"/>
    <w:rsid w:val="001E35CA"/>
    <w:rsid w:val="001E4245"/>
    <w:rsid w:val="001E46FD"/>
    <w:rsid w:val="001E6525"/>
    <w:rsid w:val="001E6E79"/>
    <w:rsid w:val="001E7506"/>
    <w:rsid w:val="001E7636"/>
    <w:rsid w:val="001F03E0"/>
    <w:rsid w:val="001F0B9E"/>
    <w:rsid w:val="001F12CB"/>
    <w:rsid w:val="001F177E"/>
    <w:rsid w:val="001F19AD"/>
    <w:rsid w:val="001F1F2E"/>
    <w:rsid w:val="001F20AF"/>
    <w:rsid w:val="001F2474"/>
    <w:rsid w:val="001F2BF7"/>
    <w:rsid w:val="001F34E4"/>
    <w:rsid w:val="001F3E70"/>
    <w:rsid w:val="001F43BF"/>
    <w:rsid w:val="001F518C"/>
    <w:rsid w:val="001F6C88"/>
    <w:rsid w:val="001F6E63"/>
    <w:rsid w:val="001F7240"/>
    <w:rsid w:val="001F79B7"/>
    <w:rsid w:val="00200720"/>
    <w:rsid w:val="0020089F"/>
    <w:rsid w:val="0020177F"/>
    <w:rsid w:val="0020183C"/>
    <w:rsid w:val="0020348F"/>
    <w:rsid w:val="0020508F"/>
    <w:rsid w:val="0020615F"/>
    <w:rsid w:val="0020639F"/>
    <w:rsid w:val="002063F8"/>
    <w:rsid w:val="00206C45"/>
    <w:rsid w:val="002071F5"/>
    <w:rsid w:val="00207A58"/>
    <w:rsid w:val="00210231"/>
    <w:rsid w:val="00211D82"/>
    <w:rsid w:val="0021251E"/>
    <w:rsid w:val="00212BB1"/>
    <w:rsid w:val="0021305D"/>
    <w:rsid w:val="00213115"/>
    <w:rsid w:val="002132A7"/>
    <w:rsid w:val="00213D3A"/>
    <w:rsid w:val="00214338"/>
    <w:rsid w:val="0021438C"/>
    <w:rsid w:val="00214FE6"/>
    <w:rsid w:val="00215CBF"/>
    <w:rsid w:val="002165BF"/>
    <w:rsid w:val="00217C64"/>
    <w:rsid w:val="00220381"/>
    <w:rsid w:val="00220FC4"/>
    <w:rsid w:val="00222224"/>
    <w:rsid w:val="002223D6"/>
    <w:rsid w:val="0022278E"/>
    <w:rsid w:val="00223193"/>
    <w:rsid w:val="00224028"/>
    <w:rsid w:val="0022527E"/>
    <w:rsid w:val="002256B4"/>
    <w:rsid w:val="00226807"/>
    <w:rsid w:val="00227A55"/>
    <w:rsid w:val="00227D91"/>
    <w:rsid w:val="00227E51"/>
    <w:rsid w:val="0023100C"/>
    <w:rsid w:val="002311E7"/>
    <w:rsid w:val="00231764"/>
    <w:rsid w:val="00231A7E"/>
    <w:rsid w:val="00232793"/>
    <w:rsid w:val="00232DDE"/>
    <w:rsid w:val="0023429C"/>
    <w:rsid w:val="00235814"/>
    <w:rsid w:val="0023636F"/>
    <w:rsid w:val="00236C6E"/>
    <w:rsid w:val="0024015B"/>
    <w:rsid w:val="00240600"/>
    <w:rsid w:val="00240E82"/>
    <w:rsid w:val="00241020"/>
    <w:rsid w:val="00241ADB"/>
    <w:rsid w:val="00241ECB"/>
    <w:rsid w:val="0024236A"/>
    <w:rsid w:val="00242A16"/>
    <w:rsid w:val="00242E41"/>
    <w:rsid w:val="00243F0A"/>
    <w:rsid w:val="00250B8A"/>
    <w:rsid w:val="00251A72"/>
    <w:rsid w:val="00252AEA"/>
    <w:rsid w:val="0025464D"/>
    <w:rsid w:val="00254C93"/>
    <w:rsid w:val="00254D5C"/>
    <w:rsid w:val="00255032"/>
    <w:rsid w:val="002550D2"/>
    <w:rsid w:val="00255E46"/>
    <w:rsid w:val="0025639E"/>
    <w:rsid w:val="00256BC4"/>
    <w:rsid w:val="00257A78"/>
    <w:rsid w:val="0026031C"/>
    <w:rsid w:val="00260E69"/>
    <w:rsid w:val="002623A7"/>
    <w:rsid w:val="002623F8"/>
    <w:rsid w:val="002633BD"/>
    <w:rsid w:val="00263B11"/>
    <w:rsid w:val="00263DDD"/>
    <w:rsid w:val="00263EE7"/>
    <w:rsid w:val="002645FC"/>
    <w:rsid w:val="002650B4"/>
    <w:rsid w:val="00265294"/>
    <w:rsid w:val="002703A3"/>
    <w:rsid w:val="00271129"/>
    <w:rsid w:val="00271FDD"/>
    <w:rsid w:val="002728D9"/>
    <w:rsid w:val="0027352B"/>
    <w:rsid w:val="00273E03"/>
    <w:rsid w:val="00274628"/>
    <w:rsid w:val="002759A6"/>
    <w:rsid w:val="00277C27"/>
    <w:rsid w:val="002805D1"/>
    <w:rsid w:val="00280FB5"/>
    <w:rsid w:val="0028136A"/>
    <w:rsid w:val="00281CE8"/>
    <w:rsid w:val="00282B18"/>
    <w:rsid w:val="0028382C"/>
    <w:rsid w:val="0028405F"/>
    <w:rsid w:val="0028409D"/>
    <w:rsid w:val="00284B29"/>
    <w:rsid w:val="00285DF2"/>
    <w:rsid w:val="00287AFE"/>
    <w:rsid w:val="00287D05"/>
    <w:rsid w:val="00290C83"/>
    <w:rsid w:val="00290ECF"/>
    <w:rsid w:val="00291728"/>
    <w:rsid w:val="00291FE1"/>
    <w:rsid w:val="002928B0"/>
    <w:rsid w:val="00292C1C"/>
    <w:rsid w:val="00292C67"/>
    <w:rsid w:val="00293350"/>
    <w:rsid w:val="002933C9"/>
    <w:rsid w:val="002939B2"/>
    <w:rsid w:val="002940A7"/>
    <w:rsid w:val="002951DD"/>
    <w:rsid w:val="00295AB6"/>
    <w:rsid w:val="00295F27"/>
    <w:rsid w:val="002965FF"/>
    <w:rsid w:val="00296B76"/>
    <w:rsid w:val="00296C65"/>
    <w:rsid w:val="00297CA3"/>
    <w:rsid w:val="002A05B4"/>
    <w:rsid w:val="002A0978"/>
    <w:rsid w:val="002A0CBD"/>
    <w:rsid w:val="002A0D1A"/>
    <w:rsid w:val="002A17DB"/>
    <w:rsid w:val="002A256F"/>
    <w:rsid w:val="002A2679"/>
    <w:rsid w:val="002A2CE9"/>
    <w:rsid w:val="002A35FC"/>
    <w:rsid w:val="002A4EDE"/>
    <w:rsid w:val="002A5067"/>
    <w:rsid w:val="002A5163"/>
    <w:rsid w:val="002A51D1"/>
    <w:rsid w:val="002A57AB"/>
    <w:rsid w:val="002A678B"/>
    <w:rsid w:val="002A6B00"/>
    <w:rsid w:val="002A7659"/>
    <w:rsid w:val="002B0E35"/>
    <w:rsid w:val="002B134E"/>
    <w:rsid w:val="002B179D"/>
    <w:rsid w:val="002B23F1"/>
    <w:rsid w:val="002B2653"/>
    <w:rsid w:val="002B3225"/>
    <w:rsid w:val="002B3238"/>
    <w:rsid w:val="002B3358"/>
    <w:rsid w:val="002B3AF0"/>
    <w:rsid w:val="002B6ACF"/>
    <w:rsid w:val="002B6E4B"/>
    <w:rsid w:val="002C0258"/>
    <w:rsid w:val="002C0725"/>
    <w:rsid w:val="002C0AEA"/>
    <w:rsid w:val="002C2014"/>
    <w:rsid w:val="002C29B0"/>
    <w:rsid w:val="002C42AC"/>
    <w:rsid w:val="002C5A99"/>
    <w:rsid w:val="002C5CF3"/>
    <w:rsid w:val="002C6021"/>
    <w:rsid w:val="002D13E0"/>
    <w:rsid w:val="002D31A2"/>
    <w:rsid w:val="002D3499"/>
    <w:rsid w:val="002D4026"/>
    <w:rsid w:val="002D4F5A"/>
    <w:rsid w:val="002D66A4"/>
    <w:rsid w:val="002D7757"/>
    <w:rsid w:val="002D7C13"/>
    <w:rsid w:val="002D7C5E"/>
    <w:rsid w:val="002E0705"/>
    <w:rsid w:val="002E1598"/>
    <w:rsid w:val="002E2579"/>
    <w:rsid w:val="002E2F94"/>
    <w:rsid w:val="002E32B4"/>
    <w:rsid w:val="002E4217"/>
    <w:rsid w:val="002E44A4"/>
    <w:rsid w:val="002E49A7"/>
    <w:rsid w:val="002E4F8D"/>
    <w:rsid w:val="002E55A0"/>
    <w:rsid w:val="002E5F41"/>
    <w:rsid w:val="002E6365"/>
    <w:rsid w:val="002E6907"/>
    <w:rsid w:val="002E7DB2"/>
    <w:rsid w:val="002F070F"/>
    <w:rsid w:val="002F0F12"/>
    <w:rsid w:val="002F1A9C"/>
    <w:rsid w:val="002F1E7B"/>
    <w:rsid w:val="002F2F5A"/>
    <w:rsid w:val="002F4AD5"/>
    <w:rsid w:val="002F6043"/>
    <w:rsid w:val="002F63CD"/>
    <w:rsid w:val="002F79DA"/>
    <w:rsid w:val="002F7EC4"/>
    <w:rsid w:val="00301260"/>
    <w:rsid w:val="003021B0"/>
    <w:rsid w:val="00304016"/>
    <w:rsid w:val="00305A53"/>
    <w:rsid w:val="00305D0D"/>
    <w:rsid w:val="003105ED"/>
    <w:rsid w:val="00310CE7"/>
    <w:rsid w:val="00310D34"/>
    <w:rsid w:val="00311220"/>
    <w:rsid w:val="00311DB3"/>
    <w:rsid w:val="0031258D"/>
    <w:rsid w:val="0031350A"/>
    <w:rsid w:val="00313FC2"/>
    <w:rsid w:val="00314366"/>
    <w:rsid w:val="00314DDE"/>
    <w:rsid w:val="0031501E"/>
    <w:rsid w:val="00315817"/>
    <w:rsid w:val="00315E24"/>
    <w:rsid w:val="00315E51"/>
    <w:rsid w:val="00316630"/>
    <w:rsid w:val="00316C13"/>
    <w:rsid w:val="00316CDE"/>
    <w:rsid w:val="00316D01"/>
    <w:rsid w:val="00316DC1"/>
    <w:rsid w:val="00322362"/>
    <w:rsid w:val="00322539"/>
    <w:rsid w:val="003236A3"/>
    <w:rsid w:val="00324B16"/>
    <w:rsid w:val="00324CD1"/>
    <w:rsid w:val="00325278"/>
    <w:rsid w:val="00325B9B"/>
    <w:rsid w:val="0032753F"/>
    <w:rsid w:val="003300D1"/>
    <w:rsid w:val="003310F5"/>
    <w:rsid w:val="00331770"/>
    <w:rsid w:val="00332AF3"/>
    <w:rsid w:val="00332BDD"/>
    <w:rsid w:val="00332EF5"/>
    <w:rsid w:val="00332F59"/>
    <w:rsid w:val="00333050"/>
    <w:rsid w:val="0033324E"/>
    <w:rsid w:val="003336A0"/>
    <w:rsid w:val="00334646"/>
    <w:rsid w:val="00337570"/>
    <w:rsid w:val="003375CD"/>
    <w:rsid w:val="00337604"/>
    <w:rsid w:val="00340EC7"/>
    <w:rsid w:val="00341136"/>
    <w:rsid w:val="00341905"/>
    <w:rsid w:val="00341ECC"/>
    <w:rsid w:val="00342C90"/>
    <w:rsid w:val="00342F37"/>
    <w:rsid w:val="00343498"/>
    <w:rsid w:val="00344621"/>
    <w:rsid w:val="00344960"/>
    <w:rsid w:val="00344C86"/>
    <w:rsid w:val="00345161"/>
    <w:rsid w:val="003458E2"/>
    <w:rsid w:val="003459BF"/>
    <w:rsid w:val="003462FD"/>
    <w:rsid w:val="00346DCB"/>
    <w:rsid w:val="00346F2C"/>
    <w:rsid w:val="00347AEA"/>
    <w:rsid w:val="00347E2B"/>
    <w:rsid w:val="003512B3"/>
    <w:rsid w:val="00352D1A"/>
    <w:rsid w:val="003544C5"/>
    <w:rsid w:val="00355849"/>
    <w:rsid w:val="00355BE5"/>
    <w:rsid w:val="0035627B"/>
    <w:rsid w:val="0035701C"/>
    <w:rsid w:val="00360C3F"/>
    <w:rsid w:val="00361140"/>
    <w:rsid w:val="003616C3"/>
    <w:rsid w:val="00362507"/>
    <w:rsid w:val="003631CB"/>
    <w:rsid w:val="00363B31"/>
    <w:rsid w:val="003641CA"/>
    <w:rsid w:val="00364CBC"/>
    <w:rsid w:val="00365436"/>
    <w:rsid w:val="00366706"/>
    <w:rsid w:val="0036774D"/>
    <w:rsid w:val="003709CA"/>
    <w:rsid w:val="00370F54"/>
    <w:rsid w:val="00372613"/>
    <w:rsid w:val="00372B7D"/>
    <w:rsid w:val="00373CEF"/>
    <w:rsid w:val="00374E97"/>
    <w:rsid w:val="00375029"/>
    <w:rsid w:val="00375DEE"/>
    <w:rsid w:val="0037697D"/>
    <w:rsid w:val="00376A2B"/>
    <w:rsid w:val="00377041"/>
    <w:rsid w:val="00377962"/>
    <w:rsid w:val="00377C7E"/>
    <w:rsid w:val="00380099"/>
    <w:rsid w:val="00380222"/>
    <w:rsid w:val="00382028"/>
    <w:rsid w:val="00382364"/>
    <w:rsid w:val="003831A7"/>
    <w:rsid w:val="003840D3"/>
    <w:rsid w:val="0038469D"/>
    <w:rsid w:val="003847E4"/>
    <w:rsid w:val="00384CE8"/>
    <w:rsid w:val="00386129"/>
    <w:rsid w:val="00386CCB"/>
    <w:rsid w:val="00390968"/>
    <w:rsid w:val="00390A9B"/>
    <w:rsid w:val="00390E51"/>
    <w:rsid w:val="003911FE"/>
    <w:rsid w:val="00391AB3"/>
    <w:rsid w:val="00391CD5"/>
    <w:rsid w:val="00391F03"/>
    <w:rsid w:val="003920A4"/>
    <w:rsid w:val="00392E20"/>
    <w:rsid w:val="003947F1"/>
    <w:rsid w:val="0039527D"/>
    <w:rsid w:val="003952E7"/>
    <w:rsid w:val="003A2DD8"/>
    <w:rsid w:val="003A2E16"/>
    <w:rsid w:val="003A4B0B"/>
    <w:rsid w:val="003A4BB9"/>
    <w:rsid w:val="003A55E3"/>
    <w:rsid w:val="003B1211"/>
    <w:rsid w:val="003B1D15"/>
    <w:rsid w:val="003B1F3F"/>
    <w:rsid w:val="003B304B"/>
    <w:rsid w:val="003B331D"/>
    <w:rsid w:val="003B363C"/>
    <w:rsid w:val="003B3CCC"/>
    <w:rsid w:val="003B3FEB"/>
    <w:rsid w:val="003B41D3"/>
    <w:rsid w:val="003B45E4"/>
    <w:rsid w:val="003B4C9F"/>
    <w:rsid w:val="003B745D"/>
    <w:rsid w:val="003B7BEB"/>
    <w:rsid w:val="003B7D54"/>
    <w:rsid w:val="003C0CCD"/>
    <w:rsid w:val="003C1735"/>
    <w:rsid w:val="003C295F"/>
    <w:rsid w:val="003C5880"/>
    <w:rsid w:val="003C5916"/>
    <w:rsid w:val="003C60F8"/>
    <w:rsid w:val="003C6219"/>
    <w:rsid w:val="003C668D"/>
    <w:rsid w:val="003C7460"/>
    <w:rsid w:val="003C7D7D"/>
    <w:rsid w:val="003D0618"/>
    <w:rsid w:val="003D19DD"/>
    <w:rsid w:val="003D2E63"/>
    <w:rsid w:val="003D3507"/>
    <w:rsid w:val="003D3DC4"/>
    <w:rsid w:val="003D4A28"/>
    <w:rsid w:val="003D58C7"/>
    <w:rsid w:val="003D6D2F"/>
    <w:rsid w:val="003D78BA"/>
    <w:rsid w:val="003D7F86"/>
    <w:rsid w:val="003E0A12"/>
    <w:rsid w:val="003E0E1A"/>
    <w:rsid w:val="003E201C"/>
    <w:rsid w:val="003E222E"/>
    <w:rsid w:val="003E4C82"/>
    <w:rsid w:val="003E4F81"/>
    <w:rsid w:val="003E6D54"/>
    <w:rsid w:val="003E6F35"/>
    <w:rsid w:val="003E78A1"/>
    <w:rsid w:val="003F0E7A"/>
    <w:rsid w:val="003F1011"/>
    <w:rsid w:val="003F2579"/>
    <w:rsid w:val="003F29CE"/>
    <w:rsid w:val="003F2C86"/>
    <w:rsid w:val="003F302F"/>
    <w:rsid w:val="003F31E9"/>
    <w:rsid w:val="003F344C"/>
    <w:rsid w:val="003F3685"/>
    <w:rsid w:val="003F38DB"/>
    <w:rsid w:val="003F5C9F"/>
    <w:rsid w:val="00400CEF"/>
    <w:rsid w:val="00400D15"/>
    <w:rsid w:val="00401D2F"/>
    <w:rsid w:val="00402B98"/>
    <w:rsid w:val="00403616"/>
    <w:rsid w:val="0040544A"/>
    <w:rsid w:val="004057DC"/>
    <w:rsid w:val="00405EE6"/>
    <w:rsid w:val="00407B52"/>
    <w:rsid w:val="004106F4"/>
    <w:rsid w:val="00410D1F"/>
    <w:rsid w:val="004119F4"/>
    <w:rsid w:val="00412901"/>
    <w:rsid w:val="00413C0E"/>
    <w:rsid w:val="0041615A"/>
    <w:rsid w:val="00416230"/>
    <w:rsid w:val="00417EF9"/>
    <w:rsid w:val="00420382"/>
    <w:rsid w:val="00420943"/>
    <w:rsid w:val="004222E4"/>
    <w:rsid w:val="00422766"/>
    <w:rsid w:val="004238E7"/>
    <w:rsid w:val="00423A65"/>
    <w:rsid w:val="004240CF"/>
    <w:rsid w:val="004256C2"/>
    <w:rsid w:val="00425B22"/>
    <w:rsid w:val="00426C1F"/>
    <w:rsid w:val="00426DBA"/>
    <w:rsid w:val="00426E5E"/>
    <w:rsid w:val="0042792A"/>
    <w:rsid w:val="004315E1"/>
    <w:rsid w:val="00431A9D"/>
    <w:rsid w:val="00432005"/>
    <w:rsid w:val="0043205A"/>
    <w:rsid w:val="00434148"/>
    <w:rsid w:val="0043518E"/>
    <w:rsid w:val="00436135"/>
    <w:rsid w:val="0043644A"/>
    <w:rsid w:val="004365FE"/>
    <w:rsid w:val="00442AEA"/>
    <w:rsid w:val="00444389"/>
    <w:rsid w:val="00444910"/>
    <w:rsid w:val="00445037"/>
    <w:rsid w:val="0044555F"/>
    <w:rsid w:val="0044574B"/>
    <w:rsid w:val="00445EFE"/>
    <w:rsid w:val="00450A0D"/>
    <w:rsid w:val="00450EDB"/>
    <w:rsid w:val="00451229"/>
    <w:rsid w:val="004516E7"/>
    <w:rsid w:val="00452412"/>
    <w:rsid w:val="00452511"/>
    <w:rsid w:val="004529DC"/>
    <w:rsid w:val="00453425"/>
    <w:rsid w:val="0045439D"/>
    <w:rsid w:val="00454697"/>
    <w:rsid w:val="004556C8"/>
    <w:rsid w:val="00455C8F"/>
    <w:rsid w:val="00456F97"/>
    <w:rsid w:val="0045733B"/>
    <w:rsid w:val="0046043A"/>
    <w:rsid w:val="004626E1"/>
    <w:rsid w:val="00462F9E"/>
    <w:rsid w:val="004637ED"/>
    <w:rsid w:val="004639BA"/>
    <w:rsid w:val="00463C3C"/>
    <w:rsid w:val="00464163"/>
    <w:rsid w:val="00464389"/>
    <w:rsid w:val="00464426"/>
    <w:rsid w:val="004662C0"/>
    <w:rsid w:val="0046747C"/>
    <w:rsid w:val="004676A1"/>
    <w:rsid w:val="00467E01"/>
    <w:rsid w:val="00470101"/>
    <w:rsid w:val="004709B6"/>
    <w:rsid w:val="00471146"/>
    <w:rsid w:val="00471224"/>
    <w:rsid w:val="00471E3E"/>
    <w:rsid w:val="00472A0E"/>
    <w:rsid w:val="00472A48"/>
    <w:rsid w:val="00472E3C"/>
    <w:rsid w:val="00472EA2"/>
    <w:rsid w:val="0047399A"/>
    <w:rsid w:val="00474339"/>
    <w:rsid w:val="00474BF3"/>
    <w:rsid w:val="00475F32"/>
    <w:rsid w:val="00477C83"/>
    <w:rsid w:val="00480E8E"/>
    <w:rsid w:val="004818F5"/>
    <w:rsid w:val="00482F2E"/>
    <w:rsid w:val="00483AD4"/>
    <w:rsid w:val="00483E84"/>
    <w:rsid w:val="0048683C"/>
    <w:rsid w:val="0048762B"/>
    <w:rsid w:val="00490652"/>
    <w:rsid w:val="00490CE6"/>
    <w:rsid w:val="0049163A"/>
    <w:rsid w:val="00491E03"/>
    <w:rsid w:val="00492F37"/>
    <w:rsid w:val="00493248"/>
    <w:rsid w:val="00494397"/>
    <w:rsid w:val="00494E1B"/>
    <w:rsid w:val="00496439"/>
    <w:rsid w:val="004965B7"/>
    <w:rsid w:val="00496E0C"/>
    <w:rsid w:val="0049755C"/>
    <w:rsid w:val="00497759"/>
    <w:rsid w:val="004A02CE"/>
    <w:rsid w:val="004A0787"/>
    <w:rsid w:val="004A2A7B"/>
    <w:rsid w:val="004A2CCF"/>
    <w:rsid w:val="004A3140"/>
    <w:rsid w:val="004A361A"/>
    <w:rsid w:val="004A3C2D"/>
    <w:rsid w:val="004A40E2"/>
    <w:rsid w:val="004A438B"/>
    <w:rsid w:val="004A5445"/>
    <w:rsid w:val="004A5D5B"/>
    <w:rsid w:val="004B1993"/>
    <w:rsid w:val="004B242A"/>
    <w:rsid w:val="004B3772"/>
    <w:rsid w:val="004B5044"/>
    <w:rsid w:val="004B56C2"/>
    <w:rsid w:val="004B6B22"/>
    <w:rsid w:val="004B6B95"/>
    <w:rsid w:val="004B7672"/>
    <w:rsid w:val="004C0247"/>
    <w:rsid w:val="004C046F"/>
    <w:rsid w:val="004C12C2"/>
    <w:rsid w:val="004C1779"/>
    <w:rsid w:val="004C27C6"/>
    <w:rsid w:val="004C2C62"/>
    <w:rsid w:val="004C3510"/>
    <w:rsid w:val="004C3692"/>
    <w:rsid w:val="004C488A"/>
    <w:rsid w:val="004C4BCA"/>
    <w:rsid w:val="004C4C61"/>
    <w:rsid w:val="004C5634"/>
    <w:rsid w:val="004C57ED"/>
    <w:rsid w:val="004C580E"/>
    <w:rsid w:val="004C5B92"/>
    <w:rsid w:val="004C62C0"/>
    <w:rsid w:val="004C6C7C"/>
    <w:rsid w:val="004D2074"/>
    <w:rsid w:val="004D285B"/>
    <w:rsid w:val="004D2E98"/>
    <w:rsid w:val="004D7EB4"/>
    <w:rsid w:val="004E0C00"/>
    <w:rsid w:val="004E2671"/>
    <w:rsid w:val="004E2808"/>
    <w:rsid w:val="004E2921"/>
    <w:rsid w:val="004E3109"/>
    <w:rsid w:val="004E31E6"/>
    <w:rsid w:val="004E399F"/>
    <w:rsid w:val="004E3FF0"/>
    <w:rsid w:val="004E48D3"/>
    <w:rsid w:val="004E49A3"/>
    <w:rsid w:val="004E5EB7"/>
    <w:rsid w:val="004E692D"/>
    <w:rsid w:val="004E7457"/>
    <w:rsid w:val="004F0115"/>
    <w:rsid w:val="004F0815"/>
    <w:rsid w:val="004F0DAD"/>
    <w:rsid w:val="004F1CE6"/>
    <w:rsid w:val="004F21C4"/>
    <w:rsid w:val="004F2DCD"/>
    <w:rsid w:val="004F35EA"/>
    <w:rsid w:val="004F425C"/>
    <w:rsid w:val="004F59A9"/>
    <w:rsid w:val="004F6DD8"/>
    <w:rsid w:val="004F7124"/>
    <w:rsid w:val="004F74E5"/>
    <w:rsid w:val="004F7BE1"/>
    <w:rsid w:val="0050035E"/>
    <w:rsid w:val="00501961"/>
    <w:rsid w:val="00501D01"/>
    <w:rsid w:val="0050216D"/>
    <w:rsid w:val="005024AE"/>
    <w:rsid w:val="005034D9"/>
    <w:rsid w:val="0050352E"/>
    <w:rsid w:val="00503C64"/>
    <w:rsid w:val="00505CAD"/>
    <w:rsid w:val="005063E5"/>
    <w:rsid w:val="00506541"/>
    <w:rsid w:val="005066A1"/>
    <w:rsid w:val="00507376"/>
    <w:rsid w:val="00507F7E"/>
    <w:rsid w:val="005115B5"/>
    <w:rsid w:val="00511D5A"/>
    <w:rsid w:val="005120B6"/>
    <w:rsid w:val="005124B9"/>
    <w:rsid w:val="00512AE6"/>
    <w:rsid w:val="005131DC"/>
    <w:rsid w:val="00513598"/>
    <w:rsid w:val="00513DDD"/>
    <w:rsid w:val="005142FD"/>
    <w:rsid w:val="005163B5"/>
    <w:rsid w:val="00517001"/>
    <w:rsid w:val="00520DEB"/>
    <w:rsid w:val="00523583"/>
    <w:rsid w:val="00523E3D"/>
    <w:rsid w:val="0052582E"/>
    <w:rsid w:val="00526208"/>
    <w:rsid w:val="005270C8"/>
    <w:rsid w:val="005278BD"/>
    <w:rsid w:val="0053001E"/>
    <w:rsid w:val="0053075C"/>
    <w:rsid w:val="00530894"/>
    <w:rsid w:val="0053095B"/>
    <w:rsid w:val="00531459"/>
    <w:rsid w:val="00531A95"/>
    <w:rsid w:val="00532791"/>
    <w:rsid w:val="00533C66"/>
    <w:rsid w:val="005346A7"/>
    <w:rsid w:val="00534B30"/>
    <w:rsid w:val="0053719B"/>
    <w:rsid w:val="005409FE"/>
    <w:rsid w:val="00540A99"/>
    <w:rsid w:val="005410E5"/>
    <w:rsid w:val="0054281B"/>
    <w:rsid w:val="00542EC7"/>
    <w:rsid w:val="0054314C"/>
    <w:rsid w:val="005433B3"/>
    <w:rsid w:val="00543BA7"/>
    <w:rsid w:val="00545149"/>
    <w:rsid w:val="00545315"/>
    <w:rsid w:val="00545A3F"/>
    <w:rsid w:val="00546110"/>
    <w:rsid w:val="005501F1"/>
    <w:rsid w:val="005506AD"/>
    <w:rsid w:val="00550A40"/>
    <w:rsid w:val="00551374"/>
    <w:rsid w:val="00551760"/>
    <w:rsid w:val="00551DA0"/>
    <w:rsid w:val="00551E62"/>
    <w:rsid w:val="005526D5"/>
    <w:rsid w:val="00552B0C"/>
    <w:rsid w:val="00552C87"/>
    <w:rsid w:val="0055426A"/>
    <w:rsid w:val="00554EDF"/>
    <w:rsid w:val="005556DC"/>
    <w:rsid w:val="005561E1"/>
    <w:rsid w:val="0055663A"/>
    <w:rsid w:val="00557077"/>
    <w:rsid w:val="00557CE6"/>
    <w:rsid w:val="00560AE0"/>
    <w:rsid w:val="00560BEA"/>
    <w:rsid w:val="00561F6F"/>
    <w:rsid w:val="0056203A"/>
    <w:rsid w:val="005640C4"/>
    <w:rsid w:val="00564AD6"/>
    <w:rsid w:val="005663C9"/>
    <w:rsid w:val="0056747D"/>
    <w:rsid w:val="00570B76"/>
    <w:rsid w:val="00570EC3"/>
    <w:rsid w:val="00571888"/>
    <w:rsid w:val="00571953"/>
    <w:rsid w:val="0057312B"/>
    <w:rsid w:val="00573CBB"/>
    <w:rsid w:val="00574603"/>
    <w:rsid w:val="0057502B"/>
    <w:rsid w:val="00575B54"/>
    <w:rsid w:val="00576A46"/>
    <w:rsid w:val="00576D8E"/>
    <w:rsid w:val="00581DCA"/>
    <w:rsid w:val="0058289F"/>
    <w:rsid w:val="005846E0"/>
    <w:rsid w:val="0058799B"/>
    <w:rsid w:val="005900B2"/>
    <w:rsid w:val="00590963"/>
    <w:rsid w:val="00591FDC"/>
    <w:rsid w:val="00593159"/>
    <w:rsid w:val="00594449"/>
    <w:rsid w:val="005972DB"/>
    <w:rsid w:val="005975AC"/>
    <w:rsid w:val="005979A9"/>
    <w:rsid w:val="005A03E3"/>
    <w:rsid w:val="005A0F49"/>
    <w:rsid w:val="005A39B1"/>
    <w:rsid w:val="005A3AB3"/>
    <w:rsid w:val="005A3C5A"/>
    <w:rsid w:val="005A4A8A"/>
    <w:rsid w:val="005A567C"/>
    <w:rsid w:val="005A56DA"/>
    <w:rsid w:val="005A6536"/>
    <w:rsid w:val="005A6AE9"/>
    <w:rsid w:val="005A7197"/>
    <w:rsid w:val="005A7413"/>
    <w:rsid w:val="005A7A36"/>
    <w:rsid w:val="005A7EDB"/>
    <w:rsid w:val="005B147D"/>
    <w:rsid w:val="005B1BD7"/>
    <w:rsid w:val="005B1C68"/>
    <w:rsid w:val="005B2795"/>
    <w:rsid w:val="005B2E3C"/>
    <w:rsid w:val="005B3559"/>
    <w:rsid w:val="005B7C81"/>
    <w:rsid w:val="005C0958"/>
    <w:rsid w:val="005C14E0"/>
    <w:rsid w:val="005C1BC0"/>
    <w:rsid w:val="005C1C41"/>
    <w:rsid w:val="005C30CC"/>
    <w:rsid w:val="005C31A1"/>
    <w:rsid w:val="005C580F"/>
    <w:rsid w:val="005C5B5E"/>
    <w:rsid w:val="005C5C00"/>
    <w:rsid w:val="005C5F69"/>
    <w:rsid w:val="005C6AAB"/>
    <w:rsid w:val="005C73B8"/>
    <w:rsid w:val="005D232A"/>
    <w:rsid w:val="005D24A1"/>
    <w:rsid w:val="005D28FF"/>
    <w:rsid w:val="005D2B12"/>
    <w:rsid w:val="005D2EE5"/>
    <w:rsid w:val="005D3BFF"/>
    <w:rsid w:val="005D4199"/>
    <w:rsid w:val="005D60F7"/>
    <w:rsid w:val="005D70E2"/>
    <w:rsid w:val="005D70E7"/>
    <w:rsid w:val="005D72E3"/>
    <w:rsid w:val="005D7B51"/>
    <w:rsid w:val="005E0E50"/>
    <w:rsid w:val="005E2452"/>
    <w:rsid w:val="005E33ED"/>
    <w:rsid w:val="005E44EB"/>
    <w:rsid w:val="005E4B52"/>
    <w:rsid w:val="005E4C3C"/>
    <w:rsid w:val="005E516F"/>
    <w:rsid w:val="005E7692"/>
    <w:rsid w:val="005F00A4"/>
    <w:rsid w:val="005F0AFD"/>
    <w:rsid w:val="005F27E7"/>
    <w:rsid w:val="005F290D"/>
    <w:rsid w:val="005F2E66"/>
    <w:rsid w:val="005F37CD"/>
    <w:rsid w:val="005F5E56"/>
    <w:rsid w:val="005F6A55"/>
    <w:rsid w:val="00603A8B"/>
    <w:rsid w:val="00604020"/>
    <w:rsid w:val="006040B0"/>
    <w:rsid w:val="00604F52"/>
    <w:rsid w:val="0060540A"/>
    <w:rsid w:val="00605511"/>
    <w:rsid w:val="00605686"/>
    <w:rsid w:val="00605F40"/>
    <w:rsid w:val="006063F8"/>
    <w:rsid w:val="006067ED"/>
    <w:rsid w:val="00606A55"/>
    <w:rsid w:val="006075E1"/>
    <w:rsid w:val="006110CE"/>
    <w:rsid w:val="00612EAC"/>
    <w:rsid w:val="0061381B"/>
    <w:rsid w:val="00613C51"/>
    <w:rsid w:val="006145DD"/>
    <w:rsid w:val="006150A4"/>
    <w:rsid w:val="00616021"/>
    <w:rsid w:val="00620120"/>
    <w:rsid w:val="00620F01"/>
    <w:rsid w:val="00621112"/>
    <w:rsid w:val="00621380"/>
    <w:rsid w:val="00627173"/>
    <w:rsid w:val="00631947"/>
    <w:rsid w:val="006334DF"/>
    <w:rsid w:val="006341BC"/>
    <w:rsid w:val="006342EB"/>
    <w:rsid w:val="00635BDB"/>
    <w:rsid w:val="00640BA7"/>
    <w:rsid w:val="006411BB"/>
    <w:rsid w:val="006416AB"/>
    <w:rsid w:val="006419C1"/>
    <w:rsid w:val="00641A14"/>
    <w:rsid w:val="00641CFB"/>
    <w:rsid w:val="00643A2B"/>
    <w:rsid w:val="0064639F"/>
    <w:rsid w:val="0065053E"/>
    <w:rsid w:val="0065344F"/>
    <w:rsid w:val="00653CA8"/>
    <w:rsid w:val="00653E2C"/>
    <w:rsid w:val="00654BD5"/>
    <w:rsid w:val="0065538E"/>
    <w:rsid w:val="00657410"/>
    <w:rsid w:val="00657682"/>
    <w:rsid w:val="006577B1"/>
    <w:rsid w:val="00662A8C"/>
    <w:rsid w:val="006636B6"/>
    <w:rsid w:val="006637F6"/>
    <w:rsid w:val="006654A8"/>
    <w:rsid w:val="006655E6"/>
    <w:rsid w:val="006674AE"/>
    <w:rsid w:val="00667D90"/>
    <w:rsid w:val="00670F70"/>
    <w:rsid w:val="00671214"/>
    <w:rsid w:val="00671410"/>
    <w:rsid w:val="006714C7"/>
    <w:rsid w:val="006725F1"/>
    <w:rsid w:val="00672881"/>
    <w:rsid w:val="006732F2"/>
    <w:rsid w:val="00673A7B"/>
    <w:rsid w:val="006755BC"/>
    <w:rsid w:val="006758F2"/>
    <w:rsid w:val="0067636C"/>
    <w:rsid w:val="00676F07"/>
    <w:rsid w:val="006805D6"/>
    <w:rsid w:val="00680D55"/>
    <w:rsid w:val="006812F5"/>
    <w:rsid w:val="00681434"/>
    <w:rsid w:val="00683055"/>
    <w:rsid w:val="006834D0"/>
    <w:rsid w:val="0068396A"/>
    <w:rsid w:val="00683982"/>
    <w:rsid w:val="006849CD"/>
    <w:rsid w:val="00684A9D"/>
    <w:rsid w:val="00685D95"/>
    <w:rsid w:val="0068636E"/>
    <w:rsid w:val="006866DB"/>
    <w:rsid w:val="0068784B"/>
    <w:rsid w:val="00692310"/>
    <w:rsid w:val="00692429"/>
    <w:rsid w:val="0069277A"/>
    <w:rsid w:val="006927B1"/>
    <w:rsid w:val="00693480"/>
    <w:rsid w:val="00693B11"/>
    <w:rsid w:val="00694CBC"/>
    <w:rsid w:val="0069534B"/>
    <w:rsid w:val="006A0841"/>
    <w:rsid w:val="006A0849"/>
    <w:rsid w:val="006A0E09"/>
    <w:rsid w:val="006A0E92"/>
    <w:rsid w:val="006A169B"/>
    <w:rsid w:val="006A1E20"/>
    <w:rsid w:val="006A3796"/>
    <w:rsid w:val="006A425E"/>
    <w:rsid w:val="006A72F9"/>
    <w:rsid w:val="006A7AFA"/>
    <w:rsid w:val="006A7C57"/>
    <w:rsid w:val="006B0304"/>
    <w:rsid w:val="006B16AD"/>
    <w:rsid w:val="006B1C2F"/>
    <w:rsid w:val="006B1F42"/>
    <w:rsid w:val="006B57D5"/>
    <w:rsid w:val="006B6D4B"/>
    <w:rsid w:val="006B6D90"/>
    <w:rsid w:val="006B75C1"/>
    <w:rsid w:val="006C0360"/>
    <w:rsid w:val="006C0B6D"/>
    <w:rsid w:val="006C280E"/>
    <w:rsid w:val="006C3D87"/>
    <w:rsid w:val="006C43E8"/>
    <w:rsid w:val="006C4EA2"/>
    <w:rsid w:val="006C5898"/>
    <w:rsid w:val="006C62B5"/>
    <w:rsid w:val="006C6AAF"/>
    <w:rsid w:val="006C78C6"/>
    <w:rsid w:val="006C7F87"/>
    <w:rsid w:val="006D0CC8"/>
    <w:rsid w:val="006D115C"/>
    <w:rsid w:val="006D3A7D"/>
    <w:rsid w:val="006D40A4"/>
    <w:rsid w:val="006D4E2F"/>
    <w:rsid w:val="006D53C7"/>
    <w:rsid w:val="006D73B6"/>
    <w:rsid w:val="006D7772"/>
    <w:rsid w:val="006D7D67"/>
    <w:rsid w:val="006E00E8"/>
    <w:rsid w:val="006E0242"/>
    <w:rsid w:val="006E18F3"/>
    <w:rsid w:val="006E2009"/>
    <w:rsid w:val="006E2472"/>
    <w:rsid w:val="006E24EE"/>
    <w:rsid w:val="006E3729"/>
    <w:rsid w:val="006E4160"/>
    <w:rsid w:val="006E4310"/>
    <w:rsid w:val="006E4A94"/>
    <w:rsid w:val="006E72B8"/>
    <w:rsid w:val="006F0F08"/>
    <w:rsid w:val="006F1770"/>
    <w:rsid w:val="006F298D"/>
    <w:rsid w:val="006F3341"/>
    <w:rsid w:val="006F3667"/>
    <w:rsid w:val="006F37B5"/>
    <w:rsid w:val="006F474C"/>
    <w:rsid w:val="006F4C3B"/>
    <w:rsid w:val="006F4F26"/>
    <w:rsid w:val="006F56F5"/>
    <w:rsid w:val="006F6A12"/>
    <w:rsid w:val="006F6E24"/>
    <w:rsid w:val="007007CF"/>
    <w:rsid w:val="007008AB"/>
    <w:rsid w:val="0070100A"/>
    <w:rsid w:val="00701382"/>
    <w:rsid w:val="00701E9D"/>
    <w:rsid w:val="007027A1"/>
    <w:rsid w:val="00702B08"/>
    <w:rsid w:val="00702C42"/>
    <w:rsid w:val="0070312D"/>
    <w:rsid w:val="00705561"/>
    <w:rsid w:val="007057AE"/>
    <w:rsid w:val="00705C53"/>
    <w:rsid w:val="0070753A"/>
    <w:rsid w:val="00710E90"/>
    <w:rsid w:val="00712B89"/>
    <w:rsid w:val="00712C05"/>
    <w:rsid w:val="00714055"/>
    <w:rsid w:val="00714B21"/>
    <w:rsid w:val="0071527A"/>
    <w:rsid w:val="00715A81"/>
    <w:rsid w:val="0071627A"/>
    <w:rsid w:val="00717BC4"/>
    <w:rsid w:val="00717F75"/>
    <w:rsid w:val="00721BE4"/>
    <w:rsid w:val="007226C7"/>
    <w:rsid w:val="007252ED"/>
    <w:rsid w:val="00725B42"/>
    <w:rsid w:val="00725CA4"/>
    <w:rsid w:val="007267FD"/>
    <w:rsid w:val="00726940"/>
    <w:rsid w:val="007276E0"/>
    <w:rsid w:val="0072798F"/>
    <w:rsid w:val="00727EFE"/>
    <w:rsid w:val="00730479"/>
    <w:rsid w:val="007310BD"/>
    <w:rsid w:val="007312B0"/>
    <w:rsid w:val="00731FC4"/>
    <w:rsid w:val="00732971"/>
    <w:rsid w:val="00732B97"/>
    <w:rsid w:val="00732EA1"/>
    <w:rsid w:val="00733682"/>
    <w:rsid w:val="00733C22"/>
    <w:rsid w:val="0073406E"/>
    <w:rsid w:val="00734142"/>
    <w:rsid w:val="00734EFB"/>
    <w:rsid w:val="007363D2"/>
    <w:rsid w:val="00742328"/>
    <w:rsid w:val="00742520"/>
    <w:rsid w:val="0074268E"/>
    <w:rsid w:val="00742DFF"/>
    <w:rsid w:val="007430B3"/>
    <w:rsid w:val="0074363E"/>
    <w:rsid w:val="00743EAF"/>
    <w:rsid w:val="00743F6B"/>
    <w:rsid w:val="00744C04"/>
    <w:rsid w:val="00745069"/>
    <w:rsid w:val="00745767"/>
    <w:rsid w:val="00746160"/>
    <w:rsid w:val="007461A6"/>
    <w:rsid w:val="00746507"/>
    <w:rsid w:val="00746B71"/>
    <w:rsid w:val="00747979"/>
    <w:rsid w:val="0075022A"/>
    <w:rsid w:val="0075037F"/>
    <w:rsid w:val="0075104F"/>
    <w:rsid w:val="00751323"/>
    <w:rsid w:val="00751698"/>
    <w:rsid w:val="00751FD1"/>
    <w:rsid w:val="00752AD0"/>
    <w:rsid w:val="00753273"/>
    <w:rsid w:val="007535C5"/>
    <w:rsid w:val="00753734"/>
    <w:rsid w:val="007540BD"/>
    <w:rsid w:val="00754C14"/>
    <w:rsid w:val="007550F4"/>
    <w:rsid w:val="00757705"/>
    <w:rsid w:val="00760B86"/>
    <w:rsid w:val="00761F2F"/>
    <w:rsid w:val="00762899"/>
    <w:rsid w:val="00762F89"/>
    <w:rsid w:val="007665B9"/>
    <w:rsid w:val="007668FA"/>
    <w:rsid w:val="00766E34"/>
    <w:rsid w:val="0077105B"/>
    <w:rsid w:val="007712AA"/>
    <w:rsid w:val="00772C81"/>
    <w:rsid w:val="00773D9D"/>
    <w:rsid w:val="00774C4B"/>
    <w:rsid w:val="00776BB3"/>
    <w:rsid w:val="00780D3E"/>
    <w:rsid w:val="00780EC0"/>
    <w:rsid w:val="007812D6"/>
    <w:rsid w:val="00781CFF"/>
    <w:rsid w:val="007823AF"/>
    <w:rsid w:val="00782C59"/>
    <w:rsid w:val="00782D91"/>
    <w:rsid w:val="00784CF4"/>
    <w:rsid w:val="007864DE"/>
    <w:rsid w:val="007911CD"/>
    <w:rsid w:val="007929F6"/>
    <w:rsid w:val="00795A9E"/>
    <w:rsid w:val="00796EAB"/>
    <w:rsid w:val="007971C1"/>
    <w:rsid w:val="007976DF"/>
    <w:rsid w:val="007A04EC"/>
    <w:rsid w:val="007A11B4"/>
    <w:rsid w:val="007A3C15"/>
    <w:rsid w:val="007A4776"/>
    <w:rsid w:val="007A4DB4"/>
    <w:rsid w:val="007A50CA"/>
    <w:rsid w:val="007A5943"/>
    <w:rsid w:val="007A5FBD"/>
    <w:rsid w:val="007A65BC"/>
    <w:rsid w:val="007A6C97"/>
    <w:rsid w:val="007A6DC6"/>
    <w:rsid w:val="007A71EE"/>
    <w:rsid w:val="007B0681"/>
    <w:rsid w:val="007B08C4"/>
    <w:rsid w:val="007B0DAA"/>
    <w:rsid w:val="007B1582"/>
    <w:rsid w:val="007B176C"/>
    <w:rsid w:val="007B1A61"/>
    <w:rsid w:val="007B1AF8"/>
    <w:rsid w:val="007B1FE5"/>
    <w:rsid w:val="007B2FE3"/>
    <w:rsid w:val="007B3429"/>
    <w:rsid w:val="007B3551"/>
    <w:rsid w:val="007B36BD"/>
    <w:rsid w:val="007B4233"/>
    <w:rsid w:val="007B43F1"/>
    <w:rsid w:val="007B441A"/>
    <w:rsid w:val="007B497C"/>
    <w:rsid w:val="007B5425"/>
    <w:rsid w:val="007B54AC"/>
    <w:rsid w:val="007B55A1"/>
    <w:rsid w:val="007B598D"/>
    <w:rsid w:val="007B5B63"/>
    <w:rsid w:val="007B6DC5"/>
    <w:rsid w:val="007B791F"/>
    <w:rsid w:val="007C05EB"/>
    <w:rsid w:val="007C096A"/>
    <w:rsid w:val="007C1465"/>
    <w:rsid w:val="007C1B75"/>
    <w:rsid w:val="007C1E04"/>
    <w:rsid w:val="007C2201"/>
    <w:rsid w:val="007C3C64"/>
    <w:rsid w:val="007C40F8"/>
    <w:rsid w:val="007C4135"/>
    <w:rsid w:val="007C491C"/>
    <w:rsid w:val="007C5D00"/>
    <w:rsid w:val="007C7612"/>
    <w:rsid w:val="007C76CD"/>
    <w:rsid w:val="007C7D6F"/>
    <w:rsid w:val="007D0058"/>
    <w:rsid w:val="007D06FE"/>
    <w:rsid w:val="007D1044"/>
    <w:rsid w:val="007D169F"/>
    <w:rsid w:val="007D1750"/>
    <w:rsid w:val="007D1DB7"/>
    <w:rsid w:val="007D2082"/>
    <w:rsid w:val="007D2427"/>
    <w:rsid w:val="007D44F6"/>
    <w:rsid w:val="007D482A"/>
    <w:rsid w:val="007D6EE8"/>
    <w:rsid w:val="007D7863"/>
    <w:rsid w:val="007D7E4A"/>
    <w:rsid w:val="007E0011"/>
    <w:rsid w:val="007E0399"/>
    <w:rsid w:val="007E0C05"/>
    <w:rsid w:val="007E15EB"/>
    <w:rsid w:val="007E1AA6"/>
    <w:rsid w:val="007E24E4"/>
    <w:rsid w:val="007E2881"/>
    <w:rsid w:val="007E3057"/>
    <w:rsid w:val="007E36F8"/>
    <w:rsid w:val="007E3AAC"/>
    <w:rsid w:val="007E48AE"/>
    <w:rsid w:val="007E49F3"/>
    <w:rsid w:val="007E5112"/>
    <w:rsid w:val="007E5CDC"/>
    <w:rsid w:val="007E67AD"/>
    <w:rsid w:val="007E6CD7"/>
    <w:rsid w:val="007E7215"/>
    <w:rsid w:val="007E7496"/>
    <w:rsid w:val="007E79C5"/>
    <w:rsid w:val="007F03CB"/>
    <w:rsid w:val="007F0630"/>
    <w:rsid w:val="007F2F7F"/>
    <w:rsid w:val="007F38E8"/>
    <w:rsid w:val="007F5359"/>
    <w:rsid w:val="007F6079"/>
    <w:rsid w:val="007F680B"/>
    <w:rsid w:val="007F7CAD"/>
    <w:rsid w:val="008004A9"/>
    <w:rsid w:val="0080101B"/>
    <w:rsid w:val="00802E8E"/>
    <w:rsid w:val="008030BF"/>
    <w:rsid w:val="00803A9B"/>
    <w:rsid w:val="00804261"/>
    <w:rsid w:val="00805937"/>
    <w:rsid w:val="008063D6"/>
    <w:rsid w:val="00806837"/>
    <w:rsid w:val="0080728E"/>
    <w:rsid w:val="00807D84"/>
    <w:rsid w:val="00810329"/>
    <w:rsid w:val="00810DBB"/>
    <w:rsid w:val="00811A7B"/>
    <w:rsid w:val="00811DE8"/>
    <w:rsid w:val="0081224B"/>
    <w:rsid w:val="008124E0"/>
    <w:rsid w:val="008148D3"/>
    <w:rsid w:val="00815BDE"/>
    <w:rsid w:val="0081699F"/>
    <w:rsid w:val="00820107"/>
    <w:rsid w:val="008216AC"/>
    <w:rsid w:val="00823A3C"/>
    <w:rsid w:val="008245A8"/>
    <w:rsid w:val="008249F0"/>
    <w:rsid w:val="00824F91"/>
    <w:rsid w:val="00826E01"/>
    <w:rsid w:val="008306BE"/>
    <w:rsid w:val="00831DEA"/>
    <w:rsid w:val="00832E50"/>
    <w:rsid w:val="00832FD6"/>
    <w:rsid w:val="00833037"/>
    <w:rsid w:val="0083442A"/>
    <w:rsid w:val="00835E98"/>
    <w:rsid w:val="00836559"/>
    <w:rsid w:val="00837283"/>
    <w:rsid w:val="008372F4"/>
    <w:rsid w:val="0083778A"/>
    <w:rsid w:val="00840561"/>
    <w:rsid w:val="00840AC5"/>
    <w:rsid w:val="00841B3C"/>
    <w:rsid w:val="00842CE9"/>
    <w:rsid w:val="00842FE9"/>
    <w:rsid w:val="00843231"/>
    <w:rsid w:val="00844C79"/>
    <w:rsid w:val="00844D26"/>
    <w:rsid w:val="008458A9"/>
    <w:rsid w:val="00846537"/>
    <w:rsid w:val="0084702D"/>
    <w:rsid w:val="0084722A"/>
    <w:rsid w:val="008474A1"/>
    <w:rsid w:val="00847849"/>
    <w:rsid w:val="00847F3B"/>
    <w:rsid w:val="00850B3F"/>
    <w:rsid w:val="00851EF7"/>
    <w:rsid w:val="00852253"/>
    <w:rsid w:val="00852CFC"/>
    <w:rsid w:val="00853AEB"/>
    <w:rsid w:val="00855426"/>
    <w:rsid w:val="00856F70"/>
    <w:rsid w:val="00857569"/>
    <w:rsid w:val="008600F6"/>
    <w:rsid w:val="00860164"/>
    <w:rsid w:val="008616BA"/>
    <w:rsid w:val="0086326F"/>
    <w:rsid w:val="00863ED5"/>
    <w:rsid w:val="0086445C"/>
    <w:rsid w:val="008664DB"/>
    <w:rsid w:val="008671FB"/>
    <w:rsid w:val="0086762E"/>
    <w:rsid w:val="00867EC8"/>
    <w:rsid w:val="00870EAA"/>
    <w:rsid w:val="008721C7"/>
    <w:rsid w:val="00872974"/>
    <w:rsid w:val="008740BD"/>
    <w:rsid w:val="00874414"/>
    <w:rsid w:val="008745BB"/>
    <w:rsid w:val="00874A8A"/>
    <w:rsid w:val="00874D76"/>
    <w:rsid w:val="00875A5D"/>
    <w:rsid w:val="00875D78"/>
    <w:rsid w:val="0087620E"/>
    <w:rsid w:val="00876C25"/>
    <w:rsid w:val="00877880"/>
    <w:rsid w:val="00877999"/>
    <w:rsid w:val="0088052C"/>
    <w:rsid w:val="008806BD"/>
    <w:rsid w:val="00880AB9"/>
    <w:rsid w:val="0088147C"/>
    <w:rsid w:val="00882426"/>
    <w:rsid w:val="00882468"/>
    <w:rsid w:val="00884507"/>
    <w:rsid w:val="00884D96"/>
    <w:rsid w:val="008851DC"/>
    <w:rsid w:val="00886274"/>
    <w:rsid w:val="00890511"/>
    <w:rsid w:val="00892097"/>
    <w:rsid w:val="00892919"/>
    <w:rsid w:val="00893492"/>
    <w:rsid w:val="00893903"/>
    <w:rsid w:val="00893B7F"/>
    <w:rsid w:val="0089419D"/>
    <w:rsid w:val="00894D35"/>
    <w:rsid w:val="0089503F"/>
    <w:rsid w:val="0089541B"/>
    <w:rsid w:val="00895F1E"/>
    <w:rsid w:val="0089764A"/>
    <w:rsid w:val="008A1566"/>
    <w:rsid w:val="008A203F"/>
    <w:rsid w:val="008A23EE"/>
    <w:rsid w:val="008A26CE"/>
    <w:rsid w:val="008A36CF"/>
    <w:rsid w:val="008A4C34"/>
    <w:rsid w:val="008A74A2"/>
    <w:rsid w:val="008B0263"/>
    <w:rsid w:val="008B11FE"/>
    <w:rsid w:val="008B2867"/>
    <w:rsid w:val="008B2B8E"/>
    <w:rsid w:val="008B3A2C"/>
    <w:rsid w:val="008B5938"/>
    <w:rsid w:val="008B5B91"/>
    <w:rsid w:val="008B5B9A"/>
    <w:rsid w:val="008B695E"/>
    <w:rsid w:val="008B6C15"/>
    <w:rsid w:val="008B77BB"/>
    <w:rsid w:val="008C0631"/>
    <w:rsid w:val="008C14C7"/>
    <w:rsid w:val="008C1DCF"/>
    <w:rsid w:val="008C317C"/>
    <w:rsid w:val="008C3444"/>
    <w:rsid w:val="008C4700"/>
    <w:rsid w:val="008C512C"/>
    <w:rsid w:val="008C5258"/>
    <w:rsid w:val="008C5318"/>
    <w:rsid w:val="008C796A"/>
    <w:rsid w:val="008D0012"/>
    <w:rsid w:val="008D0577"/>
    <w:rsid w:val="008D2991"/>
    <w:rsid w:val="008D3218"/>
    <w:rsid w:val="008D35B3"/>
    <w:rsid w:val="008D3691"/>
    <w:rsid w:val="008D4706"/>
    <w:rsid w:val="008D4780"/>
    <w:rsid w:val="008D5524"/>
    <w:rsid w:val="008D5CC1"/>
    <w:rsid w:val="008D5F1A"/>
    <w:rsid w:val="008E04B6"/>
    <w:rsid w:val="008E08CB"/>
    <w:rsid w:val="008E2601"/>
    <w:rsid w:val="008E4394"/>
    <w:rsid w:val="008E4881"/>
    <w:rsid w:val="008E4D9E"/>
    <w:rsid w:val="008E50E9"/>
    <w:rsid w:val="008E7E16"/>
    <w:rsid w:val="008F0C52"/>
    <w:rsid w:val="008F0E85"/>
    <w:rsid w:val="008F1A83"/>
    <w:rsid w:val="008F1C55"/>
    <w:rsid w:val="008F4255"/>
    <w:rsid w:val="008F43C5"/>
    <w:rsid w:val="008F5A39"/>
    <w:rsid w:val="008F5DDA"/>
    <w:rsid w:val="008F6169"/>
    <w:rsid w:val="008F711D"/>
    <w:rsid w:val="008F73C8"/>
    <w:rsid w:val="008F797C"/>
    <w:rsid w:val="00901ACC"/>
    <w:rsid w:val="00902FBE"/>
    <w:rsid w:val="00904703"/>
    <w:rsid w:val="00905D73"/>
    <w:rsid w:val="009066FF"/>
    <w:rsid w:val="009068CB"/>
    <w:rsid w:val="00907393"/>
    <w:rsid w:val="00907758"/>
    <w:rsid w:val="009100D3"/>
    <w:rsid w:val="00911C26"/>
    <w:rsid w:val="00911FAF"/>
    <w:rsid w:val="00912764"/>
    <w:rsid w:val="0091420A"/>
    <w:rsid w:val="009142F7"/>
    <w:rsid w:val="00915019"/>
    <w:rsid w:val="00915262"/>
    <w:rsid w:val="00915BC0"/>
    <w:rsid w:val="00921A31"/>
    <w:rsid w:val="00921A38"/>
    <w:rsid w:val="009226F2"/>
    <w:rsid w:val="00922CC2"/>
    <w:rsid w:val="009242F6"/>
    <w:rsid w:val="00925162"/>
    <w:rsid w:val="0092563F"/>
    <w:rsid w:val="00925759"/>
    <w:rsid w:val="00926044"/>
    <w:rsid w:val="00930A24"/>
    <w:rsid w:val="0093129A"/>
    <w:rsid w:val="00932C67"/>
    <w:rsid w:val="00932DCB"/>
    <w:rsid w:val="00932FF5"/>
    <w:rsid w:val="009332C4"/>
    <w:rsid w:val="009333B9"/>
    <w:rsid w:val="009345EA"/>
    <w:rsid w:val="00934C0B"/>
    <w:rsid w:val="00935938"/>
    <w:rsid w:val="009359AA"/>
    <w:rsid w:val="0093755C"/>
    <w:rsid w:val="00937A27"/>
    <w:rsid w:val="00940013"/>
    <w:rsid w:val="009401AC"/>
    <w:rsid w:val="00940C7E"/>
    <w:rsid w:val="0094126F"/>
    <w:rsid w:val="00941D56"/>
    <w:rsid w:val="00943B30"/>
    <w:rsid w:val="009444B5"/>
    <w:rsid w:val="00944D77"/>
    <w:rsid w:val="00946636"/>
    <w:rsid w:val="00947D3F"/>
    <w:rsid w:val="00950A56"/>
    <w:rsid w:val="0095186E"/>
    <w:rsid w:val="009528D5"/>
    <w:rsid w:val="009529EF"/>
    <w:rsid w:val="00954A09"/>
    <w:rsid w:val="00954A15"/>
    <w:rsid w:val="009552F9"/>
    <w:rsid w:val="00955464"/>
    <w:rsid w:val="00955E6E"/>
    <w:rsid w:val="00956B5F"/>
    <w:rsid w:val="00956C0F"/>
    <w:rsid w:val="0096006A"/>
    <w:rsid w:val="0096010F"/>
    <w:rsid w:val="00960463"/>
    <w:rsid w:val="0096098B"/>
    <w:rsid w:val="00960D84"/>
    <w:rsid w:val="00961604"/>
    <w:rsid w:val="00961C17"/>
    <w:rsid w:val="00963139"/>
    <w:rsid w:val="009631C2"/>
    <w:rsid w:val="009632C8"/>
    <w:rsid w:val="00963AD3"/>
    <w:rsid w:val="0096473F"/>
    <w:rsid w:val="009656BE"/>
    <w:rsid w:val="0096686C"/>
    <w:rsid w:val="009678CA"/>
    <w:rsid w:val="00967D28"/>
    <w:rsid w:val="0097018A"/>
    <w:rsid w:val="009726E0"/>
    <w:rsid w:val="0097275A"/>
    <w:rsid w:val="00972C83"/>
    <w:rsid w:val="009743CB"/>
    <w:rsid w:val="0097501F"/>
    <w:rsid w:val="009768AE"/>
    <w:rsid w:val="0097698A"/>
    <w:rsid w:val="00976F8C"/>
    <w:rsid w:val="00977F2F"/>
    <w:rsid w:val="0098037B"/>
    <w:rsid w:val="009806DF"/>
    <w:rsid w:val="00981247"/>
    <w:rsid w:val="00981B05"/>
    <w:rsid w:val="00981F32"/>
    <w:rsid w:val="00984223"/>
    <w:rsid w:val="0098438B"/>
    <w:rsid w:val="009845E9"/>
    <w:rsid w:val="0098494E"/>
    <w:rsid w:val="00985BFE"/>
    <w:rsid w:val="00985C9C"/>
    <w:rsid w:val="00985D26"/>
    <w:rsid w:val="00986142"/>
    <w:rsid w:val="009861C0"/>
    <w:rsid w:val="00986216"/>
    <w:rsid w:val="009863F8"/>
    <w:rsid w:val="009866BF"/>
    <w:rsid w:val="009877FD"/>
    <w:rsid w:val="009879C0"/>
    <w:rsid w:val="00987EB2"/>
    <w:rsid w:val="0099092F"/>
    <w:rsid w:val="00991DF8"/>
    <w:rsid w:val="00991ECF"/>
    <w:rsid w:val="00993B9B"/>
    <w:rsid w:val="00994EE4"/>
    <w:rsid w:val="00996D13"/>
    <w:rsid w:val="0099757F"/>
    <w:rsid w:val="00997CB0"/>
    <w:rsid w:val="009A1005"/>
    <w:rsid w:val="009A2334"/>
    <w:rsid w:val="009A3541"/>
    <w:rsid w:val="009A48AD"/>
    <w:rsid w:val="009A5091"/>
    <w:rsid w:val="009A511B"/>
    <w:rsid w:val="009A5FE5"/>
    <w:rsid w:val="009A6187"/>
    <w:rsid w:val="009A638B"/>
    <w:rsid w:val="009A7E89"/>
    <w:rsid w:val="009B199F"/>
    <w:rsid w:val="009B26BB"/>
    <w:rsid w:val="009B2DB8"/>
    <w:rsid w:val="009B35D2"/>
    <w:rsid w:val="009B3B39"/>
    <w:rsid w:val="009B7B86"/>
    <w:rsid w:val="009B7CE6"/>
    <w:rsid w:val="009C0238"/>
    <w:rsid w:val="009C0C07"/>
    <w:rsid w:val="009C0D60"/>
    <w:rsid w:val="009C0EF1"/>
    <w:rsid w:val="009C10E3"/>
    <w:rsid w:val="009C26E0"/>
    <w:rsid w:val="009C31F1"/>
    <w:rsid w:val="009C3571"/>
    <w:rsid w:val="009C36A8"/>
    <w:rsid w:val="009C47EE"/>
    <w:rsid w:val="009C5B54"/>
    <w:rsid w:val="009C628A"/>
    <w:rsid w:val="009C63EB"/>
    <w:rsid w:val="009C65F1"/>
    <w:rsid w:val="009C6C0C"/>
    <w:rsid w:val="009C722B"/>
    <w:rsid w:val="009C72CA"/>
    <w:rsid w:val="009C77A1"/>
    <w:rsid w:val="009D008A"/>
    <w:rsid w:val="009D04B8"/>
    <w:rsid w:val="009D13A0"/>
    <w:rsid w:val="009D2AD8"/>
    <w:rsid w:val="009D3709"/>
    <w:rsid w:val="009D66E3"/>
    <w:rsid w:val="009D7B1B"/>
    <w:rsid w:val="009E02A8"/>
    <w:rsid w:val="009E1B72"/>
    <w:rsid w:val="009E3166"/>
    <w:rsid w:val="009E3E38"/>
    <w:rsid w:val="009E4208"/>
    <w:rsid w:val="009E5099"/>
    <w:rsid w:val="009E692D"/>
    <w:rsid w:val="009E7B26"/>
    <w:rsid w:val="009F0803"/>
    <w:rsid w:val="009F1B57"/>
    <w:rsid w:val="009F1BCE"/>
    <w:rsid w:val="009F1E3F"/>
    <w:rsid w:val="009F288F"/>
    <w:rsid w:val="009F3E0C"/>
    <w:rsid w:val="009F416B"/>
    <w:rsid w:val="009F5229"/>
    <w:rsid w:val="009F5605"/>
    <w:rsid w:val="009F576E"/>
    <w:rsid w:val="009F603C"/>
    <w:rsid w:val="009F628A"/>
    <w:rsid w:val="009F6DBD"/>
    <w:rsid w:val="00A0192F"/>
    <w:rsid w:val="00A02DDA"/>
    <w:rsid w:val="00A03FDA"/>
    <w:rsid w:val="00A04E60"/>
    <w:rsid w:val="00A05A0E"/>
    <w:rsid w:val="00A05E31"/>
    <w:rsid w:val="00A0719E"/>
    <w:rsid w:val="00A116E9"/>
    <w:rsid w:val="00A11A76"/>
    <w:rsid w:val="00A11E69"/>
    <w:rsid w:val="00A14107"/>
    <w:rsid w:val="00A15D2E"/>
    <w:rsid w:val="00A15EAF"/>
    <w:rsid w:val="00A16502"/>
    <w:rsid w:val="00A20B4B"/>
    <w:rsid w:val="00A21015"/>
    <w:rsid w:val="00A21066"/>
    <w:rsid w:val="00A21071"/>
    <w:rsid w:val="00A22946"/>
    <w:rsid w:val="00A22967"/>
    <w:rsid w:val="00A230CB"/>
    <w:rsid w:val="00A232FA"/>
    <w:rsid w:val="00A2367E"/>
    <w:rsid w:val="00A23B9A"/>
    <w:rsid w:val="00A23E14"/>
    <w:rsid w:val="00A24BB8"/>
    <w:rsid w:val="00A253EA"/>
    <w:rsid w:val="00A25824"/>
    <w:rsid w:val="00A258ED"/>
    <w:rsid w:val="00A27160"/>
    <w:rsid w:val="00A27172"/>
    <w:rsid w:val="00A2779B"/>
    <w:rsid w:val="00A301F1"/>
    <w:rsid w:val="00A303E8"/>
    <w:rsid w:val="00A30731"/>
    <w:rsid w:val="00A30A11"/>
    <w:rsid w:val="00A30E5D"/>
    <w:rsid w:val="00A31822"/>
    <w:rsid w:val="00A33105"/>
    <w:rsid w:val="00A3463C"/>
    <w:rsid w:val="00A35B75"/>
    <w:rsid w:val="00A35DE1"/>
    <w:rsid w:val="00A40744"/>
    <w:rsid w:val="00A41115"/>
    <w:rsid w:val="00A43E80"/>
    <w:rsid w:val="00A476E6"/>
    <w:rsid w:val="00A47E5A"/>
    <w:rsid w:val="00A50DCE"/>
    <w:rsid w:val="00A53828"/>
    <w:rsid w:val="00A54668"/>
    <w:rsid w:val="00A54D7D"/>
    <w:rsid w:val="00A567E8"/>
    <w:rsid w:val="00A60060"/>
    <w:rsid w:val="00A6101B"/>
    <w:rsid w:val="00A627A4"/>
    <w:rsid w:val="00A62DFE"/>
    <w:rsid w:val="00A63B12"/>
    <w:rsid w:val="00A63EE4"/>
    <w:rsid w:val="00A645E9"/>
    <w:rsid w:val="00A64EDB"/>
    <w:rsid w:val="00A657E2"/>
    <w:rsid w:val="00A6676D"/>
    <w:rsid w:val="00A668AB"/>
    <w:rsid w:val="00A66DD2"/>
    <w:rsid w:val="00A66EC0"/>
    <w:rsid w:val="00A66ED2"/>
    <w:rsid w:val="00A6799F"/>
    <w:rsid w:val="00A702B8"/>
    <w:rsid w:val="00A7032D"/>
    <w:rsid w:val="00A7126B"/>
    <w:rsid w:val="00A71AEE"/>
    <w:rsid w:val="00A727A7"/>
    <w:rsid w:val="00A72F89"/>
    <w:rsid w:val="00A7355A"/>
    <w:rsid w:val="00A743C9"/>
    <w:rsid w:val="00A767A2"/>
    <w:rsid w:val="00A805CD"/>
    <w:rsid w:val="00A81ABB"/>
    <w:rsid w:val="00A81CEB"/>
    <w:rsid w:val="00A837C9"/>
    <w:rsid w:val="00A83809"/>
    <w:rsid w:val="00A83BA7"/>
    <w:rsid w:val="00A843D5"/>
    <w:rsid w:val="00A84B8E"/>
    <w:rsid w:val="00A85033"/>
    <w:rsid w:val="00A86008"/>
    <w:rsid w:val="00A875AE"/>
    <w:rsid w:val="00A87A98"/>
    <w:rsid w:val="00A90104"/>
    <w:rsid w:val="00A9089E"/>
    <w:rsid w:val="00A91D5C"/>
    <w:rsid w:val="00A9310A"/>
    <w:rsid w:val="00A95329"/>
    <w:rsid w:val="00A96D77"/>
    <w:rsid w:val="00A96DB0"/>
    <w:rsid w:val="00AA0AB4"/>
    <w:rsid w:val="00AA1292"/>
    <w:rsid w:val="00AA13E2"/>
    <w:rsid w:val="00AA1C65"/>
    <w:rsid w:val="00AA1E2F"/>
    <w:rsid w:val="00AA2086"/>
    <w:rsid w:val="00AA28AE"/>
    <w:rsid w:val="00AA489E"/>
    <w:rsid w:val="00AA4F4E"/>
    <w:rsid w:val="00AA5284"/>
    <w:rsid w:val="00AA64D2"/>
    <w:rsid w:val="00AA65E3"/>
    <w:rsid w:val="00AA6625"/>
    <w:rsid w:val="00AA73B1"/>
    <w:rsid w:val="00AA7ED9"/>
    <w:rsid w:val="00AB0BCC"/>
    <w:rsid w:val="00AB17F0"/>
    <w:rsid w:val="00AB2052"/>
    <w:rsid w:val="00AB3168"/>
    <w:rsid w:val="00AB365E"/>
    <w:rsid w:val="00AB3720"/>
    <w:rsid w:val="00AB56FB"/>
    <w:rsid w:val="00AB6041"/>
    <w:rsid w:val="00AB6EFE"/>
    <w:rsid w:val="00AB7433"/>
    <w:rsid w:val="00AC052C"/>
    <w:rsid w:val="00AC111A"/>
    <w:rsid w:val="00AC125B"/>
    <w:rsid w:val="00AC1609"/>
    <w:rsid w:val="00AC1D66"/>
    <w:rsid w:val="00AC22FC"/>
    <w:rsid w:val="00AC3822"/>
    <w:rsid w:val="00AC3DD1"/>
    <w:rsid w:val="00AC4509"/>
    <w:rsid w:val="00AC5366"/>
    <w:rsid w:val="00AC53E5"/>
    <w:rsid w:val="00AC5790"/>
    <w:rsid w:val="00AC6311"/>
    <w:rsid w:val="00AC6C25"/>
    <w:rsid w:val="00AC6FFB"/>
    <w:rsid w:val="00AC7264"/>
    <w:rsid w:val="00AC73C7"/>
    <w:rsid w:val="00AC76C2"/>
    <w:rsid w:val="00AC7FE2"/>
    <w:rsid w:val="00AD3B3C"/>
    <w:rsid w:val="00AD4986"/>
    <w:rsid w:val="00AD54F4"/>
    <w:rsid w:val="00AD55CB"/>
    <w:rsid w:val="00AD73C0"/>
    <w:rsid w:val="00AE02A4"/>
    <w:rsid w:val="00AE07AA"/>
    <w:rsid w:val="00AE1366"/>
    <w:rsid w:val="00AE16B5"/>
    <w:rsid w:val="00AE1E47"/>
    <w:rsid w:val="00AE209D"/>
    <w:rsid w:val="00AE20DC"/>
    <w:rsid w:val="00AE4D80"/>
    <w:rsid w:val="00AE4FE5"/>
    <w:rsid w:val="00AE5107"/>
    <w:rsid w:val="00AE5128"/>
    <w:rsid w:val="00AE551D"/>
    <w:rsid w:val="00AE5892"/>
    <w:rsid w:val="00AE5AF2"/>
    <w:rsid w:val="00AE6C26"/>
    <w:rsid w:val="00AE7117"/>
    <w:rsid w:val="00AE781C"/>
    <w:rsid w:val="00AE7915"/>
    <w:rsid w:val="00AE7A86"/>
    <w:rsid w:val="00AF02A7"/>
    <w:rsid w:val="00AF04CC"/>
    <w:rsid w:val="00AF10B8"/>
    <w:rsid w:val="00AF173F"/>
    <w:rsid w:val="00AF27C9"/>
    <w:rsid w:val="00AF518D"/>
    <w:rsid w:val="00AF6F17"/>
    <w:rsid w:val="00B02625"/>
    <w:rsid w:val="00B0385D"/>
    <w:rsid w:val="00B04ADE"/>
    <w:rsid w:val="00B05114"/>
    <w:rsid w:val="00B06A55"/>
    <w:rsid w:val="00B06B66"/>
    <w:rsid w:val="00B07AE8"/>
    <w:rsid w:val="00B10160"/>
    <w:rsid w:val="00B109ED"/>
    <w:rsid w:val="00B112CF"/>
    <w:rsid w:val="00B117F4"/>
    <w:rsid w:val="00B11849"/>
    <w:rsid w:val="00B121CF"/>
    <w:rsid w:val="00B13253"/>
    <w:rsid w:val="00B1359D"/>
    <w:rsid w:val="00B14C28"/>
    <w:rsid w:val="00B14F4F"/>
    <w:rsid w:val="00B15B79"/>
    <w:rsid w:val="00B16BDE"/>
    <w:rsid w:val="00B16CD1"/>
    <w:rsid w:val="00B16F66"/>
    <w:rsid w:val="00B228D3"/>
    <w:rsid w:val="00B22B17"/>
    <w:rsid w:val="00B23C24"/>
    <w:rsid w:val="00B23F67"/>
    <w:rsid w:val="00B24715"/>
    <w:rsid w:val="00B24ADE"/>
    <w:rsid w:val="00B24C73"/>
    <w:rsid w:val="00B255CC"/>
    <w:rsid w:val="00B26BCE"/>
    <w:rsid w:val="00B27E71"/>
    <w:rsid w:val="00B27FF4"/>
    <w:rsid w:val="00B30411"/>
    <w:rsid w:val="00B30441"/>
    <w:rsid w:val="00B30515"/>
    <w:rsid w:val="00B30B20"/>
    <w:rsid w:val="00B31363"/>
    <w:rsid w:val="00B32354"/>
    <w:rsid w:val="00B33D1F"/>
    <w:rsid w:val="00B33EDB"/>
    <w:rsid w:val="00B34DA9"/>
    <w:rsid w:val="00B35B8A"/>
    <w:rsid w:val="00B35FC8"/>
    <w:rsid w:val="00B36097"/>
    <w:rsid w:val="00B367FF"/>
    <w:rsid w:val="00B36A52"/>
    <w:rsid w:val="00B37CBB"/>
    <w:rsid w:val="00B37E3A"/>
    <w:rsid w:val="00B40393"/>
    <w:rsid w:val="00B408F3"/>
    <w:rsid w:val="00B42E34"/>
    <w:rsid w:val="00B43A07"/>
    <w:rsid w:val="00B45328"/>
    <w:rsid w:val="00B45D43"/>
    <w:rsid w:val="00B45E9B"/>
    <w:rsid w:val="00B47375"/>
    <w:rsid w:val="00B47A5F"/>
    <w:rsid w:val="00B47F94"/>
    <w:rsid w:val="00B50DAA"/>
    <w:rsid w:val="00B51788"/>
    <w:rsid w:val="00B51B21"/>
    <w:rsid w:val="00B53CD8"/>
    <w:rsid w:val="00B54298"/>
    <w:rsid w:val="00B55598"/>
    <w:rsid w:val="00B5585E"/>
    <w:rsid w:val="00B57669"/>
    <w:rsid w:val="00B60CEC"/>
    <w:rsid w:val="00B62738"/>
    <w:rsid w:val="00B62E4C"/>
    <w:rsid w:val="00B62FEE"/>
    <w:rsid w:val="00B63D23"/>
    <w:rsid w:val="00B63E01"/>
    <w:rsid w:val="00B640CF"/>
    <w:rsid w:val="00B647AB"/>
    <w:rsid w:val="00B64F88"/>
    <w:rsid w:val="00B65134"/>
    <w:rsid w:val="00B65A44"/>
    <w:rsid w:val="00B6637F"/>
    <w:rsid w:val="00B66ECD"/>
    <w:rsid w:val="00B679A7"/>
    <w:rsid w:val="00B705D2"/>
    <w:rsid w:val="00B718BE"/>
    <w:rsid w:val="00B71B38"/>
    <w:rsid w:val="00B7400F"/>
    <w:rsid w:val="00B75FA0"/>
    <w:rsid w:val="00B761B0"/>
    <w:rsid w:val="00B77A0F"/>
    <w:rsid w:val="00B77AE3"/>
    <w:rsid w:val="00B80BA9"/>
    <w:rsid w:val="00B80F69"/>
    <w:rsid w:val="00B827E6"/>
    <w:rsid w:val="00B829FE"/>
    <w:rsid w:val="00B83555"/>
    <w:rsid w:val="00B83EE2"/>
    <w:rsid w:val="00B8479C"/>
    <w:rsid w:val="00B86924"/>
    <w:rsid w:val="00B87B17"/>
    <w:rsid w:val="00B90784"/>
    <w:rsid w:val="00B908B4"/>
    <w:rsid w:val="00B91A30"/>
    <w:rsid w:val="00B924C6"/>
    <w:rsid w:val="00B92BDA"/>
    <w:rsid w:val="00B9337A"/>
    <w:rsid w:val="00B933C9"/>
    <w:rsid w:val="00B94FC6"/>
    <w:rsid w:val="00B955E7"/>
    <w:rsid w:val="00B95E0D"/>
    <w:rsid w:val="00B960EA"/>
    <w:rsid w:val="00B976CA"/>
    <w:rsid w:val="00B978C6"/>
    <w:rsid w:val="00BA0B8A"/>
    <w:rsid w:val="00BA2049"/>
    <w:rsid w:val="00BA2358"/>
    <w:rsid w:val="00BA2825"/>
    <w:rsid w:val="00BA32D8"/>
    <w:rsid w:val="00BA3CA8"/>
    <w:rsid w:val="00BA4400"/>
    <w:rsid w:val="00BA56A6"/>
    <w:rsid w:val="00BA7A0A"/>
    <w:rsid w:val="00BA7DE9"/>
    <w:rsid w:val="00BB016C"/>
    <w:rsid w:val="00BB07F5"/>
    <w:rsid w:val="00BB326C"/>
    <w:rsid w:val="00BB4501"/>
    <w:rsid w:val="00BB571B"/>
    <w:rsid w:val="00BB777B"/>
    <w:rsid w:val="00BC19CF"/>
    <w:rsid w:val="00BC2028"/>
    <w:rsid w:val="00BC27DF"/>
    <w:rsid w:val="00BC29CF"/>
    <w:rsid w:val="00BC2AD0"/>
    <w:rsid w:val="00BC3469"/>
    <w:rsid w:val="00BC38A5"/>
    <w:rsid w:val="00BC4202"/>
    <w:rsid w:val="00BC4212"/>
    <w:rsid w:val="00BC552B"/>
    <w:rsid w:val="00BC5DC5"/>
    <w:rsid w:val="00BC6AE5"/>
    <w:rsid w:val="00BC785B"/>
    <w:rsid w:val="00BD0E6A"/>
    <w:rsid w:val="00BD1089"/>
    <w:rsid w:val="00BD1104"/>
    <w:rsid w:val="00BD2147"/>
    <w:rsid w:val="00BD28BA"/>
    <w:rsid w:val="00BD2F68"/>
    <w:rsid w:val="00BD4936"/>
    <w:rsid w:val="00BD6E11"/>
    <w:rsid w:val="00BD7714"/>
    <w:rsid w:val="00BE08ED"/>
    <w:rsid w:val="00BE14EA"/>
    <w:rsid w:val="00BE22FD"/>
    <w:rsid w:val="00BE2775"/>
    <w:rsid w:val="00BE3184"/>
    <w:rsid w:val="00BE343C"/>
    <w:rsid w:val="00BE513A"/>
    <w:rsid w:val="00BE615F"/>
    <w:rsid w:val="00BE6999"/>
    <w:rsid w:val="00BE6BBC"/>
    <w:rsid w:val="00BE7873"/>
    <w:rsid w:val="00BF124E"/>
    <w:rsid w:val="00BF12D2"/>
    <w:rsid w:val="00BF19C5"/>
    <w:rsid w:val="00BF1CD2"/>
    <w:rsid w:val="00BF39CD"/>
    <w:rsid w:val="00BF5AB8"/>
    <w:rsid w:val="00BF5F25"/>
    <w:rsid w:val="00BF604F"/>
    <w:rsid w:val="00BF7150"/>
    <w:rsid w:val="00BF7BBD"/>
    <w:rsid w:val="00C00418"/>
    <w:rsid w:val="00C01644"/>
    <w:rsid w:val="00C0397B"/>
    <w:rsid w:val="00C03BCB"/>
    <w:rsid w:val="00C046D8"/>
    <w:rsid w:val="00C05377"/>
    <w:rsid w:val="00C054F5"/>
    <w:rsid w:val="00C0695D"/>
    <w:rsid w:val="00C07DE5"/>
    <w:rsid w:val="00C07FBA"/>
    <w:rsid w:val="00C10612"/>
    <w:rsid w:val="00C10834"/>
    <w:rsid w:val="00C127E8"/>
    <w:rsid w:val="00C1316E"/>
    <w:rsid w:val="00C13D36"/>
    <w:rsid w:val="00C1484F"/>
    <w:rsid w:val="00C153E8"/>
    <w:rsid w:val="00C15F55"/>
    <w:rsid w:val="00C15F6F"/>
    <w:rsid w:val="00C16EF0"/>
    <w:rsid w:val="00C2056D"/>
    <w:rsid w:val="00C214AD"/>
    <w:rsid w:val="00C2152B"/>
    <w:rsid w:val="00C22A31"/>
    <w:rsid w:val="00C22C87"/>
    <w:rsid w:val="00C23C51"/>
    <w:rsid w:val="00C24F5D"/>
    <w:rsid w:val="00C256BD"/>
    <w:rsid w:val="00C262FA"/>
    <w:rsid w:val="00C27DA3"/>
    <w:rsid w:val="00C318F9"/>
    <w:rsid w:val="00C31C27"/>
    <w:rsid w:val="00C32480"/>
    <w:rsid w:val="00C3307D"/>
    <w:rsid w:val="00C35A0D"/>
    <w:rsid w:val="00C35A3D"/>
    <w:rsid w:val="00C36E08"/>
    <w:rsid w:val="00C36F52"/>
    <w:rsid w:val="00C36F85"/>
    <w:rsid w:val="00C3793B"/>
    <w:rsid w:val="00C404C8"/>
    <w:rsid w:val="00C4060B"/>
    <w:rsid w:val="00C4101D"/>
    <w:rsid w:val="00C4135C"/>
    <w:rsid w:val="00C4145E"/>
    <w:rsid w:val="00C4280C"/>
    <w:rsid w:val="00C42F96"/>
    <w:rsid w:val="00C44984"/>
    <w:rsid w:val="00C4602F"/>
    <w:rsid w:val="00C46310"/>
    <w:rsid w:val="00C467A3"/>
    <w:rsid w:val="00C50D39"/>
    <w:rsid w:val="00C5164E"/>
    <w:rsid w:val="00C51C2A"/>
    <w:rsid w:val="00C51DDE"/>
    <w:rsid w:val="00C52017"/>
    <w:rsid w:val="00C52438"/>
    <w:rsid w:val="00C53967"/>
    <w:rsid w:val="00C53BCD"/>
    <w:rsid w:val="00C54D9A"/>
    <w:rsid w:val="00C55F67"/>
    <w:rsid w:val="00C56E06"/>
    <w:rsid w:val="00C570A7"/>
    <w:rsid w:val="00C57F26"/>
    <w:rsid w:val="00C60102"/>
    <w:rsid w:val="00C62788"/>
    <w:rsid w:val="00C62D45"/>
    <w:rsid w:val="00C63115"/>
    <w:rsid w:val="00C639EB"/>
    <w:rsid w:val="00C64CB3"/>
    <w:rsid w:val="00C653CE"/>
    <w:rsid w:val="00C665A3"/>
    <w:rsid w:val="00C675AC"/>
    <w:rsid w:val="00C676FE"/>
    <w:rsid w:val="00C67F1D"/>
    <w:rsid w:val="00C70766"/>
    <w:rsid w:val="00C70B24"/>
    <w:rsid w:val="00C715CB"/>
    <w:rsid w:val="00C7189F"/>
    <w:rsid w:val="00C71E86"/>
    <w:rsid w:val="00C7298C"/>
    <w:rsid w:val="00C735BC"/>
    <w:rsid w:val="00C74022"/>
    <w:rsid w:val="00C74338"/>
    <w:rsid w:val="00C744C4"/>
    <w:rsid w:val="00C74B7F"/>
    <w:rsid w:val="00C7588F"/>
    <w:rsid w:val="00C759B3"/>
    <w:rsid w:val="00C76039"/>
    <w:rsid w:val="00C77919"/>
    <w:rsid w:val="00C77B16"/>
    <w:rsid w:val="00C77BB2"/>
    <w:rsid w:val="00C80AE2"/>
    <w:rsid w:val="00C83C4B"/>
    <w:rsid w:val="00C83F0F"/>
    <w:rsid w:val="00C848B0"/>
    <w:rsid w:val="00C85A0D"/>
    <w:rsid w:val="00C86F58"/>
    <w:rsid w:val="00C86F5F"/>
    <w:rsid w:val="00C87330"/>
    <w:rsid w:val="00C91600"/>
    <w:rsid w:val="00C916AC"/>
    <w:rsid w:val="00C91879"/>
    <w:rsid w:val="00C92D96"/>
    <w:rsid w:val="00C9339C"/>
    <w:rsid w:val="00C948DF"/>
    <w:rsid w:val="00C94B36"/>
    <w:rsid w:val="00C96830"/>
    <w:rsid w:val="00C974EE"/>
    <w:rsid w:val="00C97DA3"/>
    <w:rsid w:val="00CA2719"/>
    <w:rsid w:val="00CA3CEE"/>
    <w:rsid w:val="00CA4C18"/>
    <w:rsid w:val="00CA5DFC"/>
    <w:rsid w:val="00CA6C8C"/>
    <w:rsid w:val="00CA7D34"/>
    <w:rsid w:val="00CB0AD0"/>
    <w:rsid w:val="00CB0BE3"/>
    <w:rsid w:val="00CB105A"/>
    <w:rsid w:val="00CB1367"/>
    <w:rsid w:val="00CB2647"/>
    <w:rsid w:val="00CB32B9"/>
    <w:rsid w:val="00CB44A2"/>
    <w:rsid w:val="00CB4BBD"/>
    <w:rsid w:val="00CC0117"/>
    <w:rsid w:val="00CC0444"/>
    <w:rsid w:val="00CC04CA"/>
    <w:rsid w:val="00CC0C04"/>
    <w:rsid w:val="00CC0D1B"/>
    <w:rsid w:val="00CC0D78"/>
    <w:rsid w:val="00CC1248"/>
    <w:rsid w:val="00CC132E"/>
    <w:rsid w:val="00CC21FC"/>
    <w:rsid w:val="00CC274A"/>
    <w:rsid w:val="00CC3052"/>
    <w:rsid w:val="00CC4A9A"/>
    <w:rsid w:val="00CC50F9"/>
    <w:rsid w:val="00CC6084"/>
    <w:rsid w:val="00CC65F8"/>
    <w:rsid w:val="00CC6797"/>
    <w:rsid w:val="00CC7314"/>
    <w:rsid w:val="00CC7DA5"/>
    <w:rsid w:val="00CD0223"/>
    <w:rsid w:val="00CD09F5"/>
    <w:rsid w:val="00CD0F2B"/>
    <w:rsid w:val="00CD0F41"/>
    <w:rsid w:val="00CD1CD9"/>
    <w:rsid w:val="00CD2FAC"/>
    <w:rsid w:val="00CD3583"/>
    <w:rsid w:val="00CD35E7"/>
    <w:rsid w:val="00CD3FA1"/>
    <w:rsid w:val="00CD4D05"/>
    <w:rsid w:val="00CD4DD5"/>
    <w:rsid w:val="00CD57E7"/>
    <w:rsid w:val="00CD6542"/>
    <w:rsid w:val="00CD7600"/>
    <w:rsid w:val="00CD7E29"/>
    <w:rsid w:val="00CE0502"/>
    <w:rsid w:val="00CE15A9"/>
    <w:rsid w:val="00CE334A"/>
    <w:rsid w:val="00CE4A3B"/>
    <w:rsid w:val="00CE4DF3"/>
    <w:rsid w:val="00CE5F10"/>
    <w:rsid w:val="00CE62C1"/>
    <w:rsid w:val="00CE7809"/>
    <w:rsid w:val="00CF0A14"/>
    <w:rsid w:val="00CF0B30"/>
    <w:rsid w:val="00CF0E38"/>
    <w:rsid w:val="00CF10B5"/>
    <w:rsid w:val="00CF1EF9"/>
    <w:rsid w:val="00CF3754"/>
    <w:rsid w:val="00CF48C9"/>
    <w:rsid w:val="00CF50DB"/>
    <w:rsid w:val="00CF6AD0"/>
    <w:rsid w:val="00CF6CAA"/>
    <w:rsid w:val="00CF71E3"/>
    <w:rsid w:val="00CF7B6B"/>
    <w:rsid w:val="00D03994"/>
    <w:rsid w:val="00D03EFD"/>
    <w:rsid w:val="00D04AAA"/>
    <w:rsid w:val="00D053FE"/>
    <w:rsid w:val="00D05423"/>
    <w:rsid w:val="00D0554D"/>
    <w:rsid w:val="00D05745"/>
    <w:rsid w:val="00D079CD"/>
    <w:rsid w:val="00D1052F"/>
    <w:rsid w:val="00D1067C"/>
    <w:rsid w:val="00D11116"/>
    <w:rsid w:val="00D11596"/>
    <w:rsid w:val="00D12629"/>
    <w:rsid w:val="00D128DD"/>
    <w:rsid w:val="00D12F9F"/>
    <w:rsid w:val="00D1307C"/>
    <w:rsid w:val="00D14432"/>
    <w:rsid w:val="00D14C83"/>
    <w:rsid w:val="00D164E0"/>
    <w:rsid w:val="00D16BE9"/>
    <w:rsid w:val="00D17E12"/>
    <w:rsid w:val="00D20275"/>
    <w:rsid w:val="00D20941"/>
    <w:rsid w:val="00D21353"/>
    <w:rsid w:val="00D2232D"/>
    <w:rsid w:val="00D22457"/>
    <w:rsid w:val="00D2295C"/>
    <w:rsid w:val="00D23186"/>
    <w:rsid w:val="00D251DE"/>
    <w:rsid w:val="00D25F22"/>
    <w:rsid w:val="00D27038"/>
    <w:rsid w:val="00D2757A"/>
    <w:rsid w:val="00D277BD"/>
    <w:rsid w:val="00D27A98"/>
    <w:rsid w:val="00D27F88"/>
    <w:rsid w:val="00D30A80"/>
    <w:rsid w:val="00D30C2B"/>
    <w:rsid w:val="00D30DB2"/>
    <w:rsid w:val="00D32882"/>
    <w:rsid w:val="00D33773"/>
    <w:rsid w:val="00D33E1B"/>
    <w:rsid w:val="00D35139"/>
    <w:rsid w:val="00D351A5"/>
    <w:rsid w:val="00D3566F"/>
    <w:rsid w:val="00D35E6D"/>
    <w:rsid w:val="00D35EBB"/>
    <w:rsid w:val="00D365B0"/>
    <w:rsid w:val="00D36A7C"/>
    <w:rsid w:val="00D37670"/>
    <w:rsid w:val="00D40D8D"/>
    <w:rsid w:val="00D411C6"/>
    <w:rsid w:val="00D41336"/>
    <w:rsid w:val="00D41D61"/>
    <w:rsid w:val="00D42AFE"/>
    <w:rsid w:val="00D42B0D"/>
    <w:rsid w:val="00D43683"/>
    <w:rsid w:val="00D43DEA"/>
    <w:rsid w:val="00D4410D"/>
    <w:rsid w:val="00D44A91"/>
    <w:rsid w:val="00D46CA2"/>
    <w:rsid w:val="00D47F8D"/>
    <w:rsid w:val="00D526C5"/>
    <w:rsid w:val="00D53129"/>
    <w:rsid w:val="00D53245"/>
    <w:rsid w:val="00D53B66"/>
    <w:rsid w:val="00D55B25"/>
    <w:rsid w:val="00D55FEA"/>
    <w:rsid w:val="00D56984"/>
    <w:rsid w:val="00D60EFF"/>
    <w:rsid w:val="00D61D2B"/>
    <w:rsid w:val="00D620F1"/>
    <w:rsid w:val="00D630FB"/>
    <w:rsid w:val="00D63402"/>
    <w:rsid w:val="00D64401"/>
    <w:rsid w:val="00D651C3"/>
    <w:rsid w:val="00D65CB0"/>
    <w:rsid w:val="00D677FB"/>
    <w:rsid w:val="00D70E23"/>
    <w:rsid w:val="00D715DA"/>
    <w:rsid w:val="00D71A29"/>
    <w:rsid w:val="00D71E80"/>
    <w:rsid w:val="00D726EB"/>
    <w:rsid w:val="00D727EA"/>
    <w:rsid w:val="00D72B29"/>
    <w:rsid w:val="00D73108"/>
    <w:rsid w:val="00D743AE"/>
    <w:rsid w:val="00D753C3"/>
    <w:rsid w:val="00D75462"/>
    <w:rsid w:val="00D7581D"/>
    <w:rsid w:val="00D75ABE"/>
    <w:rsid w:val="00D75C6C"/>
    <w:rsid w:val="00D76710"/>
    <w:rsid w:val="00D76F01"/>
    <w:rsid w:val="00D81DD4"/>
    <w:rsid w:val="00D829BD"/>
    <w:rsid w:val="00D8327D"/>
    <w:rsid w:val="00D83624"/>
    <w:rsid w:val="00D8367F"/>
    <w:rsid w:val="00D83784"/>
    <w:rsid w:val="00D83ECE"/>
    <w:rsid w:val="00D8429B"/>
    <w:rsid w:val="00D856C0"/>
    <w:rsid w:val="00D869AB"/>
    <w:rsid w:val="00D87777"/>
    <w:rsid w:val="00D907F0"/>
    <w:rsid w:val="00D91502"/>
    <w:rsid w:val="00D91DF4"/>
    <w:rsid w:val="00D937A9"/>
    <w:rsid w:val="00D93ADD"/>
    <w:rsid w:val="00D93DDB"/>
    <w:rsid w:val="00D957FD"/>
    <w:rsid w:val="00D96A37"/>
    <w:rsid w:val="00D97738"/>
    <w:rsid w:val="00D97D51"/>
    <w:rsid w:val="00DA30C3"/>
    <w:rsid w:val="00DA45BD"/>
    <w:rsid w:val="00DA4E2D"/>
    <w:rsid w:val="00DA566C"/>
    <w:rsid w:val="00DA6C31"/>
    <w:rsid w:val="00DA74A6"/>
    <w:rsid w:val="00DA79EE"/>
    <w:rsid w:val="00DB02B5"/>
    <w:rsid w:val="00DB0F9A"/>
    <w:rsid w:val="00DB24BA"/>
    <w:rsid w:val="00DB2A83"/>
    <w:rsid w:val="00DB2D25"/>
    <w:rsid w:val="00DB378B"/>
    <w:rsid w:val="00DB3A0F"/>
    <w:rsid w:val="00DB418F"/>
    <w:rsid w:val="00DB4348"/>
    <w:rsid w:val="00DB4903"/>
    <w:rsid w:val="00DB4DF1"/>
    <w:rsid w:val="00DB61DE"/>
    <w:rsid w:val="00DB6A28"/>
    <w:rsid w:val="00DB6D35"/>
    <w:rsid w:val="00DB720F"/>
    <w:rsid w:val="00DB7FD1"/>
    <w:rsid w:val="00DC0D4B"/>
    <w:rsid w:val="00DC1B7D"/>
    <w:rsid w:val="00DC4A11"/>
    <w:rsid w:val="00DC4FB7"/>
    <w:rsid w:val="00DC59D4"/>
    <w:rsid w:val="00DC620B"/>
    <w:rsid w:val="00DC7B60"/>
    <w:rsid w:val="00DD1C10"/>
    <w:rsid w:val="00DD2778"/>
    <w:rsid w:val="00DD2E07"/>
    <w:rsid w:val="00DD3268"/>
    <w:rsid w:val="00DD6E81"/>
    <w:rsid w:val="00DD7A60"/>
    <w:rsid w:val="00DE29D1"/>
    <w:rsid w:val="00DE5DDC"/>
    <w:rsid w:val="00DE622E"/>
    <w:rsid w:val="00DE65DE"/>
    <w:rsid w:val="00DE6CF9"/>
    <w:rsid w:val="00DF051C"/>
    <w:rsid w:val="00DF1634"/>
    <w:rsid w:val="00DF1AAA"/>
    <w:rsid w:val="00DF3D38"/>
    <w:rsid w:val="00DF42C9"/>
    <w:rsid w:val="00DF4335"/>
    <w:rsid w:val="00DF4401"/>
    <w:rsid w:val="00DF56AD"/>
    <w:rsid w:val="00DF5CA5"/>
    <w:rsid w:val="00DF6E7D"/>
    <w:rsid w:val="00DF7A12"/>
    <w:rsid w:val="00DF7B6A"/>
    <w:rsid w:val="00E0039E"/>
    <w:rsid w:val="00E00C44"/>
    <w:rsid w:val="00E01C8F"/>
    <w:rsid w:val="00E0244E"/>
    <w:rsid w:val="00E032E5"/>
    <w:rsid w:val="00E1264C"/>
    <w:rsid w:val="00E13184"/>
    <w:rsid w:val="00E13C95"/>
    <w:rsid w:val="00E14346"/>
    <w:rsid w:val="00E14B1F"/>
    <w:rsid w:val="00E159E8"/>
    <w:rsid w:val="00E165CE"/>
    <w:rsid w:val="00E21106"/>
    <w:rsid w:val="00E213A7"/>
    <w:rsid w:val="00E22192"/>
    <w:rsid w:val="00E221EF"/>
    <w:rsid w:val="00E23C4E"/>
    <w:rsid w:val="00E23DF0"/>
    <w:rsid w:val="00E24545"/>
    <w:rsid w:val="00E24AAC"/>
    <w:rsid w:val="00E24D11"/>
    <w:rsid w:val="00E24ECB"/>
    <w:rsid w:val="00E2505F"/>
    <w:rsid w:val="00E264EC"/>
    <w:rsid w:val="00E265A7"/>
    <w:rsid w:val="00E302C1"/>
    <w:rsid w:val="00E310A9"/>
    <w:rsid w:val="00E310E6"/>
    <w:rsid w:val="00E31765"/>
    <w:rsid w:val="00E31A42"/>
    <w:rsid w:val="00E3215C"/>
    <w:rsid w:val="00E33835"/>
    <w:rsid w:val="00E33EAB"/>
    <w:rsid w:val="00E36AF2"/>
    <w:rsid w:val="00E37233"/>
    <w:rsid w:val="00E376D8"/>
    <w:rsid w:val="00E37980"/>
    <w:rsid w:val="00E37CED"/>
    <w:rsid w:val="00E400D1"/>
    <w:rsid w:val="00E40333"/>
    <w:rsid w:val="00E42993"/>
    <w:rsid w:val="00E42EB1"/>
    <w:rsid w:val="00E44761"/>
    <w:rsid w:val="00E463EF"/>
    <w:rsid w:val="00E46604"/>
    <w:rsid w:val="00E47ADB"/>
    <w:rsid w:val="00E503CA"/>
    <w:rsid w:val="00E51E64"/>
    <w:rsid w:val="00E5219E"/>
    <w:rsid w:val="00E52795"/>
    <w:rsid w:val="00E52E65"/>
    <w:rsid w:val="00E53CFD"/>
    <w:rsid w:val="00E54264"/>
    <w:rsid w:val="00E563C7"/>
    <w:rsid w:val="00E56CD6"/>
    <w:rsid w:val="00E57867"/>
    <w:rsid w:val="00E608E6"/>
    <w:rsid w:val="00E61EA4"/>
    <w:rsid w:val="00E62670"/>
    <w:rsid w:val="00E62B9A"/>
    <w:rsid w:val="00E63642"/>
    <w:rsid w:val="00E64859"/>
    <w:rsid w:val="00E65020"/>
    <w:rsid w:val="00E65868"/>
    <w:rsid w:val="00E65A38"/>
    <w:rsid w:val="00E67699"/>
    <w:rsid w:val="00E7010B"/>
    <w:rsid w:val="00E73065"/>
    <w:rsid w:val="00E7389F"/>
    <w:rsid w:val="00E749F1"/>
    <w:rsid w:val="00E754DE"/>
    <w:rsid w:val="00E76D07"/>
    <w:rsid w:val="00E7725B"/>
    <w:rsid w:val="00E7762E"/>
    <w:rsid w:val="00E77E50"/>
    <w:rsid w:val="00E8034B"/>
    <w:rsid w:val="00E81152"/>
    <w:rsid w:val="00E81A2E"/>
    <w:rsid w:val="00E81D55"/>
    <w:rsid w:val="00E82313"/>
    <w:rsid w:val="00E82FC4"/>
    <w:rsid w:val="00E83F80"/>
    <w:rsid w:val="00E84A12"/>
    <w:rsid w:val="00E84D1B"/>
    <w:rsid w:val="00E84F99"/>
    <w:rsid w:val="00E85185"/>
    <w:rsid w:val="00E8525F"/>
    <w:rsid w:val="00E862D5"/>
    <w:rsid w:val="00E873B6"/>
    <w:rsid w:val="00E879F6"/>
    <w:rsid w:val="00E90F63"/>
    <w:rsid w:val="00E91A30"/>
    <w:rsid w:val="00E921FB"/>
    <w:rsid w:val="00E92911"/>
    <w:rsid w:val="00E93056"/>
    <w:rsid w:val="00E939F6"/>
    <w:rsid w:val="00E93B19"/>
    <w:rsid w:val="00E94DC7"/>
    <w:rsid w:val="00E96407"/>
    <w:rsid w:val="00E96642"/>
    <w:rsid w:val="00EA077E"/>
    <w:rsid w:val="00EA10D6"/>
    <w:rsid w:val="00EA1708"/>
    <w:rsid w:val="00EA3B91"/>
    <w:rsid w:val="00EA3C6D"/>
    <w:rsid w:val="00EA3D79"/>
    <w:rsid w:val="00EA4B28"/>
    <w:rsid w:val="00EA549F"/>
    <w:rsid w:val="00EA6578"/>
    <w:rsid w:val="00EA7285"/>
    <w:rsid w:val="00EA72AD"/>
    <w:rsid w:val="00EA763B"/>
    <w:rsid w:val="00EB0DED"/>
    <w:rsid w:val="00EB12FA"/>
    <w:rsid w:val="00EB21E8"/>
    <w:rsid w:val="00EB2292"/>
    <w:rsid w:val="00EB2444"/>
    <w:rsid w:val="00EB28D6"/>
    <w:rsid w:val="00EB2B0A"/>
    <w:rsid w:val="00EB3314"/>
    <w:rsid w:val="00EB34CD"/>
    <w:rsid w:val="00EB43F4"/>
    <w:rsid w:val="00EB56E8"/>
    <w:rsid w:val="00EB58ED"/>
    <w:rsid w:val="00EB5CFD"/>
    <w:rsid w:val="00EB7C5A"/>
    <w:rsid w:val="00EC0530"/>
    <w:rsid w:val="00EC0823"/>
    <w:rsid w:val="00EC1549"/>
    <w:rsid w:val="00EC176C"/>
    <w:rsid w:val="00EC177B"/>
    <w:rsid w:val="00EC1EEE"/>
    <w:rsid w:val="00EC2339"/>
    <w:rsid w:val="00EC29D9"/>
    <w:rsid w:val="00EC4072"/>
    <w:rsid w:val="00EC4190"/>
    <w:rsid w:val="00EC4A0B"/>
    <w:rsid w:val="00EC7220"/>
    <w:rsid w:val="00ED038A"/>
    <w:rsid w:val="00ED105D"/>
    <w:rsid w:val="00ED1E1F"/>
    <w:rsid w:val="00ED4156"/>
    <w:rsid w:val="00ED56F7"/>
    <w:rsid w:val="00ED59CF"/>
    <w:rsid w:val="00ED7037"/>
    <w:rsid w:val="00ED769F"/>
    <w:rsid w:val="00EE12E7"/>
    <w:rsid w:val="00EE15CC"/>
    <w:rsid w:val="00EE1B53"/>
    <w:rsid w:val="00EE1BB1"/>
    <w:rsid w:val="00EE1F50"/>
    <w:rsid w:val="00EE397B"/>
    <w:rsid w:val="00EE3AD0"/>
    <w:rsid w:val="00EE42DF"/>
    <w:rsid w:val="00EE45B7"/>
    <w:rsid w:val="00EE4700"/>
    <w:rsid w:val="00EE482F"/>
    <w:rsid w:val="00EE596B"/>
    <w:rsid w:val="00EE66B7"/>
    <w:rsid w:val="00EE6BB9"/>
    <w:rsid w:val="00EE717F"/>
    <w:rsid w:val="00EE71BA"/>
    <w:rsid w:val="00EF054B"/>
    <w:rsid w:val="00EF1F3A"/>
    <w:rsid w:val="00EF35E0"/>
    <w:rsid w:val="00EF3CC5"/>
    <w:rsid w:val="00EF408E"/>
    <w:rsid w:val="00EF5CC0"/>
    <w:rsid w:val="00EF764B"/>
    <w:rsid w:val="00EF7A25"/>
    <w:rsid w:val="00F01039"/>
    <w:rsid w:val="00F0226F"/>
    <w:rsid w:val="00F02D35"/>
    <w:rsid w:val="00F0370D"/>
    <w:rsid w:val="00F04073"/>
    <w:rsid w:val="00F05A09"/>
    <w:rsid w:val="00F06502"/>
    <w:rsid w:val="00F065BB"/>
    <w:rsid w:val="00F07110"/>
    <w:rsid w:val="00F1076A"/>
    <w:rsid w:val="00F10CC6"/>
    <w:rsid w:val="00F11F0E"/>
    <w:rsid w:val="00F1209E"/>
    <w:rsid w:val="00F12CCE"/>
    <w:rsid w:val="00F1337A"/>
    <w:rsid w:val="00F16C5A"/>
    <w:rsid w:val="00F171A1"/>
    <w:rsid w:val="00F205D8"/>
    <w:rsid w:val="00F20782"/>
    <w:rsid w:val="00F209E3"/>
    <w:rsid w:val="00F20BF4"/>
    <w:rsid w:val="00F21C5A"/>
    <w:rsid w:val="00F21FA6"/>
    <w:rsid w:val="00F2303A"/>
    <w:rsid w:val="00F240E7"/>
    <w:rsid w:val="00F24E6D"/>
    <w:rsid w:val="00F260EB"/>
    <w:rsid w:val="00F26586"/>
    <w:rsid w:val="00F26999"/>
    <w:rsid w:val="00F30EBD"/>
    <w:rsid w:val="00F315D0"/>
    <w:rsid w:val="00F3179D"/>
    <w:rsid w:val="00F31CE8"/>
    <w:rsid w:val="00F32BE9"/>
    <w:rsid w:val="00F3366F"/>
    <w:rsid w:val="00F37189"/>
    <w:rsid w:val="00F374ED"/>
    <w:rsid w:val="00F3796E"/>
    <w:rsid w:val="00F40953"/>
    <w:rsid w:val="00F420B0"/>
    <w:rsid w:val="00F42259"/>
    <w:rsid w:val="00F43498"/>
    <w:rsid w:val="00F4454E"/>
    <w:rsid w:val="00F46424"/>
    <w:rsid w:val="00F46B4A"/>
    <w:rsid w:val="00F46BA5"/>
    <w:rsid w:val="00F473F7"/>
    <w:rsid w:val="00F503E9"/>
    <w:rsid w:val="00F50D49"/>
    <w:rsid w:val="00F50F07"/>
    <w:rsid w:val="00F51E65"/>
    <w:rsid w:val="00F5361D"/>
    <w:rsid w:val="00F53B31"/>
    <w:rsid w:val="00F5581D"/>
    <w:rsid w:val="00F60E90"/>
    <w:rsid w:val="00F62D28"/>
    <w:rsid w:val="00F63092"/>
    <w:rsid w:val="00F63265"/>
    <w:rsid w:val="00F63D1B"/>
    <w:rsid w:val="00F63E16"/>
    <w:rsid w:val="00F651AB"/>
    <w:rsid w:val="00F660AF"/>
    <w:rsid w:val="00F66D67"/>
    <w:rsid w:val="00F67E19"/>
    <w:rsid w:val="00F701C8"/>
    <w:rsid w:val="00F7065D"/>
    <w:rsid w:val="00F70692"/>
    <w:rsid w:val="00F717BB"/>
    <w:rsid w:val="00F72462"/>
    <w:rsid w:val="00F7436C"/>
    <w:rsid w:val="00F7449F"/>
    <w:rsid w:val="00F74853"/>
    <w:rsid w:val="00F74DDE"/>
    <w:rsid w:val="00F74FB3"/>
    <w:rsid w:val="00F75EBD"/>
    <w:rsid w:val="00F76C2C"/>
    <w:rsid w:val="00F82057"/>
    <w:rsid w:val="00F83CC6"/>
    <w:rsid w:val="00F83F16"/>
    <w:rsid w:val="00F84A7E"/>
    <w:rsid w:val="00F84D0C"/>
    <w:rsid w:val="00F86CE9"/>
    <w:rsid w:val="00F870E4"/>
    <w:rsid w:val="00F87149"/>
    <w:rsid w:val="00F87671"/>
    <w:rsid w:val="00F8797D"/>
    <w:rsid w:val="00F9079E"/>
    <w:rsid w:val="00F90838"/>
    <w:rsid w:val="00F90C11"/>
    <w:rsid w:val="00F91957"/>
    <w:rsid w:val="00F91CAE"/>
    <w:rsid w:val="00F921A4"/>
    <w:rsid w:val="00F930D7"/>
    <w:rsid w:val="00F9564A"/>
    <w:rsid w:val="00F9574C"/>
    <w:rsid w:val="00F95D22"/>
    <w:rsid w:val="00F95F6A"/>
    <w:rsid w:val="00F9655B"/>
    <w:rsid w:val="00F96E6B"/>
    <w:rsid w:val="00FA033B"/>
    <w:rsid w:val="00FA0EF2"/>
    <w:rsid w:val="00FA1B37"/>
    <w:rsid w:val="00FA2CE5"/>
    <w:rsid w:val="00FA2D6C"/>
    <w:rsid w:val="00FA30DF"/>
    <w:rsid w:val="00FA43D4"/>
    <w:rsid w:val="00FA4DE3"/>
    <w:rsid w:val="00FA5106"/>
    <w:rsid w:val="00FA7608"/>
    <w:rsid w:val="00FA764D"/>
    <w:rsid w:val="00FA7FA6"/>
    <w:rsid w:val="00FB0429"/>
    <w:rsid w:val="00FB0D5E"/>
    <w:rsid w:val="00FB0DA1"/>
    <w:rsid w:val="00FB38D3"/>
    <w:rsid w:val="00FB3C6B"/>
    <w:rsid w:val="00FB4448"/>
    <w:rsid w:val="00FB4FFC"/>
    <w:rsid w:val="00FB535B"/>
    <w:rsid w:val="00FB595A"/>
    <w:rsid w:val="00FB625E"/>
    <w:rsid w:val="00FB641D"/>
    <w:rsid w:val="00FB6E2A"/>
    <w:rsid w:val="00FC0951"/>
    <w:rsid w:val="00FC0982"/>
    <w:rsid w:val="00FC0A63"/>
    <w:rsid w:val="00FC0B26"/>
    <w:rsid w:val="00FC0D0C"/>
    <w:rsid w:val="00FC1DB7"/>
    <w:rsid w:val="00FC3412"/>
    <w:rsid w:val="00FC4333"/>
    <w:rsid w:val="00FC4E58"/>
    <w:rsid w:val="00FC5042"/>
    <w:rsid w:val="00FC59FD"/>
    <w:rsid w:val="00FC639E"/>
    <w:rsid w:val="00FC6DFB"/>
    <w:rsid w:val="00FC70ED"/>
    <w:rsid w:val="00FC7658"/>
    <w:rsid w:val="00FD053A"/>
    <w:rsid w:val="00FD0AA1"/>
    <w:rsid w:val="00FD2767"/>
    <w:rsid w:val="00FD2D26"/>
    <w:rsid w:val="00FD3DDA"/>
    <w:rsid w:val="00FD4002"/>
    <w:rsid w:val="00FD4472"/>
    <w:rsid w:val="00FD5AFF"/>
    <w:rsid w:val="00FD619B"/>
    <w:rsid w:val="00FD654E"/>
    <w:rsid w:val="00FD70CC"/>
    <w:rsid w:val="00FE042E"/>
    <w:rsid w:val="00FE0912"/>
    <w:rsid w:val="00FE0935"/>
    <w:rsid w:val="00FE0FD4"/>
    <w:rsid w:val="00FE1BD0"/>
    <w:rsid w:val="00FE2A37"/>
    <w:rsid w:val="00FE2E62"/>
    <w:rsid w:val="00FE3112"/>
    <w:rsid w:val="00FE3528"/>
    <w:rsid w:val="00FE35A6"/>
    <w:rsid w:val="00FE3698"/>
    <w:rsid w:val="00FE3B9A"/>
    <w:rsid w:val="00FE4590"/>
    <w:rsid w:val="00FE4C4A"/>
    <w:rsid w:val="00FE5891"/>
    <w:rsid w:val="00FE70E9"/>
    <w:rsid w:val="00FF0D9F"/>
    <w:rsid w:val="00FF19DC"/>
    <w:rsid w:val="00FF2442"/>
    <w:rsid w:val="00FF330C"/>
    <w:rsid w:val="00FF4618"/>
    <w:rsid w:val="00FF477F"/>
    <w:rsid w:val="00FF570E"/>
    <w:rsid w:val="00FF6B2C"/>
    <w:rsid w:val="00FF7354"/>
    <w:rsid w:val="00FF76D9"/>
    <w:rsid w:val="00FF794D"/>
    <w:rsid w:val="051B5E6F"/>
    <w:rsid w:val="06D8BC6F"/>
    <w:rsid w:val="076B577F"/>
    <w:rsid w:val="0814B80A"/>
    <w:rsid w:val="0A07CF8C"/>
    <w:rsid w:val="100B10EC"/>
    <w:rsid w:val="1085BC31"/>
    <w:rsid w:val="109BBC65"/>
    <w:rsid w:val="13164BA4"/>
    <w:rsid w:val="14707071"/>
    <w:rsid w:val="14A699D1"/>
    <w:rsid w:val="1785DBFF"/>
    <w:rsid w:val="1A4368F4"/>
    <w:rsid w:val="1A46858A"/>
    <w:rsid w:val="1B6B7E7C"/>
    <w:rsid w:val="1C619F4F"/>
    <w:rsid w:val="1D2D5BF3"/>
    <w:rsid w:val="1F3BB83D"/>
    <w:rsid w:val="1F62B704"/>
    <w:rsid w:val="26112F1B"/>
    <w:rsid w:val="262554B2"/>
    <w:rsid w:val="26BDA68D"/>
    <w:rsid w:val="28417D81"/>
    <w:rsid w:val="29D62AA5"/>
    <w:rsid w:val="2B66FA0B"/>
    <w:rsid w:val="2D6A571C"/>
    <w:rsid w:val="31C51EDA"/>
    <w:rsid w:val="360539A4"/>
    <w:rsid w:val="3D04184A"/>
    <w:rsid w:val="3D989B91"/>
    <w:rsid w:val="41B0B84B"/>
    <w:rsid w:val="4346800C"/>
    <w:rsid w:val="4372E616"/>
    <w:rsid w:val="44695FFD"/>
    <w:rsid w:val="44A1E69B"/>
    <w:rsid w:val="44F0FB8E"/>
    <w:rsid w:val="45B62C6D"/>
    <w:rsid w:val="4817607E"/>
    <w:rsid w:val="4E192597"/>
    <w:rsid w:val="4FDD5DF1"/>
    <w:rsid w:val="5047D774"/>
    <w:rsid w:val="5408C1A6"/>
    <w:rsid w:val="561EF628"/>
    <w:rsid w:val="5644D394"/>
    <w:rsid w:val="5D7AAB4F"/>
    <w:rsid w:val="5E95A38A"/>
    <w:rsid w:val="5F915308"/>
    <w:rsid w:val="630BD560"/>
    <w:rsid w:val="634FEC50"/>
    <w:rsid w:val="652FE957"/>
    <w:rsid w:val="65A18D74"/>
    <w:rsid w:val="66771B89"/>
    <w:rsid w:val="66C39A5C"/>
    <w:rsid w:val="67E685E0"/>
    <w:rsid w:val="6DBE2B7F"/>
    <w:rsid w:val="7046041E"/>
    <w:rsid w:val="70D280B7"/>
    <w:rsid w:val="71BC5EE1"/>
    <w:rsid w:val="7338ADF1"/>
    <w:rsid w:val="736490D6"/>
    <w:rsid w:val="7534129E"/>
    <w:rsid w:val="77536D4C"/>
    <w:rsid w:val="7798FBB3"/>
    <w:rsid w:val="780B879C"/>
    <w:rsid w:val="789B36F6"/>
    <w:rsid w:val="7AE07686"/>
    <w:rsid w:val="7B65BCF7"/>
    <w:rsid w:val="7B7EE554"/>
    <w:rsid w:val="7D1BC7FF"/>
    <w:rsid w:val="7DFF360F"/>
    <w:rsid w:val="7E92F7A3"/>
    <w:rsid w:val="7ED5F3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9BC88"/>
  <w15:chartTrackingRefBased/>
  <w15:docId w15:val="{97FBE98A-65F5-4AB0-A16B-746B3319A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5D5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83BA7"/>
    <w:rPr>
      <w:color w:val="0563C1" w:themeColor="hyperlink"/>
      <w:u w:val="single"/>
    </w:rPr>
  </w:style>
  <w:style w:type="character" w:styleId="UnresolvedMention">
    <w:name w:val="Unresolved Mention"/>
    <w:basedOn w:val="DefaultParagraphFont"/>
    <w:uiPriority w:val="99"/>
    <w:semiHidden/>
    <w:unhideWhenUsed/>
    <w:rsid w:val="00A83BA7"/>
    <w:rPr>
      <w:color w:val="605E5C"/>
      <w:shd w:val="clear" w:color="auto" w:fill="E1DFDD"/>
    </w:rPr>
  </w:style>
  <w:style w:type="character" w:styleId="FollowedHyperlink">
    <w:name w:val="FollowedHyperlink"/>
    <w:basedOn w:val="DefaultParagraphFont"/>
    <w:uiPriority w:val="99"/>
    <w:semiHidden/>
    <w:unhideWhenUsed/>
    <w:rsid w:val="002D31A2"/>
    <w:rPr>
      <w:color w:val="954F72" w:themeColor="followedHyperlink"/>
      <w:u w:val="single"/>
    </w:rPr>
  </w:style>
  <w:style w:type="paragraph" w:styleId="ListParagraph">
    <w:name w:val="List Paragraph"/>
    <w:basedOn w:val="Normal"/>
    <w:uiPriority w:val="34"/>
    <w:qFormat/>
    <w:rsid w:val="009A6187"/>
    <w:pPr>
      <w:ind w:left="720"/>
      <w:contextualSpacing/>
    </w:pPr>
  </w:style>
  <w:style w:type="paragraph" w:styleId="Bibliography">
    <w:name w:val="Bibliography"/>
    <w:basedOn w:val="Normal"/>
    <w:next w:val="Normal"/>
    <w:uiPriority w:val="37"/>
    <w:unhideWhenUsed/>
    <w:rsid w:val="00804261"/>
    <w:pPr>
      <w:tabs>
        <w:tab w:val="left" w:pos="380"/>
      </w:tabs>
      <w:ind w:left="384" w:hanging="384"/>
    </w:pPr>
  </w:style>
  <w:style w:type="character" w:styleId="PlaceholderText">
    <w:name w:val="Placeholder Text"/>
    <w:basedOn w:val="DefaultParagraphFont"/>
    <w:uiPriority w:val="99"/>
    <w:semiHidden/>
    <w:rsid w:val="00D03EFD"/>
    <w:rPr>
      <w:color w:val="808080"/>
    </w:rPr>
  </w:style>
  <w:style w:type="table" w:styleId="TableGrid">
    <w:name w:val="Table Grid"/>
    <w:basedOn w:val="TableNormal"/>
    <w:uiPriority w:val="39"/>
    <w:rsid w:val="007823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2FD"/>
    <w:pPr>
      <w:spacing w:after="200"/>
    </w:pPr>
    <w:rPr>
      <w:i/>
      <w:iCs/>
      <w:color w:val="44546A" w:themeColor="text2"/>
      <w:sz w:val="18"/>
      <w:szCs w:val="18"/>
    </w:rPr>
  </w:style>
  <w:style w:type="character" w:styleId="IntenseEmphasis">
    <w:name w:val="Intense Emphasis"/>
    <w:basedOn w:val="DefaultParagraphFont"/>
    <w:uiPriority w:val="21"/>
    <w:qFormat/>
    <w:rsid w:val="00C054F5"/>
    <w:rPr>
      <w:i/>
      <w:iCs/>
      <w:color w:val="4472C4" w:themeColor="accent1"/>
    </w:rPr>
  </w:style>
  <w:style w:type="character" w:styleId="CommentReference">
    <w:name w:val="annotation reference"/>
    <w:basedOn w:val="DefaultParagraphFont"/>
    <w:uiPriority w:val="99"/>
    <w:semiHidden/>
    <w:unhideWhenUsed/>
    <w:rsid w:val="00D37670"/>
    <w:rPr>
      <w:sz w:val="16"/>
      <w:szCs w:val="16"/>
    </w:rPr>
  </w:style>
  <w:style w:type="paragraph" w:styleId="CommentText">
    <w:name w:val="annotation text"/>
    <w:basedOn w:val="Normal"/>
    <w:link w:val="CommentTextChar"/>
    <w:uiPriority w:val="99"/>
    <w:unhideWhenUsed/>
    <w:rsid w:val="00D37670"/>
    <w:rPr>
      <w:sz w:val="20"/>
      <w:szCs w:val="20"/>
    </w:rPr>
  </w:style>
  <w:style w:type="character" w:customStyle="1" w:styleId="CommentTextChar">
    <w:name w:val="Comment Text Char"/>
    <w:basedOn w:val="DefaultParagraphFont"/>
    <w:link w:val="CommentText"/>
    <w:uiPriority w:val="99"/>
    <w:rsid w:val="00D37670"/>
    <w:rPr>
      <w:sz w:val="20"/>
      <w:szCs w:val="20"/>
    </w:rPr>
  </w:style>
  <w:style w:type="paragraph" w:styleId="CommentSubject">
    <w:name w:val="annotation subject"/>
    <w:basedOn w:val="CommentText"/>
    <w:next w:val="CommentText"/>
    <w:link w:val="CommentSubjectChar"/>
    <w:uiPriority w:val="99"/>
    <w:semiHidden/>
    <w:unhideWhenUsed/>
    <w:rsid w:val="00D37670"/>
    <w:rPr>
      <w:b/>
      <w:bCs/>
    </w:rPr>
  </w:style>
  <w:style w:type="character" w:customStyle="1" w:styleId="CommentSubjectChar">
    <w:name w:val="Comment Subject Char"/>
    <w:basedOn w:val="CommentTextChar"/>
    <w:link w:val="CommentSubject"/>
    <w:uiPriority w:val="99"/>
    <w:semiHidden/>
    <w:rsid w:val="00D37670"/>
    <w:rPr>
      <w:b/>
      <w:bCs/>
      <w:sz w:val="20"/>
      <w:szCs w:val="20"/>
    </w:rPr>
  </w:style>
  <w:style w:type="paragraph" w:styleId="Footer">
    <w:name w:val="footer"/>
    <w:basedOn w:val="Normal"/>
    <w:link w:val="FooterChar"/>
    <w:uiPriority w:val="99"/>
    <w:unhideWhenUsed/>
    <w:rsid w:val="00442AEA"/>
    <w:pPr>
      <w:tabs>
        <w:tab w:val="center" w:pos="4513"/>
        <w:tab w:val="right" w:pos="9026"/>
      </w:tabs>
    </w:pPr>
  </w:style>
  <w:style w:type="character" w:customStyle="1" w:styleId="FooterChar">
    <w:name w:val="Footer Char"/>
    <w:basedOn w:val="DefaultParagraphFont"/>
    <w:link w:val="Footer"/>
    <w:uiPriority w:val="99"/>
    <w:rsid w:val="00442AEA"/>
  </w:style>
  <w:style w:type="character" w:styleId="PageNumber">
    <w:name w:val="page number"/>
    <w:basedOn w:val="DefaultParagraphFont"/>
    <w:uiPriority w:val="99"/>
    <w:semiHidden/>
    <w:unhideWhenUsed/>
    <w:rsid w:val="00442AEA"/>
  </w:style>
  <w:style w:type="paragraph" w:styleId="Revision">
    <w:name w:val="Revision"/>
    <w:hidden/>
    <w:uiPriority w:val="99"/>
    <w:semiHidden/>
    <w:rsid w:val="00B62E4C"/>
  </w:style>
  <w:style w:type="paragraph" w:customStyle="1" w:styleId="refbody">
    <w:name w:val="refbody"/>
    <w:basedOn w:val="Normal"/>
    <w:rsid w:val="001A3FBA"/>
    <w:pPr>
      <w:spacing w:before="100" w:beforeAutospacing="1" w:after="100" w:afterAutospacing="1"/>
    </w:pPr>
    <w:rPr>
      <w:rFonts w:ascii="Times New Roman" w:eastAsia="Times New Roman" w:hAnsi="Times New Roman" w:cs="Times New Roman"/>
    </w:rPr>
  </w:style>
  <w:style w:type="character" w:customStyle="1" w:styleId="reference-person-group">
    <w:name w:val="reference-person-group"/>
    <w:basedOn w:val="DefaultParagraphFont"/>
    <w:rsid w:val="001A3FBA"/>
  </w:style>
  <w:style w:type="character" w:customStyle="1" w:styleId="reference-surname">
    <w:name w:val="reference-surname"/>
    <w:basedOn w:val="DefaultParagraphFont"/>
    <w:rsid w:val="001A3FBA"/>
  </w:style>
  <w:style w:type="character" w:customStyle="1" w:styleId="reference-given-names">
    <w:name w:val="reference-given-names"/>
    <w:basedOn w:val="DefaultParagraphFont"/>
    <w:rsid w:val="001A3FBA"/>
  </w:style>
  <w:style w:type="character" w:customStyle="1" w:styleId="reference-article-title">
    <w:name w:val="reference-article-title"/>
    <w:basedOn w:val="DefaultParagraphFont"/>
    <w:rsid w:val="001A3FBA"/>
  </w:style>
  <w:style w:type="character" w:customStyle="1" w:styleId="reference-year">
    <w:name w:val="reference-year"/>
    <w:basedOn w:val="DefaultParagraphFont"/>
    <w:rsid w:val="001A3FBA"/>
  </w:style>
  <w:style w:type="character" w:customStyle="1" w:styleId="reference-volume">
    <w:name w:val="reference-volume"/>
    <w:basedOn w:val="DefaultParagraphFont"/>
    <w:rsid w:val="001A3FBA"/>
  </w:style>
  <w:style w:type="character" w:customStyle="1" w:styleId="reference-issue">
    <w:name w:val="reference-issue"/>
    <w:basedOn w:val="DefaultParagraphFont"/>
    <w:rsid w:val="001A3FBA"/>
  </w:style>
  <w:style w:type="character" w:customStyle="1" w:styleId="reference-fpage">
    <w:name w:val="reference-fpage"/>
    <w:basedOn w:val="DefaultParagraphFont"/>
    <w:rsid w:val="001A3FBA"/>
  </w:style>
  <w:style w:type="character" w:customStyle="1" w:styleId="reference-lpage">
    <w:name w:val="reference-lpage"/>
    <w:basedOn w:val="DefaultParagraphFont"/>
    <w:rsid w:val="001A3FBA"/>
  </w:style>
  <w:style w:type="character" w:customStyle="1" w:styleId="fulltext-reference-meta-doi">
    <w:name w:val="fulltext-reference-meta-doi"/>
    <w:basedOn w:val="DefaultParagraphFont"/>
    <w:rsid w:val="001A3FBA"/>
  </w:style>
  <w:style w:type="character" w:customStyle="1" w:styleId="fulltext-reference-meta-pmid">
    <w:name w:val="fulltext-reference-meta-pmid"/>
    <w:basedOn w:val="DefaultParagraphFont"/>
    <w:rsid w:val="001A3FBA"/>
  </w:style>
  <w:style w:type="character" w:customStyle="1" w:styleId="reference-etal">
    <w:name w:val="reference-etal"/>
    <w:basedOn w:val="DefaultParagraphFont"/>
    <w:rsid w:val="001A3FBA"/>
  </w:style>
  <w:style w:type="character" w:customStyle="1" w:styleId="reference-elocation-id">
    <w:name w:val="reference-elocation-id"/>
    <w:basedOn w:val="DefaultParagraphFont"/>
    <w:rsid w:val="001A3FBA"/>
  </w:style>
  <w:style w:type="character" w:customStyle="1" w:styleId="docsum-authors">
    <w:name w:val="docsum-authors"/>
    <w:basedOn w:val="DefaultParagraphFont"/>
    <w:rsid w:val="001A3FBA"/>
  </w:style>
  <w:style w:type="character" w:customStyle="1" w:styleId="docsum-journal-citation">
    <w:name w:val="docsum-journal-citation"/>
    <w:basedOn w:val="DefaultParagraphFont"/>
    <w:rsid w:val="001A3FBA"/>
  </w:style>
  <w:style w:type="paragraph" w:styleId="Header">
    <w:name w:val="header"/>
    <w:basedOn w:val="Normal"/>
    <w:link w:val="HeaderChar"/>
    <w:uiPriority w:val="99"/>
    <w:semiHidden/>
    <w:unhideWhenUsed/>
    <w:rsid w:val="005E2452"/>
    <w:pPr>
      <w:tabs>
        <w:tab w:val="center" w:pos="4513"/>
        <w:tab w:val="right" w:pos="9026"/>
      </w:tabs>
    </w:pPr>
  </w:style>
  <w:style w:type="character" w:customStyle="1" w:styleId="HeaderChar">
    <w:name w:val="Header Char"/>
    <w:basedOn w:val="DefaultParagraphFont"/>
    <w:link w:val="Header"/>
    <w:uiPriority w:val="99"/>
    <w:semiHidden/>
    <w:rsid w:val="005E2452"/>
  </w:style>
  <w:style w:type="character" w:customStyle="1" w:styleId="Heading1Char">
    <w:name w:val="Heading 1 Char"/>
    <w:basedOn w:val="DefaultParagraphFont"/>
    <w:link w:val="Heading1"/>
    <w:uiPriority w:val="9"/>
    <w:rsid w:val="000A5D5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399726">
      <w:bodyDiv w:val="1"/>
      <w:marLeft w:val="0"/>
      <w:marRight w:val="0"/>
      <w:marTop w:val="0"/>
      <w:marBottom w:val="0"/>
      <w:divBdr>
        <w:top w:val="none" w:sz="0" w:space="0" w:color="auto"/>
        <w:left w:val="none" w:sz="0" w:space="0" w:color="auto"/>
        <w:bottom w:val="none" w:sz="0" w:space="0" w:color="auto"/>
        <w:right w:val="none" w:sz="0" w:space="0" w:color="auto"/>
      </w:divBdr>
    </w:div>
    <w:div w:id="169176898">
      <w:bodyDiv w:val="1"/>
      <w:marLeft w:val="0"/>
      <w:marRight w:val="0"/>
      <w:marTop w:val="0"/>
      <w:marBottom w:val="0"/>
      <w:divBdr>
        <w:top w:val="none" w:sz="0" w:space="0" w:color="auto"/>
        <w:left w:val="none" w:sz="0" w:space="0" w:color="auto"/>
        <w:bottom w:val="none" w:sz="0" w:space="0" w:color="auto"/>
        <w:right w:val="none" w:sz="0" w:space="0" w:color="auto"/>
      </w:divBdr>
    </w:div>
    <w:div w:id="327565658">
      <w:bodyDiv w:val="1"/>
      <w:marLeft w:val="0"/>
      <w:marRight w:val="0"/>
      <w:marTop w:val="0"/>
      <w:marBottom w:val="0"/>
      <w:divBdr>
        <w:top w:val="none" w:sz="0" w:space="0" w:color="auto"/>
        <w:left w:val="none" w:sz="0" w:space="0" w:color="auto"/>
        <w:bottom w:val="none" w:sz="0" w:space="0" w:color="auto"/>
        <w:right w:val="none" w:sz="0" w:space="0" w:color="auto"/>
      </w:divBdr>
    </w:div>
    <w:div w:id="374964050">
      <w:bodyDiv w:val="1"/>
      <w:marLeft w:val="0"/>
      <w:marRight w:val="0"/>
      <w:marTop w:val="0"/>
      <w:marBottom w:val="0"/>
      <w:divBdr>
        <w:top w:val="none" w:sz="0" w:space="0" w:color="auto"/>
        <w:left w:val="none" w:sz="0" w:space="0" w:color="auto"/>
        <w:bottom w:val="none" w:sz="0" w:space="0" w:color="auto"/>
        <w:right w:val="none" w:sz="0" w:space="0" w:color="auto"/>
      </w:divBdr>
    </w:div>
    <w:div w:id="494883862">
      <w:bodyDiv w:val="1"/>
      <w:marLeft w:val="0"/>
      <w:marRight w:val="0"/>
      <w:marTop w:val="0"/>
      <w:marBottom w:val="0"/>
      <w:divBdr>
        <w:top w:val="none" w:sz="0" w:space="0" w:color="auto"/>
        <w:left w:val="none" w:sz="0" w:space="0" w:color="auto"/>
        <w:bottom w:val="none" w:sz="0" w:space="0" w:color="auto"/>
        <w:right w:val="none" w:sz="0" w:space="0" w:color="auto"/>
      </w:divBdr>
    </w:div>
    <w:div w:id="536431791">
      <w:bodyDiv w:val="1"/>
      <w:marLeft w:val="0"/>
      <w:marRight w:val="0"/>
      <w:marTop w:val="0"/>
      <w:marBottom w:val="0"/>
      <w:divBdr>
        <w:top w:val="none" w:sz="0" w:space="0" w:color="auto"/>
        <w:left w:val="none" w:sz="0" w:space="0" w:color="auto"/>
        <w:bottom w:val="none" w:sz="0" w:space="0" w:color="auto"/>
        <w:right w:val="none" w:sz="0" w:space="0" w:color="auto"/>
      </w:divBdr>
      <w:divsChild>
        <w:div w:id="704794421">
          <w:marLeft w:val="0"/>
          <w:marRight w:val="0"/>
          <w:marTop w:val="120"/>
          <w:marBottom w:val="0"/>
          <w:divBdr>
            <w:top w:val="none" w:sz="0" w:space="0" w:color="auto"/>
            <w:left w:val="none" w:sz="0" w:space="0" w:color="auto"/>
            <w:bottom w:val="none" w:sz="0" w:space="0" w:color="auto"/>
            <w:right w:val="none" w:sz="0" w:space="0" w:color="auto"/>
          </w:divBdr>
          <w:divsChild>
            <w:div w:id="627400411">
              <w:marLeft w:val="0"/>
              <w:marRight w:val="0"/>
              <w:marTop w:val="0"/>
              <w:marBottom w:val="0"/>
              <w:divBdr>
                <w:top w:val="none" w:sz="0" w:space="0" w:color="auto"/>
                <w:left w:val="none" w:sz="0" w:space="0" w:color="auto"/>
                <w:bottom w:val="none" w:sz="0" w:space="0" w:color="auto"/>
                <w:right w:val="none" w:sz="0" w:space="0" w:color="auto"/>
              </w:divBdr>
            </w:div>
          </w:divsChild>
        </w:div>
        <w:div w:id="788360817">
          <w:marLeft w:val="0"/>
          <w:marRight w:val="0"/>
          <w:marTop w:val="120"/>
          <w:marBottom w:val="0"/>
          <w:divBdr>
            <w:top w:val="none" w:sz="0" w:space="0" w:color="auto"/>
            <w:left w:val="none" w:sz="0" w:space="0" w:color="auto"/>
            <w:bottom w:val="none" w:sz="0" w:space="0" w:color="auto"/>
            <w:right w:val="none" w:sz="0" w:space="0" w:color="auto"/>
          </w:divBdr>
          <w:divsChild>
            <w:div w:id="629824620">
              <w:marLeft w:val="0"/>
              <w:marRight w:val="0"/>
              <w:marTop w:val="0"/>
              <w:marBottom w:val="0"/>
              <w:divBdr>
                <w:top w:val="none" w:sz="0" w:space="0" w:color="auto"/>
                <w:left w:val="none" w:sz="0" w:space="0" w:color="auto"/>
                <w:bottom w:val="none" w:sz="0" w:space="0" w:color="auto"/>
                <w:right w:val="none" w:sz="0" w:space="0" w:color="auto"/>
              </w:divBdr>
            </w:div>
            <w:div w:id="1282104848">
              <w:marLeft w:val="0"/>
              <w:marRight w:val="0"/>
              <w:marTop w:val="0"/>
              <w:marBottom w:val="0"/>
              <w:divBdr>
                <w:top w:val="none" w:sz="0" w:space="0" w:color="auto"/>
                <w:left w:val="none" w:sz="0" w:space="0" w:color="auto"/>
                <w:bottom w:val="none" w:sz="0" w:space="0" w:color="auto"/>
                <w:right w:val="none" w:sz="0" w:space="0" w:color="auto"/>
              </w:divBdr>
            </w:div>
          </w:divsChild>
        </w:div>
        <w:div w:id="1360550242">
          <w:marLeft w:val="0"/>
          <w:marRight w:val="0"/>
          <w:marTop w:val="0"/>
          <w:marBottom w:val="0"/>
          <w:divBdr>
            <w:top w:val="none" w:sz="0" w:space="0" w:color="auto"/>
            <w:left w:val="none" w:sz="0" w:space="0" w:color="auto"/>
            <w:bottom w:val="none" w:sz="0" w:space="0" w:color="auto"/>
            <w:right w:val="none" w:sz="0" w:space="0" w:color="auto"/>
          </w:divBdr>
          <w:divsChild>
            <w:div w:id="371274814">
              <w:marLeft w:val="0"/>
              <w:marRight w:val="240"/>
              <w:marTop w:val="0"/>
              <w:marBottom w:val="0"/>
              <w:divBdr>
                <w:top w:val="none" w:sz="0" w:space="0" w:color="auto"/>
                <w:left w:val="none" w:sz="0" w:space="0" w:color="auto"/>
                <w:bottom w:val="none" w:sz="0" w:space="0" w:color="auto"/>
                <w:right w:val="none" w:sz="0" w:space="0" w:color="auto"/>
              </w:divBdr>
              <w:divsChild>
                <w:div w:id="540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099766">
      <w:bodyDiv w:val="1"/>
      <w:marLeft w:val="0"/>
      <w:marRight w:val="0"/>
      <w:marTop w:val="0"/>
      <w:marBottom w:val="0"/>
      <w:divBdr>
        <w:top w:val="none" w:sz="0" w:space="0" w:color="auto"/>
        <w:left w:val="none" w:sz="0" w:space="0" w:color="auto"/>
        <w:bottom w:val="none" w:sz="0" w:space="0" w:color="auto"/>
        <w:right w:val="none" w:sz="0" w:space="0" w:color="auto"/>
      </w:divBdr>
    </w:div>
    <w:div w:id="831067976">
      <w:bodyDiv w:val="1"/>
      <w:marLeft w:val="0"/>
      <w:marRight w:val="0"/>
      <w:marTop w:val="0"/>
      <w:marBottom w:val="0"/>
      <w:divBdr>
        <w:top w:val="none" w:sz="0" w:space="0" w:color="auto"/>
        <w:left w:val="none" w:sz="0" w:space="0" w:color="auto"/>
        <w:bottom w:val="none" w:sz="0" w:space="0" w:color="auto"/>
        <w:right w:val="none" w:sz="0" w:space="0" w:color="auto"/>
      </w:divBdr>
    </w:div>
    <w:div w:id="955022185">
      <w:bodyDiv w:val="1"/>
      <w:marLeft w:val="0"/>
      <w:marRight w:val="0"/>
      <w:marTop w:val="0"/>
      <w:marBottom w:val="0"/>
      <w:divBdr>
        <w:top w:val="none" w:sz="0" w:space="0" w:color="auto"/>
        <w:left w:val="none" w:sz="0" w:space="0" w:color="auto"/>
        <w:bottom w:val="none" w:sz="0" w:space="0" w:color="auto"/>
        <w:right w:val="none" w:sz="0" w:space="0" w:color="auto"/>
      </w:divBdr>
    </w:div>
    <w:div w:id="986130744">
      <w:bodyDiv w:val="1"/>
      <w:marLeft w:val="0"/>
      <w:marRight w:val="0"/>
      <w:marTop w:val="0"/>
      <w:marBottom w:val="0"/>
      <w:divBdr>
        <w:top w:val="none" w:sz="0" w:space="0" w:color="auto"/>
        <w:left w:val="none" w:sz="0" w:space="0" w:color="auto"/>
        <w:bottom w:val="none" w:sz="0" w:space="0" w:color="auto"/>
        <w:right w:val="none" w:sz="0" w:space="0" w:color="auto"/>
      </w:divBdr>
    </w:div>
    <w:div w:id="1026171764">
      <w:bodyDiv w:val="1"/>
      <w:marLeft w:val="0"/>
      <w:marRight w:val="0"/>
      <w:marTop w:val="0"/>
      <w:marBottom w:val="0"/>
      <w:divBdr>
        <w:top w:val="none" w:sz="0" w:space="0" w:color="auto"/>
        <w:left w:val="none" w:sz="0" w:space="0" w:color="auto"/>
        <w:bottom w:val="none" w:sz="0" w:space="0" w:color="auto"/>
        <w:right w:val="none" w:sz="0" w:space="0" w:color="auto"/>
      </w:divBdr>
    </w:div>
    <w:div w:id="1108237288">
      <w:bodyDiv w:val="1"/>
      <w:marLeft w:val="0"/>
      <w:marRight w:val="0"/>
      <w:marTop w:val="0"/>
      <w:marBottom w:val="0"/>
      <w:divBdr>
        <w:top w:val="none" w:sz="0" w:space="0" w:color="auto"/>
        <w:left w:val="none" w:sz="0" w:space="0" w:color="auto"/>
        <w:bottom w:val="none" w:sz="0" w:space="0" w:color="auto"/>
        <w:right w:val="none" w:sz="0" w:space="0" w:color="auto"/>
      </w:divBdr>
    </w:div>
    <w:div w:id="1146433572">
      <w:bodyDiv w:val="1"/>
      <w:marLeft w:val="0"/>
      <w:marRight w:val="0"/>
      <w:marTop w:val="0"/>
      <w:marBottom w:val="0"/>
      <w:divBdr>
        <w:top w:val="none" w:sz="0" w:space="0" w:color="auto"/>
        <w:left w:val="none" w:sz="0" w:space="0" w:color="auto"/>
        <w:bottom w:val="none" w:sz="0" w:space="0" w:color="auto"/>
        <w:right w:val="none" w:sz="0" w:space="0" w:color="auto"/>
      </w:divBdr>
    </w:div>
    <w:div w:id="1169951305">
      <w:bodyDiv w:val="1"/>
      <w:marLeft w:val="0"/>
      <w:marRight w:val="0"/>
      <w:marTop w:val="0"/>
      <w:marBottom w:val="0"/>
      <w:divBdr>
        <w:top w:val="none" w:sz="0" w:space="0" w:color="auto"/>
        <w:left w:val="none" w:sz="0" w:space="0" w:color="auto"/>
        <w:bottom w:val="none" w:sz="0" w:space="0" w:color="auto"/>
        <w:right w:val="none" w:sz="0" w:space="0" w:color="auto"/>
      </w:divBdr>
    </w:div>
    <w:div w:id="1218393853">
      <w:bodyDiv w:val="1"/>
      <w:marLeft w:val="0"/>
      <w:marRight w:val="0"/>
      <w:marTop w:val="0"/>
      <w:marBottom w:val="0"/>
      <w:divBdr>
        <w:top w:val="none" w:sz="0" w:space="0" w:color="auto"/>
        <w:left w:val="none" w:sz="0" w:space="0" w:color="auto"/>
        <w:bottom w:val="none" w:sz="0" w:space="0" w:color="auto"/>
        <w:right w:val="none" w:sz="0" w:space="0" w:color="auto"/>
      </w:divBdr>
    </w:div>
    <w:div w:id="1280062024">
      <w:bodyDiv w:val="1"/>
      <w:marLeft w:val="0"/>
      <w:marRight w:val="0"/>
      <w:marTop w:val="0"/>
      <w:marBottom w:val="0"/>
      <w:divBdr>
        <w:top w:val="none" w:sz="0" w:space="0" w:color="auto"/>
        <w:left w:val="none" w:sz="0" w:space="0" w:color="auto"/>
        <w:bottom w:val="none" w:sz="0" w:space="0" w:color="auto"/>
        <w:right w:val="none" w:sz="0" w:space="0" w:color="auto"/>
      </w:divBdr>
      <w:divsChild>
        <w:div w:id="1419210605">
          <w:marLeft w:val="0"/>
          <w:marRight w:val="0"/>
          <w:marTop w:val="0"/>
          <w:marBottom w:val="0"/>
          <w:divBdr>
            <w:top w:val="none" w:sz="0" w:space="0" w:color="auto"/>
            <w:left w:val="none" w:sz="0" w:space="0" w:color="auto"/>
            <w:bottom w:val="none" w:sz="0" w:space="0" w:color="auto"/>
            <w:right w:val="none" w:sz="0" w:space="0" w:color="auto"/>
          </w:divBdr>
        </w:div>
      </w:divsChild>
    </w:div>
    <w:div w:id="1370187233">
      <w:bodyDiv w:val="1"/>
      <w:marLeft w:val="0"/>
      <w:marRight w:val="0"/>
      <w:marTop w:val="0"/>
      <w:marBottom w:val="0"/>
      <w:divBdr>
        <w:top w:val="none" w:sz="0" w:space="0" w:color="auto"/>
        <w:left w:val="none" w:sz="0" w:space="0" w:color="auto"/>
        <w:bottom w:val="none" w:sz="0" w:space="0" w:color="auto"/>
        <w:right w:val="none" w:sz="0" w:space="0" w:color="auto"/>
      </w:divBdr>
    </w:div>
    <w:div w:id="1417743764">
      <w:bodyDiv w:val="1"/>
      <w:marLeft w:val="0"/>
      <w:marRight w:val="0"/>
      <w:marTop w:val="0"/>
      <w:marBottom w:val="0"/>
      <w:divBdr>
        <w:top w:val="none" w:sz="0" w:space="0" w:color="auto"/>
        <w:left w:val="none" w:sz="0" w:space="0" w:color="auto"/>
        <w:bottom w:val="none" w:sz="0" w:space="0" w:color="auto"/>
        <w:right w:val="none" w:sz="0" w:space="0" w:color="auto"/>
      </w:divBdr>
      <w:divsChild>
        <w:div w:id="1268080812">
          <w:marLeft w:val="0"/>
          <w:marRight w:val="0"/>
          <w:marTop w:val="0"/>
          <w:marBottom w:val="0"/>
          <w:divBdr>
            <w:top w:val="none" w:sz="0" w:space="0" w:color="auto"/>
            <w:left w:val="none" w:sz="0" w:space="0" w:color="auto"/>
            <w:bottom w:val="none" w:sz="0" w:space="0" w:color="auto"/>
            <w:right w:val="none" w:sz="0" w:space="0" w:color="auto"/>
          </w:divBdr>
        </w:div>
      </w:divsChild>
    </w:div>
    <w:div w:id="1419330738">
      <w:bodyDiv w:val="1"/>
      <w:marLeft w:val="0"/>
      <w:marRight w:val="0"/>
      <w:marTop w:val="0"/>
      <w:marBottom w:val="0"/>
      <w:divBdr>
        <w:top w:val="none" w:sz="0" w:space="0" w:color="auto"/>
        <w:left w:val="none" w:sz="0" w:space="0" w:color="auto"/>
        <w:bottom w:val="none" w:sz="0" w:space="0" w:color="auto"/>
        <w:right w:val="none" w:sz="0" w:space="0" w:color="auto"/>
      </w:divBdr>
    </w:div>
    <w:div w:id="1496149651">
      <w:bodyDiv w:val="1"/>
      <w:marLeft w:val="0"/>
      <w:marRight w:val="0"/>
      <w:marTop w:val="0"/>
      <w:marBottom w:val="0"/>
      <w:divBdr>
        <w:top w:val="none" w:sz="0" w:space="0" w:color="auto"/>
        <w:left w:val="none" w:sz="0" w:space="0" w:color="auto"/>
        <w:bottom w:val="none" w:sz="0" w:space="0" w:color="auto"/>
        <w:right w:val="none" w:sz="0" w:space="0" w:color="auto"/>
      </w:divBdr>
      <w:divsChild>
        <w:div w:id="1099104398">
          <w:marLeft w:val="0"/>
          <w:marRight w:val="0"/>
          <w:marTop w:val="0"/>
          <w:marBottom w:val="0"/>
          <w:divBdr>
            <w:top w:val="none" w:sz="0" w:space="0" w:color="auto"/>
            <w:left w:val="none" w:sz="0" w:space="0" w:color="auto"/>
            <w:bottom w:val="none" w:sz="0" w:space="0" w:color="auto"/>
            <w:right w:val="none" w:sz="0" w:space="0" w:color="auto"/>
          </w:divBdr>
        </w:div>
      </w:divsChild>
    </w:div>
    <w:div w:id="1550648814">
      <w:bodyDiv w:val="1"/>
      <w:marLeft w:val="0"/>
      <w:marRight w:val="0"/>
      <w:marTop w:val="0"/>
      <w:marBottom w:val="0"/>
      <w:divBdr>
        <w:top w:val="none" w:sz="0" w:space="0" w:color="auto"/>
        <w:left w:val="none" w:sz="0" w:space="0" w:color="auto"/>
        <w:bottom w:val="none" w:sz="0" w:space="0" w:color="auto"/>
        <w:right w:val="none" w:sz="0" w:space="0" w:color="auto"/>
      </w:divBdr>
    </w:div>
    <w:div w:id="1605965022">
      <w:bodyDiv w:val="1"/>
      <w:marLeft w:val="0"/>
      <w:marRight w:val="0"/>
      <w:marTop w:val="0"/>
      <w:marBottom w:val="0"/>
      <w:divBdr>
        <w:top w:val="none" w:sz="0" w:space="0" w:color="auto"/>
        <w:left w:val="none" w:sz="0" w:space="0" w:color="auto"/>
        <w:bottom w:val="none" w:sz="0" w:space="0" w:color="auto"/>
        <w:right w:val="none" w:sz="0" w:space="0" w:color="auto"/>
      </w:divBdr>
    </w:div>
    <w:div w:id="1641493059">
      <w:bodyDiv w:val="1"/>
      <w:marLeft w:val="0"/>
      <w:marRight w:val="0"/>
      <w:marTop w:val="0"/>
      <w:marBottom w:val="0"/>
      <w:divBdr>
        <w:top w:val="none" w:sz="0" w:space="0" w:color="auto"/>
        <w:left w:val="none" w:sz="0" w:space="0" w:color="auto"/>
        <w:bottom w:val="none" w:sz="0" w:space="0" w:color="auto"/>
        <w:right w:val="none" w:sz="0" w:space="0" w:color="auto"/>
      </w:divBdr>
    </w:div>
    <w:div w:id="1650283920">
      <w:bodyDiv w:val="1"/>
      <w:marLeft w:val="0"/>
      <w:marRight w:val="0"/>
      <w:marTop w:val="0"/>
      <w:marBottom w:val="0"/>
      <w:divBdr>
        <w:top w:val="none" w:sz="0" w:space="0" w:color="auto"/>
        <w:left w:val="none" w:sz="0" w:space="0" w:color="auto"/>
        <w:bottom w:val="none" w:sz="0" w:space="0" w:color="auto"/>
        <w:right w:val="none" w:sz="0" w:space="0" w:color="auto"/>
      </w:divBdr>
    </w:div>
    <w:div w:id="1691177409">
      <w:bodyDiv w:val="1"/>
      <w:marLeft w:val="0"/>
      <w:marRight w:val="0"/>
      <w:marTop w:val="0"/>
      <w:marBottom w:val="0"/>
      <w:divBdr>
        <w:top w:val="none" w:sz="0" w:space="0" w:color="auto"/>
        <w:left w:val="none" w:sz="0" w:space="0" w:color="auto"/>
        <w:bottom w:val="none" w:sz="0" w:space="0" w:color="auto"/>
        <w:right w:val="none" w:sz="0" w:space="0" w:color="auto"/>
      </w:divBdr>
    </w:div>
    <w:div w:id="1782994386">
      <w:bodyDiv w:val="1"/>
      <w:marLeft w:val="0"/>
      <w:marRight w:val="0"/>
      <w:marTop w:val="0"/>
      <w:marBottom w:val="0"/>
      <w:divBdr>
        <w:top w:val="none" w:sz="0" w:space="0" w:color="auto"/>
        <w:left w:val="none" w:sz="0" w:space="0" w:color="auto"/>
        <w:bottom w:val="none" w:sz="0" w:space="0" w:color="auto"/>
        <w:right w:val="none" w:sz="0" w:space="0" w:color="auto"/>
      </w:divBdr>
    </w:div>
    <w:div w:id="1861165113">
      <w:bodyDiv w:val="1"/>
      <w:marLeft w:val="0"/>
      <w:marRight w:val="0"/>
      <w:marTop w:val="0"/>
      <w:marBottom w:val="0"/>
      <w:divBdr>
        <w:top w:val="none" w:sz="0" w:space="0" w:color="auto"/>
        <w:left w:val="none" w:sz="0" w:space="0" w:color="auto"/>
        <w:bottom w:val="none" w:sz="0" w:space="0" w:color="auto"/>
        <w:right w:val="none" w:sz="0" w:space="0" w:color="auto"/>
      </w:divBdr>
    </w:div>
    <w:div w:id="1933588316">
      <w:bodyDiv w:val="1"/>
      <w:marLeft w:val="0"/>
      <w:marRight w:val="0"/>
      <w:marTop w:val="0"/>
      <w:marBottom w:val="0"/>
      <w:divBdr>
        <w:top w:val="none" w:sz="0" w:space="0" w:color="auto"/>
        <w:left w:val="none" w:sz="0" w:space="0" w:color="auto"/>
        <w:bottom w:val="none" w:sz="0" w:space="0" w:color="auto"/>
        <w:right w:val="none" w:sz="0" w:space="0" w:color="auto"/>
      </w:divBdr>
    </w:div>
    <w:div w:id="1945115252">
      <w:bodyDiv w:val="1"/>
      <w:marLeft w:val="0"/>
      <w:marRight w:val="0"/>
      <w:marTop w:val="0"/>
      <w:marBottom w:val="0"/>
      <w:divBdr>
        <w:top w:val="none" w:sz="0" w:space="0" w:color="auto"/>
        <w:left w:val="none" w:sz="0" w:space="0" w:color="auto"/>
        <w:bottom w:val="none" w:sz="0" w:space="0" w:color="auto"/>
        <w:right w:val="none" w:sz="0" w:space="0" w:color="auto"/>
      </w:divBdr>
      <w:divsChild>
        <w:div w:id="1060057691">
          <w:marLeft w:val="0"/>
          <w:marRight w:val="0"/>
          <w:marTop w:val="0"/>
          <w:marBottom w:val="0"/>
          <w:divBdr>
            <w:top w:val="none" w:sz="0" w:space="0" w:color="auto"/>
            <w:left w:val="none" w:sz="0" w:space="0" w:color="auto"/>
            <w:bottom w:val="none" w:sz="0" w:space="0" w:color="auto"/>
            <w:right w:val="none" w:sz="0" w:space="0" w:color="auto"/>
          </w:divBdr>
          <w:divsChild>
            <w:div w:id="427384336">
              <w:marLeft w:val="0"/>
              <w:marRight w:val="0"/>
              <w:marTop w:val="0"/>
              <w:marBottom w:val="0"/>
              <w:divBdr>
                <w:top w:val="none" w:sz="0" w:space="0" w:color="auto"/>
                <w:left w:val="none" w:sz="0" w:space="0" w:color="auto"/>
                <w:bottom w:val="none" w:sz="0" w:space="0" w:color="auto"/>
                <w:right w:val="none" w:sz="0" w:space="0" w:color="auto"/>
              </w:divBdr>
            </w:div>
            <w:div w:id="609357950">
              <w:marLeft w:val="0"/>
              <w:marRight w:val="0"/>
              <w:marTop w:val="0"/>
              <w:marBottom w:val="0"/>
              <w:divBdr>
                <w:top w:val="none" w:sz="0" w:space="0" w:color="auto"/>
                <w:left w:val="none" w:sz="0" w:space="0" w:color="auto"/>
                <w:bottom w:val="none" w:sz="0" w:space="0" w:color="auto"/>
                <w:right w:val="none" w:sz="0" w:space="0" w:color="auto"/>
              </w:divBdr>
            </w:div>
            <w:div w:id="673456241">
              <w:marLeft w:val="0"/>
              <w:marRight w:val="0"/>
              <w:marTop w:val="0"/>
              <w:marBottom w:val="0"/>
              <w:divBdr>
                <w:top w:val="none" w:sz="0" w:space="0" w:color="auto"/>
                <w:left w:val="none" w:sz="0" w:space="0" w:color="auto"/>
                <w:bottom w:val="none" w:sz="0" w:space="0" w:color="auto"/>
                <w:right w:val="none" w:sz="0" w:space="0" w:color="auto"/>
              </w:divBdr>
            </w:div>
            <w:div w:id="863056287">
              <w:marLeft w:val="0"/>
              <w:marRight w:val="0"/>
              <w:marTop w:val="0"/>
              <w:marBottom w:val="0"/>
              <w:divBdr>
                <w:top w:val="none" w:sz="0" w:space="0" w:color="auto"/>
                <w:left w:val="none" w:sz="0" w:space="0" w:color="auto"/>
                <w:bottom w:val="none" w:sz="0" w:space="0" w:color="auto"/>
                <w:right w:val="none" w:sz="0" w:space="0" w:color="auto"/>
              </w:divBdr>
            </w:div>
            <w:div w:id="874151278">
              <w:marLeft w:val="0"/>
              <w:marRight w:val="0"/>
              <w:marTop w:val="0"/>
              <w:marBottom w:val="0"/>
              <w:divBdr>
                <w:top w:val="none" w:sz="0" w:space="0" w:color="auto"/>
                <w:left w:val="none" w:sz="0" w:space="0" w:color="auto"/>
                <w:bottom w:val="none" w:sz="0" w:space="0" w:color="auto"/>
                <w:right w:val="none" w:sz="0" w:space="0" w:color="auto"/>
              </w:divBdr>
            </w:div>
            <w:div w:id="880478980">
              <w:marLeft w:val="0"/>
              <w:marRight w:val="0"/>
              <w:marTop w:val="0"/>
              <w:marBottom w:val="0"/>
              <w:divBdr>
                <w:top w:val="none" w:sz="0" w:space="0" w:color="auto"/>
                <w:left w:val="none" w:sz="0" w:space="0" w:color="auto"/>
                <w:bottom w:val="none" w:sz="0" w:space="0" w:color="auto"/>
                <w:right w:val="none" w:sz="0" w:space="0" w:color="auto"/>
              </w:divBdr>
            </w:div>
            <w:div w:id="934166127">
              <w:marLeft w:val="0"/>
              <w:marRight w:val="0"/>
              <w:marTop w:val="0"/>
              <w:marBottom w:val="0"/>
              <w:divBdr>
                <w:top w:val="none" w:sz="0" w:space="0" w:color="auto"/>
                <w:left w:val="none" w:sz="0" w:space="0" w:color="auto"/>
                <w:bottom w:val="none" w:sz="0" w:space="0" w:color="auto"/>
                <w:right w:val="none" w:sz="0" w:space="0" w:color="auto"/>
              </w:divBdr>
            </w:div>
            <w:div w:id="1112826266">
              <w:marLeft w:val="0"/>
              <w:marRight w:val="0"/>
              <w:marTop w:val="0"/>
              <w:marBottom w:val="0"/>
              <w:divBdr>
                <w:top w:val="none" w:sz="0" w:space="0" w:color="auto"/>
                <w:left w:val="none" w:sz="0" w:space="0" w:color="auto"/>
                <w:bottom w:val="none" w:sz="0" w:space="0" w:color="auto"/>
                <w:right w:val="none" w:sz="0" w:space="0" w:color="auto"/>
              </w:divBdr>
            </w:div>
            <w:div w:id="1534927605">
              <w:marLeft w:val="0"/>
              <w:marRight w:val="0"/>
              <w:marTop w:val="0"/>
              <w:marBottom w:val="0"/>
              <w:divBdr>
                <w:top w:val="none" w:sz="0" w:space="0" w:color="auto"/>
                <w:left w:val="none" w:sz="0" w:space="0" w:color="auto"/>
                <w:bottom w:val="none" w:sz="0" w:space="0" w:color="auto"/>
                <w:right w:val="none" w:sz="0" w:space="0" w:color="auto"/>
              </w:divBdr>
            </w:div>
            <w:div w:id="1713143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255492">
      <w:bodyDiv w:val="1"/>
      <w:marLeft w:val="0"/>
      <w:marRight w:val="0"/>
      <w:marTop w:val="0"/>
      <w:marBottom w:val="0"/>
      <w:divBdr>
        <w:top w:val="none" w:sz="0" w:space="0" w:color="auto"/>
        <w:left w:val="none" w:sz="0" w:space="0" w:color="auto"/>
        <w:bottom w:val="none" w:sz="0" w:space="0" w:color="auto"/>
        <w:right w:val="none" w:sz="0" w:space="0" w:color="auto"/>
      </w:divBdr>
    </w:div>
    <w:div w:id="1992441909">
      <w:bodyDiv w:val="1"/>
      <w:marLeft w:val="0"/>
      <w:marRight w:val="0"/>
      <w:marTop w:val="0"/>
      <w:marBottom w:val="0"/>
      <w:divBdr>
        <w:top w:val="none" w:sz="0" w:space="0" w:color="auto"/>
        <w:left w:val="none" w:sz="0" w:space="0" w:color="auto"/>
        <w:bottom w:val="none" w:sz="0" w:space="0" w:color="auto"/>
        <w:right w:val="none" w:sz="0" w:space="0" w:color="auto"/>
      </w:divBdr>
    </w:div>
    <w:div w:id="2021853969">
      <w:bodyDiv w:val="1"/>
      <w:marLeft w:val="0"/>
      <w:marRight w:val="0"/>
      <w:marTop w:val="0"/>
      <w:marBottom w:val="0"/>
      <w:divBdr>
        <w:top w:val="none" w:sz="0" w:space="0" w:color="auto"/>
        <w:left w:val="none" w:sz="0" w:space="0" w:color="auto"/>
        <w:bottom w:val="none" w:sz="0" w:space="0" w:color="auto"/>
        <w:right w:val="none" w:sz="0" w:space="0" w:color="auto"/>
      </w:divBdr>
    </w:div>
    <w:div w:id="2048093199">
      <w:bodyDiv w:val="1"/>
      <w:marLeft w:val="0"/>
      <w:marRight w:val="0"/>
      <w:marTop w:val="0"/>
      <w:marBottom w:val="0"/>
      <w:divBdr>
        <w:top w:val="none" w:sz="0" w:space="0" w:color="auto"/>
        <w:left w:val="none" w:sz="0" w:space="0" w:color="auto"/>
        <w:bottom w:val="none" w:sz="0" w:space="0" w:color="auto"/>
        <w:right w:val="none" w:sz="0" w:space="0" w:color="auto"/>
      </w:divBdr>
      <w:divsChild>
        <w:div w:id="1183205481">
          <w:marLeft w:val="0"/>
          <w:marRight w:val="0"/>
          <w:marTop w:val="0"/>
          <w:marBottom w:val="0"/>
          <w:divBdr>
            <w:top w:val="none" w:sz="0" w:space="0" w:color="auto"/>
            <w:left w:val="none" w:sz="0" w:space="0" w:color="auto"/>
            <w:bottom w:val="none" w:sz="0" w:space="0" w:color="auto"/>
            <w:right w:val="none" w:sz="0" w:space="0" w:color="auto"/>
          </w:divBdr>
        </w:div>
      </w:divsChild>
    </w:div>
    <w:div w:id="204960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acim.rockloev@iwr.uni-heidelberg.d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B9892-C152-2A41-B3D0-B75A2ECAF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6160</Words>
  <Characters>149112</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23</CharactersWithSpaces>
  <SharedDoc>false</SharedDoc>
  <HLinks>
    <vt:vector size="6" baseType="variant">
      <vt:variant>
        <vt:i4>720994</vt:i4>
      </vt:variant>
      <vt:variant>
        <vt:i4>0</vt:i4>
      </vt:variant>
      <vt:variant>
        <vt:i4>0</vt:i4>
      </vt:variant>
      <vt:variant>
        <vt:i4>5</vt:i4>
      </vt:variant>
      <vt:variant>
        <vt:lpwstr>mailto:joacim.rockloev@iwr.uni-heidelber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o Michael</dc:creator>
  <cp:keywords/>
  <dc:description/>
  <cp:lastModifiedBy>Joacim Rocklöv</cp:lastModifiedBy>
  <cp:revision>2</cp:revision>
  <cp:lastPrinted>2023-09-30T09:17:00Z</cp:lastPrinted>
  <dcterms:created xsi:type="dcterms:W3CDTF">2023-09-30T10:45:00Z</dcterms:created>
  <dcterms:modified xsi:type="dcterms:W3CDTF">2023-09-3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2G0glj4"/&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